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proofErr w:type="gramStart"/>
      <w:r w:rsidRPr="00475DD8">
        <w:rPr>
          <w:rFonts w:ascii="Arial" w:hAnsi="Arial" w:cs="Arial"/>
          <w:szCs w:val="24"/>
        </w:rPr>
        <w:t>the</w:t>
      </w:r>
      <w:proofErr w:type="gramEnd"/>
      <w:r w:rsidRPr="00475DD8">
        <w:rPr>
          <w:rFonts w:ascii="Arial" w:hAnsi="Arial" w:cs="Arial"/>
          <w:szCs w:val="24"/>
        </w:rPr>
        <w:t xml:space="preserv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w:t>
      </w:r>
      <w:proofErr w:type="gramStart"/>
      <w:r w:rsidRPr="00475DD8">
        <w:rPr>
          <w:rFonts w:ascii="Arial" w:hAnsi="Arial" w:cs="Arial"/>
          <w:szCs w:val="24"/>
        </w:rPr>
        <w:t>in</w:t>
      </w:r>
      <w:proofErr w:type="gramEnd"/>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r>
        <w:lastRenderedPageBreak/>
        <w:t>Acknowledgements</w:t>
      </w:r>
    </w:p>
    <w:p w:rsidR="0020417A" w:rsidRDefault="0020417A" w:rsidP="0020417A"/>
    <w:p w:rsidR="0020417A" w:rsidRDefault="0020417A">
      <w:r>
        <w:br w:type="page"/>
      </w:r>
    </w:p>
    <w:p w:rsidR="0020417A" w:rsidRDefault="0020417A" w:rsidP="00AB7B79">
      <w:pPr>
        <w:pStyle w:val="Heading1"/>
        <w:numPr>
          <w:ilvl w:val="0"/>
          <w:numId w:val="0"/>
        </w:numPr>
      </w:pPr>
      <w:r>
        <w:lastRenderedPageBreak/>
        <w:t>Abstract</w:t>
      </w:r>
    </w:p>
    <w:p w:rsidR="000E04CA" w:rsidRDefault="000E04CA" w:rsidP="000E04CA">
      <w:r>
        <w:t xml:space="preserve">Semiconductor manufacturing is the workhorse for a wide range of industries. It lies at the heart of consumer electronics, telecommunication equipment and medical devices. Most semiconductor electronics </w:t>
      </w:r>
      <w:proofErr w:type="gramStart"/>
      <w:r>
        <w:t>are made</w:t>
      </w:r>
      <w:proofErr w:type="gramEnd"/>
      <w:r>
        <w:t xml:space="preserve"> from Silicon, and are fabricated using CMOS technology. The versatility of semiconductor electronics stems from the ever-reducing cost of integrating more computing and memory functions on chip. The small cost for adding extra functions </w:t>
      </w:r>
      <w:proofErr w:type="gramStart"/>
      <w:r>
        <w:t>has been maintained</w:t>
      </w:r>
      <w:proofErr w:type="gramEnd"/>
      <w:r>
        <w:t xml:space="preserve">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w:t>
      </w:r>
      <w:proofErr w:type="gramStart"/>
      <w:r>
        <w:t>is celebrated</w:t>
      </w:r>
      <w:proofErr w:type="gramEnd"/>
      <w:r>
        <w:t xml:space="preserve">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w:t>
      </w:r>
      <w:proofErr w:type="gramStart"/>
      <w:r>
        <w:t>has been held</w:t>
      </w:r>
      <w:proofErr w:type="gramEnd"/>
      <w:r>
        <w:t xml:space="preserve"> back by a plethora of </w:t>
      </w:r>
      <w:proofErr w:type="spellStart"/>
      <w:r>
        <w:t>nonidealities</w:t>
      </w:r>
      <w:proofErr w:type="spellEnd"/>
      <w:r>
        <w:t xml:space="preserve">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w:t>
      </w:r>
      <w:proofErr w:type="spellStart"/>
      <w:r>
        <w:t>nonidealities</w:t>
      </w:r>
      <w:proofErr w:type="spellEnd"/>
      <w:r>
        <w:t xml:space="preserve">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w:t>
      </w:r>
      <w:proofErr w:type="gramStart"/>
      <w:r>
        <w:t>cross-coupling</w:t>
      </w:r>
      <w:proofErr w:type="gramEnd"/>
      <w:r>
        <w:t xml:space="preserve">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F776D9" w:rsidRDefault="0020417A" w:rsidP="000952A7">
      <w:pPr>
        <w:pStyle w:val="Heading1"/>
        <w:numPr>
          <w:ilvl w:val="0"/>
          <w:numId w:val="0"/>
        </w:numPr>
      </w:pPr>
      <w:r>
        <w:lastRenderedPageBreak/>
        <w:t>Table of Contents</w:t>
      </w:r>
    </w:p>
    <w:p w:rsidR="000952A7" w:rsidRPr="000952A7" w:rsidRDefault="000952A7" w:rsidP="000952A7">
      <w:pPr>
        <w:ind w:firstLine="0"/>
      </w:pPr>
    </w:p>
    <w:p w:rsidR="0020417A" w:rsidRDefault="0020417A" w:rsidP="0020417A"/>
    <w:p w:rsidR="0020417A" w:rsidRDefault="0020417A">
      <w:r>
        <w:br w:type="page"/>
      </w:r>
    </w:p>
    <w:p w:rsidR="0020417A" w:rsidRDefault="0020417A" w:rsidP="00AB7B79">
      <w:pPr>
        <w:pStyle w:val="Heading1"/>
        <w:numPr>
          <w:ilvl w:val="0"/>
          <w:numId w:val="0"/>
        </w:numPr>
      </w:pPr>
      <w:r>
        <w:lastRenderedPageBreak/>
        <w:t>List of Tables</w:t>
      </w: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20417A" w:rsidRDefault="0020417A" w:rsidP="00AB7B79">
      <w:pPr>
        <w:pStyle w:val="Heading1"/>
        <w:numPr>
          <w:ilvl w:val="0"/>
          <w:numId w:val="0"/>
        </w:numPr>
      </w:pPr>
      <w:r>
        <w:lastRenderedPageBreak/>
        <w:t>List of Figures</w:t>
      </w:r>
    </w:p>
    <w:p w:rsidR="0020417A" w:rsidRDefault="0020417A" w:rsidP="0020417A"/>
    <w:p w:rsidR="008111A6" w:rsidRDefault="008111A6"/>
    <w:p w:rsidR="008D38F9" w:rsidRDefault="008D38F9" w:rsidP="00AB7B79">
      <w:pPr>
        <w:pStyle w:val="Heading1"/>
        <w:sectPr w:rsidR="008D38F9" w:rsidSect="001F6458">
          <w:pgSz w:w="12240" w:h="15840"/>
          <w:pgMar w:top="1440" w:right="1440" w:bottom="1440" w:left="1440" w:header="720" w:footer="720" w:gutter="0"/>
          <w:pgNumType w:fmt="lowerRoman"/>
          <w:cols w:space="720"/>
          <w:titlePg/>
          <w:docGrid w:linePitch="326"/>
        </w:sectPr>
      </w:pPr>
    </w:p>
    <w:p w:rsidR="00B66FD9" w:rsidRDefault="0020417A" w:rsidP="00AB7B79">
      <w:pPr>
        <w:pStyle w:val="Heading1"/>
      </w:pPr>
      <w:r w:rsidRPr="009F5012">
        <w:lastRenderedPageBreak/>
        <w:t>Introduction</w:t>
      </w:r>
    </w:p>
    <w:p w:rsidR="00C1144D" w:rsidRPr="00C1144D" w:rsidRDefault="00C1144D" w:rsidP="00C1144D">
      <w:r>
        <w:t>The Semiconductor Industry has evolved over the d</w:t>
      </w:r>
    </w:p>
    <w:p w:rsidR="009F5012" w:rsidRDefault="009F5012" w:rsidP="001C7C42">
      <w:pPr>
        <w:pStyle w:val="Heading2"/>
      </w:pPr>
      <w:r>
        <w:t>Economics of Scaling</w:t>
      </w:r>
      <w:r w:rsidR="00FE05D7">
        <w:t xml:space="preserve"> and Moore’s Law</w:t>
      </w:r>
    </w:p>
    <w:p w:rsidR="00063296" w:rsidRDefault="00FE05D7" w:rsidP="001C7C42">
      <w:pPr>
        <w:pStyle w:val="Heading2"/>
      </w:pPr>
      <w:r>
        <w:t>Beyond-CMOS Materials and Device</w:t>
      </w:r>
      <w:r w:rsidR="00063296">
        <w:t>s</w:t>
      </w:r>
    </w:p>
    <w:p w:rsidR="00063296" w:rsidRDefault="00063296" w:rsidP="001C7C42">
      <w:pPr>
        <w:pStyle w:val="Heading2"/>
      </w:pPr>
      <w:r w:rsidRPr="00063296">
        <w:t>Graphene as a Beyond-CMOS Material</w:t>
      </w:r>
    </w:p>
    <w:p w:rsidR="00063296" w:rsidRDefault="00063296" w:rsidP="001C7C42">
      <w:pPr>
        <w:pStyle w:val="Heading2"/>
      </w:pPr>
      <w:r w:rsidRPr="00063296">
        <w:t>Overview of Document</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r>
        <w:lastRenderedPageBreak/>
        <w:t>The Electronic Properties of Graphene</w:t>
      </w:r>
    </w:p>
    <w:p w:rsidR="00000977" w:rsidRDefault="00000977" w:rsidP="001C7C42">
      <w:pPr>
        <w:pStyle w:val="Heading2"/>
      </w:pPr>
      <w:r>
        <w:t>Electronic Band Structure of Graphene</w:t>
      </w:r>
    </w:p>
    <w:p w:rsidR="00000977" w:rsidRDefault="00000977" w:rsidP="001C7C42">
      <w:pPr>
        <w:pStyle w:val="Heading2"/>
      </w:pPr>
      <w:r>
        <w:t>Klein-Tunneling and the Absence of Backscattering</w:t>
      </w:r>
    </w:p>
    <w:p w:rsidR="00D00DA9" w:rsidRPr="00D00DA9" w:rsidRDefault="00D00DA9" w:rsidP="001C7C42">
      <w:pPr>
        <w:pStyle w:val="Heading2"/>
      </w:pPr>
      <w:r>
        <w:t>The Role of the Substrate</w:t>
      </w:r>
    </w:p>
    <w:p w:rsidR="0034034B" w:rsidRDefault="0034034B" w:rsidP="001C7C42">
      <w:pPr>
        <w:pStyle w:val="Heading2"/>
      </w:pPr>
      <w:r>
        <w:t>Charge Transport in CVD Graphene</w:t>
      </w:r>
    </w:p>
    <w:p w:rsidR="008F62A8" w:rsidRPr="008F62A8" w:rsidRDefault="008F62A8" w:rsidP="001C7C42">
      <w:pPr>
        <w:pStyle w:val="Heading2"/>
      </w:pPr>
      <w:r>
        <w:t>Contact-Induced Doping</w:t>
      </w:r>
    </w:p>
    <w:p w:rsidR="0031648C" w:rsidRDefault="0031648C" w:rsidP="001C7C42">
      <w:pPr>
        <w:pStyle w:val="Heading2"/>
      </w:pPr>
      <w:r>
        <w:t>Characterization of Graphene</w:t>
      </w:r>
    </w:p>
    <w:p w:rsidR="0031648C" w:rsidRDefault="0031648C" w:rsidP="00906D95">
      <w:pPr>
        <w:pStyle w:val="Heading3"/>
      </w:pPr>
      <w:r>
        <w:t>Raman Analysis</w:t>
      </w:r>
    </w:p>
    <w:p w:rsidR="0031648C" w:rsidRDefault="0031648C" w:rsidP="00906D95">
      <w:pPr>
        <w:pStyle w:val="Heading3"/>
      </w:pPr>
      <w:r>
        <w:t>Constant Mobility Model</w:t>
      </w:r>
    </w:p>
    <w:p w:rsidR="00643C41" w:rsidRPr="00643C41" w:rsidRDefault="00D71693" w:rsidP="00643C41">
      <w:r>
        <w:t>Transport in CVD graphene at room temperature is diffusive</w:t>
      </w:r>
      <w:r w:rsidR="00643C41">
        <w:t xml:space="preserve"> that gives bias and back-gate independent number for each device. The model gives a single number for the mobility (</w:t>
      </w:r>
      <m:oMath>
        <m:r>
          <w:rPr>
            <w:rFonts w:ascii="Cambria Math" w:hAnsi="Cambria Math"/>
          </w:rPr>
          <m:t>μ</m:t>
        </m:r>
      </m:oMath>
      <w:r w:rsidR="00643C41">
        <w:t>), Dirac poi</w:t>
      </w:r>
      <w:proofErr w:type="spellStart"/>
      <w:r w:rsidR="00643C41">
        <w:t>nt</w:t>
      </w:r>
      <w:proofErr w:type="spellEnd"/>
      <w:r w:rsidR="00643C41">
        <w:t xml:space="preserve">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 and 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 Although it is not the most accurate model, but it help when evaluating statistical data because it reports a single number per device, making statistical analysis and d</w:t>
      </w:r>
      <w:proofErr w:type="spellStart"/>
      <w:r w:rsidR="00643C41">
        <w:t>ata</w:t>
      </w:r>
      <w:proofErr w:type="spellEnd"/>
      <w:r w:rsidR="00643C41">
        <w:t xml:space="preserve"> reporting more consistent.</w:t>
      </w:r>
    </w:p>
    <w:p w:rsidR="00B66FD9" w:rsidRDefault="00B66FD9">
      <w:r>
        <w:br w:type="page"/>
      </w:r>
    </w:p>
    <w:p w:rsidR="00D64B58" w:rsidRDefault="00D64B58" w:rsidP="00AB7B79">
      <w:pPr>
        <w:pStyle w:val="Heading1"/>
        <w:sectPr w:rsidR="00D64B58" w:rsidSect="00D60E7D">
          <w:pgSz w:w="12240" w:h="15840"/>
          <w:pgMar w:top="1440" w:right="1440" w:bottom="1440" w:left="1440" w:header="720" w:footer="720" w:gutter="0"/>
          <w:cols w:space="720"/>
          <w:titlePg/>
          <w:docGrid w:linePitch="326"/>
        </w:sectPr>
      </w:pPr>
    </w:p>
    <w:p w:rsidR="00B66FD9" w:rsidRDefault="00B66FD9" w:rsidP="00AB7B79">
      <w:pPr>
        <w:pStyle w:val="Heading1"/>
      </w:pPr>
      <w:r>
        <w:lastRenderedPageBreak/>
        <w:t>All-Graphene Neuromorphic Computing Architectures</w:t>
      </w:r>
    </w:p>
    <w:p w:rsidR="00502DD0" w:rsidRDefault="00502DD0" w:rsidP="00502DD0">
      <w:r>
        <w:t>Neuromorphic or brain-inspired computing is a distributed computing paradigm proposed to overcome the bottlenecks of von Neumann machines</w:t>
      </w:r>
      <w:r w:rsidR="00C4551F">
        <w:fldChar w:fldCharType="begin" w:fldLock="1"/>
      </w:r>
      <w:r w:rsidR="00B06C43">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u2013[6]", "plainTextFormattedCitation" : "[1]\u2013[6]", "previouslyFormattedCitation" : "[1]\u2013[6]" }, "properties" : { "noteIndex" : 0 }, "schema" : "https://github.com/citation-style-language/schema/raw/master/csl-citation.json" }</w:instrText>
      </w:r>
      <w:r w:rsidR="00C4551F">
        <w:fldChar w:fldCharType="separate"/>
      </w:r>
      <w:r w:rsidR="00C4551F" w:rsidRPr="00C4551F">
        <w:rPr>
          <w:noProof/>
        </w:rPr>
        <w:t>[1]–[6]</w:t>
      </w:r>
      <w:r w:rsidR="00C4551F">
        <w:fldChar w:fldCharType="end"/>
      </w:r>
      <w:r>
        <w:t xml:space="preserve">. In neuromorphic computing, the data storage and processing </w:t>
      </w:r>
      <w:proofErr w:type="gramStart"/>
      <w:r>
        <w:t>is distributed</w:t>
      </w:r>
      <w:proofErr w:type="gramEnd"/>
      <w:r>
        <w:t xml:space="preserve"> among a network of nodes called neurons, interconnected by a web of connections known as the synapses. There are different architectures for neuromorphic computing, which can be classified on how the synapses interconnect the neurons. </w:t>
      </w:r>
    </w:p>
    <w:p w:rsidR="00502DD0" w:rsidRPr="00502DD0" w:rsidRDefault="00502DD0" w:rsidP="00502DD0">
      <w:r>
        <w:t xml:space="preserve">We focus on the implementation of an all-graphene neuromorphic computing system, based on a type of neural networks known as cellular neural networks. We start by a brief introduction to cellular neural networks (CNNs), followed by an overview of an all-resistance CNN architecture that can be efficiently implemented using graphene. We then </w:t>
      </w:r>
      <w:r w:rsidR="00805F5F">
        <w:t>discuss the implementation of the proposed neurons and synapses and present the results of measured prototype devices. We conclude by a discussion of the performance aspects and limitations of the proposed architecture.</w:t>
      </w:r>
    </w:p>
    <w:p w:rsidR="00EB2546" w:rsidRDefault="00EB2546" w:rsidP="001C7C42">
      <w:pPr>
        <w:pStyle w:val="Heading2"/>
      </w:pPr>
      <w:r>
        <w:t>Cellular Neural Networks (CNNs)</w:t>
      </w:r>
    </w:p>
    <w:p w:rsidR="00955CDE" w:rsidRDefault="00247680" w:rsidP="00955CDE">
      <w:r>
        <w:t xml:space="preserve">There are different families of neural networks, such as </w:t>
      </w:r>
      <w:r w:rsidRPr="00247680">
        <w:t>Spike-timing dependent plasticity</w:t>
      </w:r>
      <w:r>
        <w:t xml:space="preserve"> (STDP)</w:t>
      </w:r>
      <w:r w:rsidR="00B06C43">
        <w:fldChar w:fldCharType="begin" w:fldLock="1"/>
      </w:r>
      <w:r w:rsidR="00B2213A">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6]\u2013[19]", "plainTextFormattedCitation" : "[6]\u2013[19]", "previouslyFormattedCitation" : "[6]\u2013[19]" }, "properties" : { "noteIndex" : 0 }, "schema" : "https://github.com/citation-style-language/schema/raw/master/csl-citation.json" }</w:instrText>
      </w:r>
      <w:r w:rsidR="00B06C43">
        <w:fldChar w:fldCharType="separate"/>
      </w:r>
      <w:r w:rsidR="00B06C43" w:rsidRPr="00B06C43">
        <w:rPr>
          <w:noProof/>
        </w:rPr>
        <w:t>[6]–[19]</w:t>
      </w:r>
      <w:r w:rsidR="00B06C43">
        <w:fldChar w:fldCharType="end"/>
      </w:r>
      <w:r>
        <w:t>, and Oscillator Neural Networks (ONNs)</w:t>
      </w:r>
      <w:r w:rsidR="00B06C43">
        <w:fldChar w:fldCharType="begin" w:fldLock="1"/>
      </w:r>
      <w:r w:rsidR="00B2213A">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2], [18], [20]\u2013[24]", "plainTextFormattedCitation" : "[2], [18], [20]\u2013[24]", "previouslyFormattedCitation" : "[2], [18], [20]\u2013[24]" }, "properties" : { "noteIndex" : 0 }, "schema" : "https://github.com/citation-style-language/schema/raw/master/csl-citation.json" }</w:instrText>
      </w:r>
      <w:r w:rsidR="00B06C43">
        <w:fldChar w:fldCharType="separate"/>
      </w:r>
      <w:r w:rsidR="00B06C43" w:rsidRPr="00B06C43">
        <w:rPr>
          <w:noProof/>
        </w:rPr>
        <w:t>[2], [18], [20]–[24]</w:t>
      </w:r>
      <w:r w:rsidR="00B06C43">
        <w:fldChar w:fldCharType="end"/>
      </w:r>
      <w:r>
        <w:t>. We focus on a different family of neural networks that is continuous-time and continuous-voltage analog cellular neural networks</w:t>
      </w:r>
      <w:r w:rsidR="00B2213A">
        <w:fldChar w:fldCharType="begin" w:fldLock="1"/>
      </w:r>
      <w:r w:rsidR="00412366">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25], [26]", "plainTextFormattedCitation" : "[25], [26]", "previouslyFormattedCitation" : "[25], [26]" }, "properties" : { "noteIndex" : 0 }, "schema" : "https://github.com/citation-style-language/schema/raw/master/csl-citation.json" }</w:instrText>
      </w:r>
      <w:r w:rsidR="00B2213A">
        <w:fldChar w:fldCharType="separate"/>
      </w:r>
      <w:r w:rsidR="00B2213A" w:rsidRPr="00B2213A">
        <w:rPr>
          <w:noProof/>
        </w:rPr>
        <w:t>[25], [26]</w:t>
      </w:r>
      <w:r w:rsidR="00B2213A">
        <w:fldChar w:fldCharType="end"/>
      </w:r>
      <w:r>
        <w:t>.</w:t>
      </w:r>
    </w:p>
    <w:p w:rsidR="00FE7ACC" w:rsidRDefault="00FE7ACC" w:rsidP="00955CDE">
      <w:r>
        <w:t xml:space="preserve">In Cellular Neural Networks (CNNs), the neurons act as saturating summing nodes. The neurons sum and the input applied to them and the output </w:t>
      </w:r>
      <w:proofErr w:type="gramStart"/>
      <w:r>
        <w:t>of a</w:t>
      </w:r>
      <w:proofErr w:type="gramEnd"/>
      <w:r>
        <w:t xml:space="preserve"> neurons is the sum of the inputs saturated using a sigmoidal saturating function. The saturation of the neuron’s output bounds it and stabilizes the network. The inputs applied to a given neuron are the outputs of its </w:t>
      </w:r>
      <w:r w:rsidR="00B06651">
        <w:t>neighbors</w:t>
      </w:r>
      <w:r>
        <w:t>, weighted by the synaptic weight connecting the neurons together</w:t>
      </w:r>
      <w:r w:rsidR="00B171AB">
        <w:t xml:space="preserve">, as well as an external, independent stimulus. In our </w:t>
      </w:r>
      <w:proofErr w:type="gramStart"/>
      <w:r w:rsidR="00B171AB">
        <w:t>work</w:t>
      </w:r>
      <w:proofErr w:type="gramEnd"/>
      <w:r w:rsidR="00B171AB">
        <w:t xml:space="preserve"> we focus on networks without an external stimulus</w:t>
      </w:r>
      <w:r>
        <w:t xml:space="preserve">. We can thus think of a “cell” as a central neuron with the synaptic weights used to connect it to its neighbors. This </w:t>
      </w:r>
      <w:proofErr w:type="gramStart"/>
      <w:r>
        <w:t>is shown</w:t>
      </w:r>
      <w:proofErr w:type="gramEnd"/>
      <w:r>
        <w:t xml:space="preserve"> schematically in </w:t>
      </w:r>
      <w:r w:rsidR="008358F0">
        <w:fldChar w:fldCharType="begin"/>
      </w:r>
      <w:r w:rsidR="008358F0">
        <w:instrText xml:space="preserve"> REF _Ref490144611 \h </w:instrText>
      </w:r>
      <w:r w:rsidR="008358F0">
        <w:fldChar w:fldCharType="separate"/>
      </w:r>
      <w:r w:rsidR="008358F0">
        <w:t xml:space="preserve">Figure </w:t>
      </w:r>
      <w:r w:rsidR="008358F0">
        <w:rPr>
          <w:noProof/>
          <w:cs/>
        </w:rPr>
        <w:t>‎</w:t>
      </w:r>
      <w:r w:rsidR="008358F0">
        <w:rPr>
          <w:noProof/>
        </w:rPr>
        <w:t>3</w:t>
      </w:r>
      <w:r w:rsidR="008358F0">
        <w:t>.</w:t>
      </w:r>
      <w:r w:rsidR="008358F0">
        <w:rPr>
          <w:noProof/>
        </w:rPr>
        <w:t>1</w:t>
      </w:r>
      <w:r w:rsidR="008358F0">
        <w:fldChar w:fldCharType="end"/>
      </w:r>
      <w:r>
        <w:t>.</w:t>
      </w:r>
    </w:p>
    <w:p w:rsidR="00412366" w:rsidRDefault="00412366" w:rsidP="00955CDE">
      <w:r>
        <w:t xml:space="preserve">Unlike other neural network implementations where the synaptic weight is set by the spiking activity, a property known as synaptic plasticity </w:t>
      </w:r>
      <w:r>
        <w:fldChar w:fldCharType="begin" w:fldLock="1"/>
      </w:r>
      <w:r w:rsidR="00570CF8">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6]", "plainTextFormattedCitation" : "[16]", "previouslyFormattedCitation" : "[16]" }, "properties" : { "noteIndex" : 0 }, "schema" : "https://github.com/citation-style-language/schema/raw/master/csl-citation.json" }</w:instrText>
      </w:r>
      <w:r>
        <w:fldChar w:fldCharType="separate"/>
      </w:r>
      <w:r w:rsidRPr="00412366">
        <w:rPr>
          <w:noProof/>
        </w:rPr>
        <w:t>[16]</w:t>
      </w:r>
      <w:r>
        <w:fldChar w:fldCharType="end"/>
      </w:r>
      <w:r>
        <w:t>, CNNs operate in a continuous-time, continuous-voltage fashion. The synaptic weights are determined offline and are used to set the function of the circuit</w:t>
      </w:r>
      <w:proofErr w:type="gramStart"/>
      <w:r>
        <w:t>;</w:t>
      </w:r>
      <w:proofErr w:type="gramEnd"/>
      <w:r>
        <w:t xml:space="preserve"> CNNs to have no synaptic plasticity.</w:t>
      </w:r>
    </w:p>
    <w:p w:rsidR="00B171AB" w:rsidRDefault="00B171AB" w:rsidP="00955CDE">
      <w:r>
        <w:t>CNNs are asynchronous by nature and all the nodes take part in computations simultaneously. The modularity of the architecture allows it to implement high-complexity, large systems. In addition</w:t>
      </w:r>
      <w:r w:rsidR="00677CDA">
        <w:t>, CNNs are highly robust against variabilities and non-idealities in its building units, making it very suitable for implementation using technologies with high variability and non-idealities in components</w:t>
      </w:r>
      <w:r w:rsidR="00570CF8">
        <w:fldChar w:fldCharType="begin" w:fldLock="1"/>
      </w:r>
      <w:r w:rsidR="000C65B8">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25]\u2013[28]", "plainTextFormattedCitation" : "[25]\u2013[28]", "previouslyFormattedCitation" : "[25]\u2013[28]" }, "properties" : { "noteIndex" : 0 }, "schema" : "https://github.com/citation-style-language/schema/raw/master/csl-citation.json" }</w:instrText>
      </w:r>
      <w:r w:rsidR="00570CF8">
        <w:fldChar w:fldCharType="separate"/>
      </w:r>
      <w:r w:rsidR="00570CF8" w:rsidRPr="00570CF8">
        <w:rPr>
          <w:noProof/>
        </w:rPr>
        <w:t>[25]–[28]</w:t>
      </w:r>
      <w:r w:rsidR="00570CF8">
        <w:fldChar w:fldCharType="end"/>
      </w:r>
      <w:r>
        <w:t xml:space="preserve">. </w:t>
      </w:r>
    </w:p>
    <w:p w:rsidR="00F27955" w:rsidRDefault="00F27955" w:rsidP="00F27955">
      <w:pPr>
        <w:keepNext/>
        <w:ind w:firstLine="0"/>
        <w:jc w:val="center"/>
      </w:pPr>
      <w:r>
        <w:rPr>
          <w:noProof/>
        </w:rPr>
        <w:lastRenderedPageBreak/>
        <w:drawing>
          <wp:inline distT="0" distB="0" distL="0" distR="0">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FE7ACC" w:rsidRDefault="00F27955" w:rsidP="0050608B">
      <w:pPr>
        <w:pStyle w:val="Caption"/>
      </w:pPr>
      <w:bookmarkStart w:id="0" w:name="_Ref490144611"/>
      <w:r>
        <w:t xml:space="preserve">Figure </w:t>
      </w:r>
      <w:fldSimple w:instr=" STYLEREF 1 \s ">
        <w:r w:rsidR="00BB55FD">
          <w:rPr>
            <w:noProof/>
            <w:cs/>
          </w:rPr>
          <w:t>‎</w:t>
        </w:r>
        <w:r w:rsidR="00BB55FD">
          <w:rPr>
            <w:noProof/>
          </w:rPr>
          <w:t>3</w:t>
        </w:r>
      </w:fldSimple>
      <w:r w:rsidR="00BB55FD">
        <w:t>.</w:t>
      </w:r>
      <w:fldSimple w:instr=" SEQ Figure \* ARABIC \s 1 ">
        <w:r w:rsidR="00BB55FD">
          <w:rPr>
            <w:noProof/>
          </w:rPr>
          <w:t>1</w:t>
        </w:r>
      </w:fldSimple>
      <w:bookmarkEnd w:id="0"/>
      <w:r>
        <w:t xml:space="preserve"> Nearest-Neighbor</w:t>
      </w:r>
      <w:r>
        <w:rPr>
          <w:noProof/>
        </w:rPr>
        <w:t xml:space="preserve"> CNN. The neurons (nodes) are </w:t>
      </w:r>
      <w:r w:rsidR="005E5A66">
        <w:rPr>
          <w:noProof/>
        </w:rPr>
        <w:t>shown as red squares, while the synapses are the blue arrows. The Cell is composed of a single neuron and the synapses connecting it to its neighbors.</w:t>
      </w:r>
    </w:p>
    <w:p w:rsidR="00F27955" w:rsidRPr="00955CDE" w:rsidRDefault="00570CF8" w:rsidP="00955CDE">
      <w:r>
        <w:t xml:space="preserve">Computations </w:t>
      </w:r>
      <w:proofErr w:type="gramStart"/>
      <w:r>
        <w:t>are performed</w:t>
      </w:r>
      <w:proofErr w:type="gramEnd"/>
      <w:r>
        <w:t xml:space="preserve"> by first presetting all the neurons to the initial values used in the computation (network input) and setting the synaptic weights to correspond to the function of interest. </w:t>
      </w:r>
      <w:r w:rsidR="00B47A22">
        <w:t xml:space="preserve">The network </w:t>
      </w:r>
      <w:proofErr w:type="gramStart"/>
      <w:r w:rsidR="00B47A22">
        <w:t>is then left</w:t>
      </w:r>
      <w:proofErr w:type="gramEnd"/>
      <w:r w:rsidR="00B47A22">
        <w:t xml:space="preserve"> to relax, reaching a steady state that corresponds to the computed output (network output).</w:t>
      </w:r>
      <w:r w:rsidR="000D74CA">
        <w:t xml:space="preserve"> A more formal discussion of the theoretical foundations and mathematical model can be found in </w:t>
      </w:r>
      <w:r w:rsidR="000D74CA">
        <w:fldChar w:fldCharType="begin" w:fldLock="1"/>
      </w:r>
      <w:r w:rsidR="00BF5177">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25], [26]", "plainTextFormattedCitation" : "[25], [26]", "previouslyFormattedCitation" : "[25], [26]" }, "properties" : { "noteIndex" : 0 }, "schema" : "https://github.com/citation-style-language/schema/raw/master/csl-citation.json" }</w:instrText>
      </w:r>
      <w:r w:rsidR="000D74CA">
        <w:fldChar w:fldCharType="separate"/>
      </w:r>
      <w:r w:rsidR="000D74CA" w:rsidRPr="000D74CA">
        <w:rPr>
          <w:noProof/>
        </w:rPr>
        <w:t>[25], [26]</w:t>
      </w:r>
      <w:r w:rsidR="000D74CA">
        <w:fldChar w:fldCharType="end"/>
      </w:r>
      <w:r w:rsidR="000D74CA">
        <w:t>.</w:t>
      </w:r>
    </w:p>
    <w:p w:rsidR="00EB2546" w:rsidRDefault="00EB2546" w:rsidP="001C7C42">
      <w:pPr>
        <w:pStyle w:val="Heading2"/>
      </w:pPr>
      <w:r>
        <w:t>All-Resistance CNNs</w:t>
      </w:r>
    </w:p>
    <w:p w:rsidR="00BF5177" w:rsidRDefault="00BF5177" w:rsidP="00BF5177">
      <w:r>
        <w:t>CMOS implementations of CNNs has been marred by area and power requirements that limit the network size considerably</w:t>
      </w:r>
      <w:r>
        <w:fldChar w:fldCharType="begin" w:fldLock="1"/>
      </w:r>
      <w:r w:rsidR="000C65B8">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7], [29], [30]", "plainTextFormattedCitation" : "[27], [29], [30]", "previouslyFormattedCitation" : "[27], [29], [30]" }, "properties" : { "noteIndex" : 0 }, "schema" : "https://github.com/citation-style-language/schema/raw/master/csl-citation.json" }</w:instrText>
      </w:r>
      <w:r>
        <w:fldChar w:fldCharType="separate"/>
      </w:r>
      <w:r w:rsidRPr="00BF5177">
        <w:rPr>
          <w:noProof/>
        </w:rPr>
        <w:t>[27], [29], [30]</w:t>
      </w:r>
      <w:r>
        <w:fldChar w:fldCharType="end"/>
      </w:r>
      <w:r>
        <w:t>.</w:t>
      </w:r>
      <w:r w:rsidR="00B36312">
        <w:t xml:space="preserve"> One major bottleneck in analog CMOS implementations matching requirement between component values, which lead to large area overheads and the need to running circuitry</w:t>
      </w:r>
      <w:r w:rsidR="00B36312">
        <w:fldChar w:fldCharType="begin" w:fldLock="1"/>
      </w:r>
      <w:r w:rsidR="00B36312">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9], [30]", "plainTextFormattedCitation" : "[29], [30]", "previouslyFormattedCitation" : "[29], [30]" }, "properties" : { "noteIndex" : 0 }, "schema" : "https://github.com/citation-style-language/schema/raw/master/csl-citation.json" }</w:instrText>
      </w:r>
      <w:r w:rsidR="00B36312">
        <w:fldChar w:fldCharType="separate"/>
      </w:r>
      <w:r w:rsidR="00B36312" w:rsidRPr="00B36312">
        <w:rPr>
          <w:noProof/>
        </w:rPr>
        <w:t>[29], [30]</w:t>
      </w:r>
      <w:r w:rsidR="00B36312">
        <w:fldChar w:fldCharType="end"/>
      </w:r>
      <w:r w:rsidR="00B36312">
        <w:t>.</w:t>
      </w:r>
    </w:p>
    <w:p w:rsidR="00B36312" w:rsidRDefault="00B36312" w:rsidP="00BF5177">
      <w:r>
        <w:t xml:space="preserve">To overcome these requirements, another implementation using an all-resistive architecture that only requires local matching between components of the same cell has been proposed </w:t>
      </w:r>
      <w:r>
        <w:fldChar w:fldCharType="begin" w:fldLock="1"/>
      </w:r>
      <w:r w:rsidR="007A244A">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31], [32]", "plainTextFormattedCitation" : "[31], [32]", "previouslyFormattedCitation" : "[31], [32]" }, "properties" : { "noteIndex" : 0 }, "schema" : "https://github.com/citation-style-language/schema/raw/master/csl-citation.json" }</w:instrText>
      </w:r>
      <w:r>
        <w:fldChar w:fldCharType="separate"/>
      </w:r>
      <w:r w:rsidRPr="00B36312">
        <w:rPr>
          <w:noProof/>
        </w:rPr>
        <w:t>[31], [32]</w:t>
      </w:r>
      <w:r>
        <w:fldChar w:fldCharType="end"/>
      </w:r>
      <w:r>
        <w:t xml:space="preserve">. It relies on using local potential divides to implement the synaptic weighting, and the neuron output </w:t>
      </w:r>
      <w:proofErr w:type="gramStart"/>
      <w:r>
        <w:t>is controlled</w:t>
      </w:r>
      <w:proofErr w:type="gramEnd"/>
      <w:r>
        <w:t xml:space="preserve"> using voltage-controlled resistors</w:t>
      </w:r>
      <w:r w:rsidR="0030385B">
        <w:t xml:space="preserve"> that set the voltage applied to a capacitor that stores the state (voltage) of the neuron</w:t>
      </w:r>
      <w:r>
        <w:t xml:space="preserve">. The all-resistive architecture </w:t>
      </w:r>
      <w:proofErr w:type="gramStart"/>
      <w:r>
        <w:t>is shown</w:t>
      </w:r>
      <w:proofErr w:type="gramEnd"/>
      <w:r>
        <w:t xml:space="preserve"> in </w:t>
      </w:r>
      <w:r w:rsidR="00254C37">
        <w:fldChar w:fldCharType="begin"/>
      </w:r>
      <w:r w:rsidR="00254C37">
        <w:instrText xml:space="preserve"> REF _Ref490145860 \h </w:instrText>
      </w:r>
      <w:r w:rsidR="00254C37">
        <w:fldChar w:fldCharType="separate"/>
      </w:r>
      <w:r w:rsidR="00254C37">
        <w:t xml:space="preserve">Figure </w:t>
      </w:r>
      <w:r w:rsidR="00254C37">
        <w:rPr>
          <w:noProof/>
          <w:cs/>
        </w:rPr>
        <w:t>‎</w:t>
      </w:r>
      <w:r w:rsidR="00254C37">
        <w:rPr>
          <w:noProof/>
        </w:rPr>
        <w:t>3</w:t>
      </w:r>
      <w:r w:rsidR="00254C37">
        <w:t>.</w:t>
      </w:r>
      <w:r w:rsidR="00254C37">
        <w:rPr>
          <w:noProof/>
        </w:rPr>
        <w:t>2</w:t>
      </w:r>
      <w:r w:rsidR="00254C37">
        <w:fldChar w:fldCharType="end"/>
      </w:r>
      <w:r>
        <w:t>.</w:t>
      </w:r>
    </w:p>
    <w:p w:rsidR="00254C37" w:rsidRDefault="00254C37" w:rsidP="00110A70">
      <w:proofErr w:type="gramStart"/>
      <w:r>
        <w:t xml:space="preserve">This architecture has several advantages: 1) the output saturation is inherent in the neurons, as the </w:t>
      </w:r>
      <w:r w:rsidR="0030385B">
        <w:t xml:space="preserve">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30385B">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w:t>
      </w:r>
      <w:r w:rsidR="001C75CA">
        <w:t xml:space="preserve"> 4) The synapses are composed of two resistors in series, with complementary code words applied on them making their sum fixed, thus there is no code-dependent loading on the neuron;</w:t>
      </w:r>
      <w:r w:rsidR="00546D97">
        <w:t xml:space="preserve"> and </w:t>
      </w:r>
      <w:r w:rsidR="001C75CA">
        <w:t>5</w:t>
      </w:r>
      <w:r w:rsidR="00546D97">
        <w:t xml:space="preserve">)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546D97">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xml:space="preserve">, whose input is an analog voltage coming from neighboring neurons, without the need to do any analog-to-digital or digital-to-analog </w:t>
      </w:r>
      <w:r w:rsidR="00546D97">
        <w:lastRenderedPageBreak/>
        <w:t>conversion.</w:t>
      </w:r>
      <w:proofErr w:type="gramEnd"/>
      <w:r w:rsidR="009F1C3D">
        <w:t xml:space="preserve"> The synapse resistors </w:t>
      </w:r>
      <w:proofErr w:type="gramStart"/>
      <w:r w:rsidR="009F1C3D">
        <w:t>can be made</w:t>
      </w:r>
      <w:proofErr w:type="gramEnd"/>
      <w:r w:rsidR="009F1C3D">
        <w:t xml:space="preserve"> to have negligible loading </w:t>
      </w:r>
      <w:r w:rsidR="006C2CE4">
        <w:t>on the neuron output, mitigating their effect on reducing the dynamic range of the circuit and reducing their contribution to the power consumption.</w:t>
      </w:r>
      <w:r w:rsidR="00583EAF">
        <w:t xml:space="preserve">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D14051">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D14051">
        <w:t>) is labelled as the connected to the inhibitory (excit</w:t>
      </w:r>
      <w:proofErr w:type="spellStart"/>
      <w:r w:rsidR="00D14051">
        <w:t>atory</w:t>
      </w:r>
      <w:proofErr w:type="spellEnd"/>
      <w:r w:rsidR="00D14051">
        <w:t>) outputs because its increase reduces (increases) the output voltage, which is labelled as inhibition (excitation) in neuromorphic terms.</w:t>
      </w:r>
    </w:p>
    <w:p w:rsidR="00D14051" w:rsidRDefault="00D14051" w:rsidP="00110A70">
      <w:r>
        <w:t xml:space="preserve">In total we need 2 analog </w:t>
      </w:r>
      <w:r w:rsidR="00931FA6">
        <w:t xml:space="preserve">voltage-controlled </w:t>
      </w:r>
      <w:r>
        <w:t>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PD</m:t>
            </m:r>
          </m:sub>
        </m:sSub>
      </m:oMath>
      <w:r>
        <w:t>)</w:t>
      </w:r>
      <w:r w:rsidR="00931FA6">
        <w:t xml:space="preserve"> and 2</w:t>
      </w:r>
      <w:r w:rsidR="00C834E6">
        <w:rPr>
          <w:rFonts w:cs="Times"/>
        </w:rPr>
        <w:t>×</w:t>
      </w:r>
      <w:r w:rsidR="00931FA6">
        <w:t xml:space="preserve">2 digitally-controlled resistors per synapse. This means that we need </w:t>
      </w:r>
      <w:r w:rsidR="005F04EF">
        <w:t xml:space="preserve">one capacitor, </w:t>
      </w:r>
      <w:r w:rsidR="00931FA6">
        <w:t>2 analog voltage-controlled resistors and 36 (2</w:t>
      </w:r>
      <w:r w:rsidR="00C834E6">
        <w:rPr>
          <w:rFonts w:cs="Times"/>
        </w:rPr>
        <w:t>×</w:t>
      </w:r>
      <w:r w:rsidR="00931FA6">
        <w:t>2</w:t>
      </w:r>
      <w:r w:rsidR="00C834E6">
        <w:rPr>
          <w:rFonts w:cs="Times"/>
        </w:rPr>
        <w:t>×</w:t>
      </w:r>
      <w:r w:rsidR="00931FA6">
        <w:t xml:space="preserve">9) </w:t>
      </w:r>
      <w:proofErr w:type="gramStart"/>
      <w:r w:rsidR="00931FA6">
        <w:t>digitally-controlled</w:t>
      </w:r>
      <w:proofErr w:type="gramEnd"/>
      <w:r w:rsidR="00931FA6">
        <w:t xml:space="preserve"> resistors per cell.</w:t>
      </w:r>
      <w:r w:rsidR="003634FF">
        <w:t xml:space="preserve"> This allows for a very compact implementation, since the matching is required locally </w:t>
      </w:r>
      <w:proofErr w:type="gramStart"/>
      <w:r w:rsidR="003634FF">
        <w:t>only;</w:t>
      </w:r>
      <w:proofErr w:type="gramEnd"/>
      <w:r w:rsidR="003634FF">
        <w:t xml:space="preserve"> the synapse potential divider elements need to be matched to have linear synaptic weighting with the applied code word.</w:t>
      </w:r>
    </w:p>
    <w:p w:rsidR="00B36312" w:rsidRDefault="00B36312" w:rsidP="00B36312">
      <w:pPr>
        <w:keepNext/>
        <w:jc w:val="center"/>
      </w:pPr>
      <w:r>
        <w:rPr>
          <w:noProof/>
        </w:rPr>
        <w:drawing>
          <wp:inline distT="0" distB="0" distL="0" distR="0">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B36312" w:rsidRDefault="00B36312" w:rsidP="0050608B">
      <w:pPr>
        <w:pStyle w:val="Caption"/>
      </w:pPr>
      <w:bookmarkStart w:id="1" w:name="_Ref490145860"/>
      <w:r>
        <w:t xml:space="preserve">Figure </w:t>
      </w:r>
      <w:fldSimple w:instr=" STYLEREF 1 \s ">
        <w:r w:rsidR="00BB55FD">
          <w:rPr>
            <w:noProof/>
            <w:cs/>
          </w:rPr>
          <w:t>‎</w:t>
        </w:r>
        <w:r w:rsidR="00BB55FD">
          <w:rPr>
            <w:noProof/>
          </w:rPr>
          <w:t>3</w:t>
        </w:r>
      </w:fldSimple>
      <w:r w:rsidR="00BB55FD">
        <w:t>.</w:t>
      </w:r>
      <w:fldSimple w:instr=" SEQ Figure \* ARABIC \s 1 ">
        <w:r w:rsidR="00BB55FD">
          <w:rPr>
            <w:noProof/>
          </w:rPr>
          <w:t>2</w:t>
        </w:r>
      </w:fldSimple>
      <w:bookmarkEnd w:id="1"/>
      <w:r>
        <w:t xml:space="preserve"> All-resistance architecture CNN architecture. The potential dividers inside the red and blue boxes provide the synaptic weighting of the neuron output (capacitor voltage), using digitally controlled resistors.</w:t>
      </w:r>
      <w:r w:rsidR="00693A95">
        <w:t xml:space="preserve">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693A95">
        <w:t xml:space="preserve"> </w:t>
      </w:r>
      <w:proofErr w:type="gramStart"/>
      <w:r w:rsidR="00693A95">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693A95">
        <w:t>) are analog voltage-controlled resistors, with the resistance control inputs connected to the synoptically-weighted output of the neighboring neurons.</w:t>
      </w:r>
    </w:p>
    <w:p w:rsidR="00A3431B" w:rsidRDefault="00A3431B" w:rsidP="00906D95">
      <w:pPr>
        <w:pStyle w:val="Heading3"/>
      </w:pPr>
      <w:r>
        <w:t>Limitations of</w:t>
      </w:r>
      <w:r w:rsidR="004D3C78">
        <w:t xml:space="preserve"> </w:t>
      </w:r>
      <w:r>
        <w:t>All-Resistance CNNs architecture</w:t>
      </w:r>
    </w:p>
    <w:p w:rsidR="00942FF4" w:rsidRDefault="00570BCA" w:rsidP="00570BCA">
      <w:r>
        <w:t>The proposed all-resistance a</w:t>
      </w:r>
      <w:r w:rsidR="009A6636">
        <w:t xml:space="preserve">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w:t>
      </w:r>
      <w:r w:rsidR="00BE6BDC">
        <w:t>to</w:t>
      </w:r>
      <w:r w:rsidR="009A6636">
        <w:t xml:space="preserve"> regenerate the analog voltage change at the input</w:t>
      </w:r>
      <w:r w:rsidR="00A24EFB">
        <w:t xml:space="preserve">. </w:t>
      </w:r>
      <w:proofErr w:type="gramStart"/>
      <w:r w:rsidR="004D3C78">
        <w:t>Otherwise</w:t>
      </w:r>
      <w:proofErr w:type="gramEnd"/>
      <w:r w:rsidR="004D3C78">
        <w:t xml:space="preserve"> the signal levels will degrade and the network size would be very limited.</w:t>
      </w:r>
    </w:p>
    <w:p w:rsidR="00C129C2" w:rsidRDefault="004D3C78" w:rsidP="004D3C78">
      <w:r>
        <w:t xml:space="preserve">If we use graphene to implement those resistors, the maximal resistance change range </w:t>
      </w:r>
      <w:proofErr w:type="gramStart"/>
      <w:r>
        <w:t>is achieved</w:t>
      </w:r>
      <w:proofErr w:type="gramEnd"/>
      <w:r>
        <w:t xml:space="preserve"> by using strong gate (high capacitance) and having a low charged-impurity concentration. Q</w:t>
      </w:r>
      <w:r w:rsidR="00C129C2">
        <w:t>uantitatively,</w:t>
      </w:r>
      <w:r>
        <w:t xml:space="preserve"> </w:t>
      </w:r>
      <w:r w:rsidR="00C129C2">
        <w:t>neglecting the contract resistance,</w:t>
      </w:r>
      <w:r>
        <w:t xml:space="preserve"> the</w:t>
      </w:r>
      <w:r w:rsidR="00C129C2">
        <w:t xml:space="preserve"> resistance of a graphene sheet as per the constant mobility model </w:t>
      </w:r>
      <w:proofErr w:type="gramStart"/>
      <w:r w:rsidR="00C129C2">
        <w:t>is given</w:t>
      </w:r>
      <w:proofErr w:type="gramEnd"/>
      <w:r w:rsidR="00C129C2">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129C2" w:rsidTr="004C34A8">
        <w:tc>
          <w:tcPr>
            <w:tcW w:w="544" w:type="pct"/>
            <w:vAlign w:val="center"/>
          </w:tcPr>
          <w:p w:rsidR="00C129C2" w:rsidRDefault="00C129C2" w:rsidP="004C34A8">
            <w:pPr>
              <w:ind w:firstLine="0"/>
              <w:jc w:val="center"/>
              <w:rPr>
                <w:rFonts w:eastAsiaTheme="minorEastAsia"/>
              </w:rPr>
            </w:pPr>
          </w:p>
        </w:tc>
        <w:tc>
          <w:tcPr>
            <w:tcW w:w="3856" w:type="pct"/>
            <w:vAlign w:val="center"/>
          </w:tcPr>
          <w:p w:rsidR="00C129C2" w:rsidRDefault="00C129C2" w:rsidP="004C34A8">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C129C2" w:rsidRDefault="00C129C2" w:rsidP="004C34A8">
            <w:pPr>
              <w:ind w:firstLine="0"/>
              <w:jc w:val="right"/>
              <w:rPr>
                <w:rFonts w:eastAsiaTheme="minorEastAsia"/>
              </w:rPr>
            </w:pPr>
            <w:r>
              <w:t>(</w:t>
            </w:r>
            <w:fldSimple w:instr=" STYLEREF 1 \s ">
              <w:r w:rsidR="00F65289">
                <w:rPr>
                  <w:noProof/>
                  <w:cs/>
                </w:rPr>
                <w:t>‎</w:t>
              </w:r>
              <w:r w:rsidR="00F65289">
                <w:rPr>
                  <w:noProof/>
                </w:rPr>
                <w:t>3</w:t>
              </w:r>
            </w:fldSimple>
            <w:r>
              <w:t>.</w:t>
            </w:r>
            <w:fldSimple w:instr=" SEQ Equation \* ARABIC \s 1 ">
              <w:r w:rsidR="00F65289">
                <w:rPr>
                  <w:noProof/>
                </w:rPr>
                <w:t>1</w:t>
              </w:r>
            </w:fldSimple>
            <w:r>
              <w:t>)</w:t>
            </w:r>
          </w:p>
        </w:tc>
      </w:tr>
    </w:tbl>
    <w:p w:rsidR="00C129C2" w:rsidRDefault="00C129C2" w:rsidP="00570BCA">
      <w:r>
        <w:t xml:space="preserve"> </w:t>
      </w:r>
      <w:r w:rsidR="004C34A8">
        <w:t xml:space="preserve">The rate of change per </w:t>
      </w:r>
      <w:proofErr w:type="gramStart"/>
      <w:r w:rsidR="004C34A8">
        <w:t>units</w:t>
      </w:r>
      <w:proofErr w:type="gramEnd"/>
      <w:r w:rsidR="004C34A8">
        <w:t xml:space="preserve">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C34A8" w:rsidTr="004C34A8">
        <w:tc>
          <w:tcPr>
            <w:tcW w:w="544" w:type="pct"/>
            <w:vAlign w:val="center"/>
          </w:tcPr>
          <w:p w:rsidR="004C34A8" w:rsidRDefault="004C34A8" w:rsidP="004C34A8">
            <w:pPr>
              <w:ind w:firstLine="0"/>
              <w:jc w:val="center"/>
              <w:rPr>
                <w:rFonts w:eastAsiaTheme="minorEastAsia"/>
              </w:rPr>
            </w:pPr>
          </w:p>
        </w:tc>
        <w:tc>
          <w:tcPr>
            <w:tcW w:w="3856" w:type="pct"/>
            <w:vAlign w:val="center"/>
          </w:tcPr>
          <w:p w:rsidR="004C34A8" w:rsidRDefault="00E828E1" w:rsidP="004C34A8">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C34A8" w:rsidRDefault="004C34A8" w:rsidP="004C34A8">
            <w:pPr>
              <w:ind w:firstLine="0"/>
              <w:jc w:val="right"/>
              <w:rPr>
                <w:rFonts w:eastAsiaTheme="minorEastAsia"/>
              </w:rPr>
            </w:pPr>
            <w:r>
              <w:t>(</w:t>
            </w:r>
            <w:fldSimple w:instr=" STYLEREF 1 \s ">
              <w:r w:rsidR="00F65289">
                <w:rPr>
                  <w:noProof/>
                  <w:cs/>
                </w:rPr>
                <w:t>‎</w:t>
              </w:r>
              <w:r w:rsidR="00F65289">
                <w:rPr>
                  <w:noProof/>
                </w:rPr>
                <w:t>3</w:t>
              </w:r>
            </w:fldSimple>
            <w:r>
              <w:t>.</w:t>
            </w:r>
            <w:fldSimple w:instr=" SEQ Equation \* ARABIC \s 1 ">
              <w:r w:rsidR="00F65289">
                <w:rPr>
                  <w:noProof/>
                </w:rPr>
                <w:t>2</w:t>
              </w:r>
            </w:fldSimple>
            <w:r>
              <w:t>)</w:t>
            </w:r>
          </w:p>
        </w:tc>
      </w:tr>
    </w:tbl>
    <w:p w:rsidR="004C34A8" w:rsidRDefault="00E471CE" w:rsidP="00570BCA">
      <w:r>
        <w:t xml:space="preserve">Where we denote the gate voltage that would yield a charge density equal to the charged-impurity </w:t>
      </w:r>
      <w:proofErr w:type="gramStart"/>
      <w:r>
        <w:t xml:space="preserve">concentration </w:t>
      </w:r>
      <w:proofErr w:type="gramEnd"/>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xml:space="preserve">. This function peaks </w:t>
      </w:r>
      <w:proofErr w:type="gramStart"/>
      <w:r w:rsidR="003B7113">
        <w:t xml:space="preserve">at </w:t>
      </w:r>
      <w:proofErr w:type="gramEnd"/>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and the maximum rate of c</w:t>
      </w:r>
      <w:proofErr w:type="spellStart"/>
      <w:r w:rsidR="00434042">
        <w:t>hange</w:t>
      </w:r>
      <w:proofErr w:type="spellEnd"/>
      <w:r w:rsidR="00434042">
        <w:t xml:space="preserve"> of resistance is given as</w:t>
      </w:r>
      <w:r w:rsidR="00C84DA5">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65289" w:rsidTr="00F776D9">
        <w:tc>
          <w:tcPr>
            <w:tcW w:w="544" w:type="pct"/>
            <w:vAlign w:val="center"/>
          </w:tcPr>
          <w:p w:rsidR="00F65289" w:rsidRDefault="00F65289" w:rsidP="00F776D9">
            <w:pPr>
              <w:ind w:firstLine="0"/>
              <w:jc w:val="center"/>
              <w:rPr>
                <w:rFonts w:eastAsiaTheme="minorEastAsia"/>
              </w:rPr>
            </w:pPr>
          </w:p>
        </w:tc>
        <w:tc>
          <w:tcPr>
            <w:tcW w:w="3856" w:type="pct"/>
            <w:vAlign w:val="center"/>
          </w:tcPr>
          <w:p w:rsidR="00F65289" w:rsidRDefault="00E828E1" w:rsidP="00F776D9">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F65289" w:rsidRDefault="00F65289" w:rsidP="00F776D9">
            <w:pPr>
              <w:ind w:firstLine="0"/>
              <w:jc w:val="right"/>
              <w:rPr>
                <w:rFonts w:eastAsiaTheme="minorEastAsia"/>
              </w:rPr>
            </w:pPr>
            <w:r>
              <w:t>(</w:t>
            </w:r>
            <w:fldSimple w:instr=" STYLEREF 1 \s ">
              <w:r>
                <w:rPr>
                  <w:noProof/>
                  <w:cs/>
                </w:rPr>
                <w:t>‎</w:t>
              </w:r>
              <w:r>
                <w:rPr>
                  <w:noProof/>
                </w:rPr>
                <w:t>3</w:t>
              </w:r>
            </w:fldSimple>
            <w:r>
              <w:t>.</w:t>
            </w:r>
            <w:fldSimple w:instr=" SEQ Equation \* ARABIC \s 1 ">
              <w:r>
                <w:rPr>
                  <w:noProof/>
                </w:rPr>
                <w:t>3</w:t>
              </w:r>
            </w:fldSimple>
            <w:r>
              <w:t>)</w:t>
            </w:r>
          </w:p>
        </w:tc>
      </w:tr>
    </w:tbl>
    <w:p w:rsidR="00F65289" w:rsidRDefault="00D10442" w:rsidP="00570BCA">
      <w:proofErr w:type="gramStart"/>
      <w:r>
        <w:t xml:space="preserve">Where </w:t>
      </w:r>
      <w:proofErr w:type="gramEnd"/>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w:t>
      </w:r>
      <w:r w:rsidR="00BF667D">
        <w:t xml:space="preserv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rsidR="00BF667D">
        <w:t xml:space="preserve"> and </w:t>
      </w:r>
      <w:proofErr w:type="gramStart"/>
      <w:r w:rsidR="00BF667D">
        <w:t xml:space="preserve">smaller </w:t>
      </w:r>
      <w:proofErr w:type="gramEnd"/>
      <m:oMath>
        <m:r>
          <w:rPr>
            <w:rFonts w:ascii="Cambria Math" w:hAnsi="Cambria Math"/>
          </w:rPr>
          <m:t>d</m:t>
        </m:r>
      </m:oMath>
      <w:r w:rsidR="00BF667D">
        <w:t>) and the lower the charged-impurity concentration the more resistance change can be achieved by the gate.</w:t>
      </w:r>
      <w:r>
        <w:t xml:space="preserve"> </w:t>
      </w:r>
    </w:p>
    <w:p w:rsidR="00570BCA" w:rsidRDefault="00BF667D" w:rsidP="00570BCA">
      <w:r>
        <w:t xml:space="preserve">Another intuitive </w:t>
      </w:r>
      <w:r w:rsidR="004D3C78">
        <w:t xml:space="preserve">explanation is through the impact of charged-impurity concentration on the resistance change range. The higher </w:t>
      </w:r>
      <w:proofErr w:type="gramStart"/>
      <w:r w:rsidR="004D3C78">
        <w:t>the charged-impurity concentration the lower high-to-low resistance change range can be achieved by a given gate</w:t>
      </w:r>
      <w:proofErr w:type="gramEnd"/>
      <w:r w:rsidR="004D3C78">
        <w:t xml:space="preserve">. </w:t>
      </w:r>
      <w:r w:rsidR="00942FF4">
        <w:t xml:space="preserve">If the high-to-low ratio is </w:t>
      </w:r>
      <w:proofErr w:type="gramStart"/>
      <w:r w:rsidR="00942FF4">
        <w:t>small</w:t>
      </w:r>
      <w:proofErr w:type="gramEnd"/>
      <w:r w:rsidR="00942FF4">
        <w:t xml:space="preserve"> enough the output voltage swing would be low and might not be enough to regenerate a s</w:t>
      </w:r>
      <w:r w:rsidR="004D3C78">
        <w:t>mall input change at the input.</w:t>
      </w:r>
    </w:p>
    <w:p w:rsidR="004D3C78" w:rsidRDefault="004D3C78" w:rsidP="00570BCA">
      <w:r>
        <w:t>This discussion elucidates the importance of low charged-impurity concentration</w:t>
      </w:r>
      <w:r w:rsidR="00CE7D57">
        <w:t xml:space="preserve"> and strong gates for successful implementation of graphene all-resistance CNNs.</w:t>
      </w:r>
    </w:p>
    <w:p w:rsidR="00632C08" w:rsidRDefault="00632C08" w:rsidP="001C7C42">
      <w:pPr>
        <w:pStyle w:val="Heading2"/>
      </w:pPr>
      <w:r>
        <w:t>Graphene Neurons and Synapses</w:t>
      </w:r>
    </w:p>
    <w:p w:rsidR="00DE2540" w:rsidRDefault="00DE2540" w:rsidP="00DE2540">
      <w:r>
        <w:t xml:space="preserve">Graphene neurons can be implemented dual-gated graphene ribbons with equal length gates, while the synapses </w:t>
      </w:r>
      <w:proofErr w:type="gramStart"/>
      <w:r>
        <w:t>can be implemented</w:t>
      </w:r>
      <w:proofErr w:type="gramEnd"/>
      <w:r>
        <w:t xml:space="preserve"> by </w:t>
      </w:r>
      <w:r w:rsidR="0043469A">
        <w:t xml:space="preserve">using binary-scaled gates. This </w:t>
      </w:r>
      <w:proofErr w:type="gramStart"/>
      <w:r w:rsidR="0043469A">
        <w:t>can be explained</w:t>
      </w:r>
      <w:proofErr w:type="gramEnd"/>
      <w:r w:rsidR="0043469A">
        <w:t xml:space="preserve"> by deriving the resistance of a graphene ribbon using the constant mobility model for a ribbon with multiple top gates and a single common back gate, similar to the one shown in</w:t>
      </w:r>
      <w:r w:rsidR="008121D1">
        <w:t xml:space="preserve"> </w:t>
      </w:r>
      <w:r w:rsidR="008121D1">
        <w:fldChar w:fldCharType="begin"/>
      </w:r>
      <w:r w:rsidR="008121D1">
        <w:instrText xml:space="preserve"> REF _Ref490166588 \h </w:instrText>
      </w:r>
      <w:r w:rsidR="008121D1">
        <w:fldChar w:fldCharType="separate"/>
      </w:r>
      <w:r w:rsidR="008121D1">
        <w:t xml:space="preserve">Figure </w:t>
      </w:r>
      <w:r w:rsidR="008121D1">
        <w:rPr>
          <w:noProof/>
          <w:cs/>
        </w:rPr>
        <w:t>‎</w:t>
      </w:r>
      <w:r w:rsidR="008121D1">
        <w:rPr>
          <w:noProof/>
        </w:rPr>
        <w:t>3</w:t>
      </w:r>
      <w:r w:rsidR="008121D1">
        <w:t>.</w:t>
      </w:r>
      <w:r w:rsidR="008121D1">
        <w:rPr>
          <w:noProof/>
        </w:rPr>
        <w:t>3</w:t>
      </w:r>
      <w:r w:rsidR="008121D1">
        <w:fldChar w:fldCharType="end"/>
      </w:r>
      <w:r w:rsidR="0043469A">
        <w:t>.</w:t>
      </w:r>
    </w:p>
    <w:p w:rsidR="00C4301D" w:rsidRDefault="00C4301D" w:rsidP="00C4301D">
      <w:pPr>
        <w:keepNext/>
        <w:ind w:firstLine="0"/>
        <w:jc w:val="center"/>
      </w:pPr>
      <w:r>
        <w:rPr>
          <w:noProof/>
        </w:rPr>
        <w:lastRenderedPageBreak/>
        <w:drawing>
          <wp:inline distT="0" distB="0" distL="0" distR="0">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3469A" w:rsidRDefault="00C4301D" w:rsidP="00C4301D">
      <w:pPr>
        <w:pStyle w:val="Caption"/>
      </w:pPr>
      <w:bookmarkStart w:id="2" w:name="_Ref490166588"/>
      <w:r>
        <w:t xml:space="preserve">Figure </w:t>
      </w:r>
      <w:fldSimple w:instr=" STYLEREF 1 \s ">
        <w:r w:rsidR="00BB55FD">
          <w:rPr>
            <w:noProof/>
            <w:cs/>
          </w:rPr>
          <w:t>‎</w:t>
        </w:r>
        <w:r w:rsidR="00BB55FD">
          <w:rPr>
            <w:noProof/>
          </w:rPr>
          <w:t>3</w:t>
        </w:r>
      </w:fldSimple>
      <w:r w:rsidR="00BB55FD">
        <w:t>.</w:t>
      </w:r>
      <w:fldSimple w:instr=" SEQ Figure \* ARABIC \s 1 ">
        <w:r w:rsidR="00BB55FD">
          <w:rPr>
            <w:noProof/>
          </w:rPr>
          <w:t>3</w:t>
        </w:r>
      </w:fldSimple>
      <w:bookmarkEnd w:id="2"/>
      <w:r>
        <w:t xml:space="preserve"> Cross-section of an n-gate graphene device. There are n top</w:t>
      </w:r>
      <w:r w:rsidR="00E63B69">
        <w:t xml:space="preserve"> </w:t>
      </w:r>
      <w:r>
        <w:t>gates and one common back gate.</w:t>
      </w:r>
    </w:p>
    <w:p w:rsidR="00E63B69" w:rsidRDefault="00E63B69" w:rsidP="00E63B69">
      <w:r>
        <w:t xml:space="preserve">The resistance of such a structure, neglecting the contact resistance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63B69" w:rsidTr="00E63B69">
        <w:tc>
          <w:tcPr>
            <w:tcW w:w="544" w:type="pct"/>
            <w:vAlign w:val="center"/>
          </w:tcPr>
          <w:p w:rsidR="00E63B69" w:rsidRDefault="00E63B69" w:rsidP="00E63B69">
            <w:pPr>
              <w:ind w:firstLine="0"/>
              <w:jc w:val="center"/>
              <w:rPr>
                <w:rFonts w:eastAsiaTheme="minorEastAsia"/>
              </w:rPr>
            </w:pPr>
          </w:p>
        </w:tc>
        <w:tc>
          <w:tcPr>
            <w:tcW w:w="3856" w:type="pct"/>
            <w:vAlign w:val="center"/>
          </w:tcPr>
          <w:p w:rsidR="00E63B69" w:rsidRPr="00961EFB" w:rsidRDefault="00961EFB" w:rsidP="00E63B69">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961EFB" w:rsidRPr="00961EFB" w:rsidRDefault="00961EFB" w:rsidP="00E63B69">
            <w:pPr>
              <w:rPr>
                <w:rFonts w:eastAsiaTheme="minorEastAsia"/>
              </w:rPr>
            </w:pPr>
          </w:p>
        </w:tc>
        <w:tc>
          <w:tcPr>
            <w:tcW w:w="600" w:type="pct"/>
            <w:vAlign w:val="center"/>
          </w:tcPr>
          <w:p w:rsidR="00E63B69" w:rsidRDefault="00E63B69" w:rsidP="00E63B69">
            <w:pPr>
              <w:ind w:firstLine="0"/>
              <w:jc w:val="right"/>
              <w:rPr>
                <w:rFonts w:eastAsiaTheme="minorEastAsia"/>
              </w:rPr>
            </w:pPr>
            <w:bookmarkStart w:id="3" w:name="_Ref490169636"/>
            <w:r>
              <w:t>(</w:t>
            </w:r>
            <w:fldSimple w:instr=" STYLEREF 1 \s ">
              <w:r>
                <w:rPr>
                  <w:noProof/>
                  <w:cs/>
                </w:rPr>
                <w:t>‎</w:t>
              </w:r>
              <w:r>
                <w:rPr>
                  <w:noProof/>
                </w:rPr>
                <w:t>3</w:t>
              </w:r>
            </w:fldSimple>
            <w:r>
              <w:t>.</w:t>
            </w:r>
            <w:fldSimple w:instr=" SEQ Equation \* ARABIC \s 1 ">
              <w:r>
                <w:rPr>
                  <w:noProof/>
                </w:rPr>
                <w:t>4</w:t>
              </w:r>
            </w:fldSimple>
            <w:r>
              <w:t>)</w:t>
            </w:r>
            <w:bookmarkEnd w:id="3"/>
          </w:p>
        </w:tc>
      </w:tr>
    </w:tbl>
    <w:p w:rsidR="003E56F7" w:rsidRDefault="003E56F7" w:rsidP="0067195B">
      <w:proofErr w:type="gramStart"/>
      <w:r>
        <w:t xml:space="preserve">Where </w:t>
      </w:r>
      <m:oMath>
        <m:r>
          <w:rPr>
            <w:rFonts w:ascii="Cambria Math" w:hAnsi="Cambria Math"/>
          </w:rPr>
          <m:t>W</m:t>
        </m:r>
      </m:oMath>
      <w:r w:rsidR="005B6D00">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w:proofErr w:type="spellStart"/>
      <w:r w:rsidR="0047293C">
        <w:t>i-</w:t>
      </w:r>
      <w:r>
        <w:t>th</w:t>
      </w:r>
      <w:proofErr w:type="spellEnd"/>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i-th 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w:t>
      </w:r>
      <w:proofErr w:type="spellStart"/>
      <w:r>
        <w:t>rface</w:t>
      </w:r>
      <w:proofErr w:type="spellEnd"/>
      <w:r>
        <w:t xml:space="preserve"> tunneling resistance per unit width for the </w:t>
      </w:r>
      <w:r w:rsidR="0067195B">
        <w:t>charge carrier to tunnel from the ungat</w:t>
      </w:r>
      <w:r w:rsidR="001E103B">
        <w:t>e</w:t>
      </w:r>
      <w:r w:rsidR="0067195B">
        <w:t xml:space="preserve">d section to the </w:t>
      </w:r>
      <w:proofErr w:type="spellStart"/>
      <w:r w:rsidR="0067195B">
        <w:t>i-th</w:t>
      </w:r>
      <w:proofErr w:type="spellEnd"/>
      <w:r w:rsidR="0067195B">
        <w:t xml:space="preserve"> gate and back out if the gating causes alternate doping types in the channel.</w:t>
      </w:r>
      <w:proofErr w:type="gramEnd"/>
      <w:r w:rsidR="00FD2936">
        <w:t xml:space="preserv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00FD2936">
        <w:t xml:space="preserve"> can be neglected relative to the sheet resistance due to Kl</w:t>
      </w:r>
      <w:proofErr w:type="spellStart"/>
      <w:r w:rsidR="00FD2936">
        <w:t>ein</w:t>
      </w:r>
      <w:proofErr w:type="spellEnd"/>
      <w:r w:rsidR="00FD2936">
        <w:t>-tunneling at the interfaces</w:t>
      </w:r>
      <w:r w:rsidR="007A244A">
        <w:fldChar w:fldCharType="begin" w:fldLock="1"/>
      </w:r>
      <w:r w:rsidR="00872096">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33], [34]", "plainTextFormattedCitation" : "[33], [34]", "previouslyFormattedCitation" : "[33], [34]" }, "properties" : { "noteIndex" : 0 }, "schema" : "https://github.com/citation-style-language/schema/raw/master/csl-citation.json" }</w:instrText>
      </w:r>
      <w:r w:rsidR="007A244A">
        <w:fldChar w:fldCharType="separate"/>
      </w:r>
      <w:r w:rsidR="007A244A" w:rsidRPr="007A244A">
        <w:rPr>
          <w:noProof/>
        </w:rPr>
        <w:t>[33], [34]</w:t>
      </w:r>
      <w:r w:rsidR="007A244A">
        <w:fldChar w:fldCharType="end"/>
      </w:r>
      <w:r w:rsidR="00FD2936">
        <w:t>.</w:t>
      </w:r>
      <w:r w:rsidR="007A244A">
        <w:t xml:space="preserve"> The ability to have alternating dopant type across the channel without rectification is a direct result of Klein-tunneling in graphene, even for non-ballistic transport devices</w:t>
      </w:r>
      <w:r w:rsidR="00872096">
        <w:fldChar w:fldCharType="begin" w:fldLock="1"/>
      </w:r>
      <w:r w:rsidR="00152E3D">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35]\u2013[37]", "plainTextFormattedCitation" : "[35]\u2013[37]", "previouslyFormattedCitation" : "[35]\u2013[37]" }, "properties" : { "noteIndex" : 0 }, "schema" : "https://github.com/citation-style-language/schema/raw/master/csl-citation.json" }</w:instrText>
      </w:r>
      <w:r w:rsidR="00872096">
        <w:fldChar w:fldCharType="separate"/>
      </w:r>
      <w:r w:rsidR="00872096" w:rsidRPr="00872096">
        <w:rPr>
          <w:noProof/>
        </w:rPr>
        <w:t>[35]–[37]</w:t>
      </w:r>
      <w:r w:rsidR="00872096">
        <w:fldChar w:fldCharType="end"/>
      </w:r>
      <w:r w:rsidR="007A244A">
        <w:t>.</w:t>
      </w:r>
      <w:r w:rsidR="00152E3D">
        <w:t xml:space="preserve"> The use of a specific sheet resistance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152E3D">
        <w:t xml:space="preserve"> for each gate is due to the possibility of process gradients acro</w:t>
      </w:r>
      <w:proofErr w:type="spellStart"/>
      <w:r w:rsidR="00152E3D">
        <w:t>ss</w:t>
      </w:r>
      <w:proofErr w:type="spellEnd"/>
      <w:r w:rsidR="00152E3D">
        <w:t xml:space="preserve"> the device, the presence of charge puddles and charge inhomogeneity, and because metal gates can alter the phonon scattering modes</w:t>
      </w:r>
      <w:r w:rsidR="00152E3D">
        <w:fldChar w:fldCharType="begin" w:fldLock="1"/>
      </w:r>
      <w:r w:rsidR="00152E3D">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38], [39]", "plainTextFormattedCitation" : "[38], [39]", "previouslyFormattedCitation" : "[38], [39]" }, "properties" : { "noteIndex" : 0 }, "schema" : "https://github.com/citation-style-language/schema/raw/master/csl-citation.json" }</w:instrText>
      </w:r>
      <w:r w:rsidR="00152E3D">
        <w:fldChar w:fldCharType="separate"/>
      </w:r>
      <w:r w:rsidR="00152E3D" w:rsidRPr="00152E3D">
        <w:rPr>
          <w:noProof/>
        </w:rPr>
        <w:t>[38], [39]</w:t>
      </w:r>
      <w:r w:rsidR="00152E3D">
        <w:fldChar w:fldCharType="end"/>
      </w:r>
      <w:r w:rsidR="00152E3D">
        <w:t xml:space="preserve">. </w:t>
      </w:r>
    </w:p>
    <w:p w:rsidR="00152E3D" w:rsidRDefault="00152E3D" w:rsidP="0067195B">
      <w:r>
        <w:t>In case of neurons, the gate lengths are equal</w:t>
      </w:r>
      <w:r w:rsidR="00AD130C">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rsidR="00AD130C">
        <w:t>)</w:t>
      </w:r>
      <w:r w:rsidR="00B340B4">
        <w:t xml:space="preserve">, making the contribution of the gates </w:t>
      </w:r>
      <w:r w:rsidR="00AD130C">
        <w:t xml:space="preserve">in the resistance change equal, while for synapses, they are binary scaled. For binary scaled gates, we </w:t>
      </w:r>
      <w:proofErr w:type="gramStart"/>
      <w:r w:rsidR="00AD130C">
        <w:t xml:space="preserve">have </w:t>
      </w:r>
      <w:proofErr w:type="gramEnd"/>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rsidR="00F00E34">
        <w:t>, making the device act as a st</w:t>
      </w:r>
      <w:r w:rsidR="00110E3D">
        <w:t xml:space="preserve">ring of binary-scaled resistors. </w:t>
      </w:r>
      <w:r w:rsidR="006A1126">
        <w:t xml:space="preserve">Accordingly, if the </w:t>
      </w:r>
      <w:proofErr w:type="gramStart"/>
      <w:r w:rsidR="006A1126">
        <w:t>binary scaled</w:t>
      </w:r>
      <w:proofErr w:type="gramEnd"/>
      <w:r w:rsidR="006A1126">
        <w:t xml:space="preserve"> gates are connected to the corresponding bits of a digital control word, they will act as a digital to resistance converter. This </w:t>
      </w:r>
      <w:proofErr w:type="gramStart"/>
      <w:r w:rsidR="006A1126">
        <w:t>can be quantified</w:t>
      </w:r>
      <w:proofErr w:type="gramEnd"/>
      <w:r w:rsidR="006A1126">
        <w:t xml:space="preserve">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rsidR="006A1126">
        <w:t xml:space="preserve"> for all gates, allowing us to rewrite Equation </w:t>
      </w:r>
      <w:r w:rsidR="006A1126">
        <w:fldChar w:fldCharType="begin"/>
      </w:r>
      <w:r w:rsidR="006A1126">
        <w:instrText xml:space="preserve"> REF _Ref490169636 \h </w:instrText>
      </w:r>
      <w:r w:rsidR="006A1126">
        <w:fldChar w:fldCharType="separate"/>
      </w:r>
      <w:r w:rsidR="006A1126">
        <w:t>(</w:t>
      </w:r>
      <w:r w:rsidR="006A1126">
        <w:rPr>
          <w:noProof/>
          <w:cs/>
        </w:rPr>
        <w:t>‎</w:t>
      </w:r>
      <w:r w:rsidR="006A1126">
        <w:rPr>
          <w:noProof/>
        </w:rPr>
        <w:t>3</w:t>
      </w:r>
      <w:r w:rsidR="006A1126">
        <w:t>.</w:t>
      </w:r>
      <w:r w:rsidR="006A1126">
        <w:rPr>
          <w:noProof/>
        </w:rPr>
        <w:t>4</w:t>
      </w:r>
      <w:r w:rsidR="006A1126">
        <w:t>)</w:t>
      </w:r>
      <w:r w:rsidR="006A1126">
        <w:fldChar w:fldCharType="end"/>
      </w:r>
      <w:r w:rsidR="006A1126">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23D7" w:rsidTr="00984FB2">
        <w:tc>
          <w:tcPr>
            <w:tcW w:w="544" w:type="pct"/>
            <w:vAlign w:val="center"/>
          </w:tcPr>
          <w:p w:rsidR="002B23D7" w:rsidRDefault="002B23D7" w:rsidP="00984FB2">
            <w:pPr>
              <w:ind w:firstLine="0"/>
              <w:jc w:val="center"/>
              <w:rPr>
                <w:rFonts w:eastAsiaTheme="minorEastAsia"/>
              </w:rPr>
            </w:pPr>
          </w:p>
        </w:tc>
        <w:tc>
          <w:tcPr>
            <w:tcW w:w="3856" w:type="pct"/>
            <w:vAlign w:val="center"/>
          </w:tcPr>
          <w:p w:rsidR="002B23D7" w:rsidRPr="00961EFB" w:rsidRDefault="002B23D7" w:rsidP="00984FB2">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2B23D7" w:rsidRPr="00961EFB" w:rsidRDefault="002B23D7" w:rsidP="00984FB2">
            <w:pPr>
              <w:rPr>
                <w:rFonts w:eastAsiaTheme="minorEastAsia"/>
              </w:rPr>
            </w:pPr>
          </w:p>
        </w:tc>
        <w:tc>
          <w:tcPr>
            <w:tcW w:w="600" w:type="pct"/>
            <w:vAlign w:val="center"/>
          </w:tcPr>
          <w:p w:rsidR="002B23D7" w:rsidRDefault="002B23D7" w:rsidP="00984FB2">
            <w:pPr>
              <w:ind w:firstLine="0"/>
              <w:jc w:val="right"/>
              <w:rPr>
                <w:rFonts w:eastAsiaTheme="minorEastAsia"/>
              </w:rPr>
            </w:pPr>
            <w:r>
              <w:t>(</w:t>
            </w:r>
            <w:fldSimple w:instr=" STYLEREF 1 \s ">
              <w:r w:rsidR="001176AE">
                <w:rPr>
                  <w:noProof/>
                  <w:cs/>
                </w:rPr>
                <w:t>‎</w:t>
              </w:r>
              <w:r w:rsidR="001176AE">
                <w:rPr>
                  <w:noProof/>
                </w:rPr>
                <w:t>3</w:t>
              </w:r>
            </w:fldSimple>
            <w:r>
              <w:t>.</w:t>
            </w:r>
            <w:fldSimple w:instr=" SEQ Equation \* ARABIC \s 1 ">
              <w:r w:rsidR="001176AE">
                <w:rPr>
                  <w:noProof/>
                </w:rPr>
                <w:t>5</w:t>
              </w:r>
            </w:fldSimple>
            <w:r>
              <w:t>)</w:t>
            </w:r>
          </w:p>
        </w:tc>
      </w:tr>
    </w:tbl>
    <w:p w:rsidR="00E63B69" w:rsidRDefault="002B23D7" w:rsidP="00E63B69">
      <w:r>
        <w:t xml:space="preserve">If a digital signal having the </w:t>
      </w:r>
      <w:proofErr w:type="gramStart"/>
      <w:r>
        <w:t xml:space="preserve">values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rsidR="00E036A6">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rsidR="00E036A6">
        <w:t>,</w:t>
      </w:r>
      <w:r>
        <w:t xml:space="preserve"> is applied on the top gates, the resistance </w:t>
      </w:r>
      <w:r w:rsidR="006C4ACC">
        <w:t>change term (</w:t>
      </w:r>
      <m:oMath>
        <m:r>
          <m:rPr>
            <m:sty m:val="p"/>
          </m:rPr>
          <w:rPr>
            <w:rFonts w:ascii="Cambria Math" w:hAnsi="Cambria Math"/>
          </w:rPr>
          <m:t>Δ</m:t>
        </m:r>
        <m:r>
          <w:rPr>
            <w:rFonts w:ascii="Cambria Math" w:hAnsi="Cambria Math"/>
          </w:rPr>
          <m:t>R</m:t>
        </m:r>
      </m:oMath>
      <w:r w:rsidR="006C4ACC">
        <w:t xml:space="preserve">) </w:t>
      </w:r>
      <w:r>
        <w:t>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984FB2" w:rsidTr="00E036A6">
        <w:tc>
          <w:tcPr>
            <w:tcW w:w="146" w:type="pct"/>
            <w:vAlign w:val="center"/>
          </w:tcPr>
          <w:p w:rsidR="00984FB2" w:rsidRDefault="00984FB2" w:rsidP="00984FB2">
            <w:pPr>
              <w:ind w:firstLine="0"/>
              <w:jc w:val="center"/>
              <w:rPr>
                <w:rFonts w:eastAsiaTheme="minorEastAsia"/>
              </w:rPr>
            </w:pPr>
          </w:p>
        </w:tc>
        <w:tc>
          <w:tcPr>
            <w:tcW w:w="4518" w:type="pct"/>
            <w:vAlign w:val="center"/>
          </w:tcPr>
          <w:p w:rsidR="00984FB2" w:rsidRPr="00961EFB" w:rsidRDefault="006C4ACC" w:rsidP="00984FB2">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984FB2" w:rsidRPr="00961EFB" w:rsidRDefault="00984FB2" w:rsidP="00984FB2">
            <w:pPr>
              <w:rPr>
                <w:rFonts w:eastAsiaTheme="minorEastAsia"/>
              </w:rPr>
            </w:pPr>
          </w:p>
        </w:tc>
        <w:tc>
          <w:tcPr>
            <w:tcW w:w="335" w:type="pct"/>
            <w:vAlign w:val="center"/>
          </w:tcPr>
          <w:p w:rsidR="00984FB2" w:rsidRDefault="00984FB2" w:rsidP="00984FB2">
            <w:pPr>
              <w:ind w:firstLine="0"/>
              <w:jc w:val="right"/>
              <w:rPr>
                <w:rFonts w:eastAsiaTheme="minorEastAsia"/>
              </w:rPr>
            </w:pPr>
            <w:bookmarkStart w:id="4" w:name="_Ref490170690"/>
            <w:r>
              <w:t>(</w:t>
            </w:r>
            <w:fldSimple w:instr=" STYLEREF 1 \s ">
              <w:r w:rsidR="001176AE">
                <w:rPr>
                  <w:noProof/>
                  <w:cs/>
                </w:rPr>
                <w:t>‎</w:t>
              </w:r>
              <w:r w:rsidR="001176AE">
                <w:rPr>
                  <w:noProof/>
                </w:rPr>
                <w:t>3</w:t>
              </w:r>
            </w:fldSimple>
            <w:r>
              <w:t>.</w:t>
            </w:r>
            <w:fldSimple w:instr=" SEQ Equation \* ARABIC \s 1 ">
              <w:r w:rsidR="001176AE">
                <w:rPr>
                  <w:noProof/>
                </w:rPr>
                <w:t>6</w:t>
              </w:r>
            </w:fldSimple>
            <w:r>
              <w:t>)</w:t>
            </w:r>
            <w:bookmarkEnd w:id="4"/>
          </w:p>
        </w:tc>
      </w:tr>
    </w:tbl>
    <w:p w:rsidR="002B23D7" w:rsidRDefault="005D58C4" w:rsidP="00E63B69">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w:t>
      </w:r>
      <w:r w:rsidR="00D31BDA">
        <w:t>, which is what we need for each resistor in the synapses.</w:t>
      </w:r>
    </w:p>
    <w:p w:rsidR="006544EA" w:rsidRDefault="0006193A" w:rsidP="006544EA">
      <w:r>
        <w:t xml:space="preserve">Interestingly, this architecture allows </w:t>
      </w:r>
      <w:proofErr w:type="gramStart"/>
      <w:r>
        <w:t xml:space="preserve">for both positive and negative resistance change with the applied code word (voltage), depending on the relation between the </w:t>
      </w:r>
      <w:r w:rsidR="00B9352D">
        <w:t>back-gate</w:t>
      </w:r>
      <w:r>
        <w:t xml:space="preserve"> voltage and the Dirac point</w:t>
      </w:r>
      <w:proofErr w:type="gramEnd"/>
      <w:r w:rsidR="001779BB">
        <w:t>.</w:t>
      </w:r>
      <w:r w:rsidR="00AC3291">
        <w:t xml:space="preserve"> This is illustrated using </w:t>
      </w:r>
      <w:r w:rsidR="00AC3291">
        <w:fldChar w:fldCharType="begin"/>
      </w:r>
      <w:r w:rsidR="00AC3291">
        <w:instrText xml:space="preserve"> REF _Ref490172228 \h </w:instrText>
      </w:r>
      <w:r w:rsidR="00AC3291">
        <w:fldChar w:fldCharType="separate"/>
      </w:r>
      <w:r w:rsidR="00AC3291">
        <w:t xml:space="preserve">Figure </w:t>
      </w:r>
      <w:r w:rsidR="00AC3291">
        <w:rPr>
          <w:noProof/>
          <w:cs/>
        </w:rPr>
        <w:t>‎</w:t>
      </w:r>
      <w:r w:rsidR="00AC3291">
        <w:rPr>
          <w:noProof/>
        </w:rPr>
        <w:t>3</w:t>
      </w:r>
      <w:r w:rsidR="00AC3291">
        <w:t>.</w:t>
      </w:r>
      <w:r w:rsidR="00AC3291">
        <w:rPr>
          <w:noProof/>
        </w:rPr>
        <w:t>4</w:t>
      </w:r>
      <w:r w:rsidR="00AC3291">
        <w:fldChar w:fldCharType="end"/>
      </w:r>
      <w:r w:rsidR="005C16F4">
        <w:t xml:space="preserve">. </w:t>
      </w:r>
      <w:r w:rsidR="005C16F4">
        <w:fldChar w:fldCharType="begin"/>
      </w:r>
      <w:r w:rsidR="005C16F4">
        <w:instrText xml:space="preserve"> REF _Ref490172228 \h </w:instrText>
      </w:r>
      <w:r w:rsidR="005C16F4">
        <w:fldChar w:fldCharType="separate"/>
      </w:r>
      <w:r w:rsidR="005C16F4">
        <w:t xml:space="preserve">Figure </w:t>
      </w:r>
      <w:r w:rsidR="005C16F4">
        <w:rPr>
          <w:noProof/>
          <w:cs/>
        </w:rPr>
        <w:t>‎</w:t>
      </w:r>
      <w:proofErr w:type="gramStart"/>
      <w:r w:rsidR="005C16F4">
        <w:rPr>
          <w:noProof/>
        </w:rPr>
        <w:t>3</w:t>
      </w:r>
      <w:r w:rsidR="005C16F4">
        <w:t>.</w:t>
      </w:r>
      <w:r w:rsidR="005C16F4">
        <w:rPr>
          <w:noProof/>
        </w:rPr>
        <w:t>4</w:t>
      </w:r>
      <w:proofErr w:type="gramEnd"/>
      <w:r w:rsidR="005C16F4">
        <w:fldChar w:fldCharType="end"/>
      </w:r>
      <w:r w:rsidR="005C16F4">
        <w:t>(a) shows the resistance of the ribbon when a at two top gate voltages V</w:t>
      </w:r>
      <w:r w:rsidR="005C16F4" w:rsidRPr="005C16F4">
        <w:rPr>
          <w:vertAlign w:val="subscript"/>
        </w:rPr>
        <w:t>1</w:t>
      </w:r>
      <w:r w:rsidR="005C16F4">
        <w:t xml:space="preserve"> and V</w:t>
      </w:r>
      <w:r w:rsidR="005C16F4">
        <w:rPr>
          <w:vertAlign w:val="subscript"/>
        </w:rPr>
        <w:t>0</w:t>
      </w:r>
      <w:r w:rsidR="005C16F4">
        <w:t xml:space="preserve"> where V</w:t>
      </w:r>
      <w:r w:rsidR="005C16F4" w:rsidRPr="005C16F4">
        <w:rPr>
          <w:vertAlign w:val="subscript"/>
        </w:rPr>
        <w:t>1</w:t>
      </w:r>
      <w:r w:rsidR="005C16F4">
        <w:t xml:space="preserve"> </w:t>
      </w:r>
      <w:r w:rsidR="004067F0">
        <w:t>&lt;</w:t>
      </w:r>
      <w:r w:rsidR="005C16F4">
        <w:t xml:space="preserve"> V</w:t>
      </w:r>
      <w:r w:rsidR="005C16F4">
        <w:rPr>
          <w:vertAlign w:val="subscript"/>
        </w:rPr>
        <w:t>0</w:t>
      </w:r>
      <w:r w:rsidR="005C16F4">
        <w:t>. When V</w:t>
      </w:r>
      <w:r w:rsidR="005C16F4" w:rsidRPr="005C16F4">
        <w:rPr>
          <w:vertAlign w:val="subscript"/>
        </w:rPr>
        <w:t>1</w:t>
      </w:r>
      <w:r w:rsidR="005C16F4">
        <w:t xml:space="preserve"> is applied on the top gate, the ribbon becomes more </w:t>
      </w:r>
      <w:r w:rsidR="004067F0">
        <w:t>p</w:t>
      </w:r>
      <w:r w:rsidR="005C16F4">
        <w:t>-type relative to when V</w:t>
      </w:r>
      <w:r w:rsidR="005C16F4" w:rsidRPr="005C16F4">
        <w:rPr>
          <w:vertAlign w:val="subscript"/>
        </w:rPr>
        <w:t>0</w:t>
      </w:r>
      <w:r w:rsidR="005C16F4">
        <w:t xml:space="preserve"> is applied, making the Dirac point shift </w:t>
      </w:r>
      <w:r w:rsidR="004067F0">
        <w:t>right</w:t>
      </w:r>
      <w:r w:rsidR="00FC23C6">
        <w:t xml:space="preserve"> relative to its position when V</w:t>
      </w:r>
      <w:r w:rsidR="00FC23C6" w:rsidRPr="00FC23C6">
        <w:rPr>
          <w:vertAlign w:val="subscript"/>
        </w:rPr>
        <w:t>0</w:t>
      </w:r>
      <w:r w:rsidR="00FC23C6">
        <w:t xml:space="preserve"> is applied</w:t>
      </w:r>
      <w:r w:rsidR="005C16F4">
        <w:t>.</w:t>
      </w:r>
      <w:r w:rsidR="009F2E33">
        <w:t xml:space="preserve"> The resistance change, defined as the resistance difference between the case when V</w:t>
      </w:r>
      <w:r w:rsidR="009F2E33" w:rsidRPr="009F2E33">
        <w:rPr>
          <w:vertAlign w:val="subscript"/>
        </w:rPr>
        <w:t>1</w:t>
      </w:r>
      <w:r w:rsidR="009F2E33">
        <w:t xml:space="preserve"> is applied and when V</w:t>
      </w:r>
      <w:r w:rsidR="009F2E33" w:rsidRPr="009F2E33">
        <w:rPr>
          <w:vertAlign w:val="subscript"/>
        </w:rPr>
        <w:t>0</w:t>
      </w:r>
      <w:r w:rsidR="009F2E33">
        <w:t xml:space="preserve"> is applied, is shown in </w:t>
      </w:r>
      <w:r w:rsidR="009F2E33">
        <w:fldChar w:fldCharType="begin"/>
      </w:r>
      <w:r w:rsidR="009F2E33">
        <w:instrText xml:space="preserve"> REF _Ref490172228 \h </w:instrText>
      </w:r>
      <w:r w:rsidR="009F2E33">
        <w:fldChar w:fldCharType="separate"/>
      </w:r>
      <w:r w:rsidR="009F2E33">
        <w:t xml:space="preserve">Figure </w:t>
      </w:r>
      <w:r w:rsidR="009F2E33">
        <w:rPr>
          <w:noProof/>
          <w:cs/>
        </w:rPr>
        <w:t>‎</w:t>
      </w:r>
      <w:proofErr w:type="gramStart"/>
      <w:r w:rsidR="009F2E33">
        <w:rPr>
          <w:noProof/>
        </w:rPr>
        <w:t>3</w:t>
      </w:r>
      <w:r w:rsidR="009F2E33">
        <w:t>.</w:t>
      </w:r>
      <w:r w:rsidR="009F2E33">
        <w:rPr>
          <w:noProof/>
        </w:rPr>
        <w:t>4</w:t>
      </w:r>
      <w:proofErr w:type="gramEnd"/>
      <w:r w:rsidR="009F2E33">
        <w:fldChar w:fldCharType="end"/>
      </w:r>
      <w:r w:rsidR="009F2E33">
        <w:t>(b).</w:t>
      </w:r>
      <w:r w:rsidR="00627473">
        <w:t xml:space="preserve"> When the back-gate voltage is such that the device is biased near the </w:t>
      </w:r>
      <w:proofErr w:type="gramStart"/>
      <w:r w:rsidR="00627473">
        <w:t>Dirac</w:t>
      </w:r>
      <w:proofErr w:type="gramEnd"/>
      <w:r w:rsidR="00627473">
        <w:t xml:space="preserve"> point when V</w:t>
      </w:r>
      <w:r w:rsidR="00627473" w:rsidRPr="00627473">
        <w:rPr>
          <w:vertAlign w:val="subscript"/>
        </w:rPr>
        <w:t>1</w:t>
      </w:r>
      <w:r w:rsidR="00627473">
        <w:t xml:space="preserve"> is applied the resistance increases when V</w:t>
      </w:r>
      <w:r w:rsidR="00627473" w:rsidRPr="00627473">
        <w:rPr>
          <w:vertAlign w:val="subscript"/>
        </w:rPr>
        <w:t>1</w:t>
      </w:r>
      <w:r w:rsidR="00627473">
        <w:t xml:space="preserve"> is applied relative to V</w:t>
      </w:r>
      <w:r w:rsidR="00627473" w:rsidRPr="00627473">
        <w:rPr>
          <w:vertAlign w:val="subscript"/>
        </w:rPr>
        <w:t>0</w:t>
      </w:r>
      <w:r w:rsidR="00627473">
        <w:t>, and vice versa.</w:t>
      </w:r>
    </w:p>
    <w:p w:rsidR="00E9306B" w:rsidRDefault="00E9306B" w:rsidP="006544EA">
      <w:r>
        <w:t xml:space="preserve">The dependence of the resistance change direction </w:t>
      </w:r>
      <w:r w:rsidR="00C81227">
        <w:t>allows</w:t>
      </w:r>
      <w:r>
        <w:t xml:space="preserve"> us also to use the graphene synapses as digital-to-resistance converters with positive or negative slope (resistance change with code word), depending on the applied back-gate voltage.</w:t>
      </w:r>
      <w:r w:rsidR="00C81227">
        <w:t xml:space="preserve"> </w:t>
      </w:r>
    </w:p>
    <w:p w:rsidR="00113144" w:rsidRDefault="00113144" w:rsidP="006544EA">
      <w:r>
        <w:t xml:space="preserve">The ability to implement PN junctions without rectification, </w:t>
      </w:r>
      <w:r w:rsidR="00DB4A23">
        <w:t>a</w:t>
      </w:r>
      <w:r>
        <w:t xml:space="preserve">nd creating both positive and negative resistance change after fabrication through an externally applied voltage </w:t>
      </w:r>
      <w:r w:rsidR="00DB4A23">
        <w:t xml:space="preserve">are unique properties </w:t>
      </w:r>
      <w:r w:rsidR="006544EA">
        <w:t>to graphene</w:t>
      </w:r>
      <w:r w:rsidR="00506C4E">
        <w:t xml:space="preserve">, which allows the device to </w:t>
      </w:r>
      <w:proofErr w:type="gramStart"/>
      <w:r w:rsidR="00506C4E">
        <w:t>be used</w:t>
      </w:r>
      <w:proofErr w:type="gramEnd"/>
      <w:r w:rsidR="00506C4E">
        <w:t xml:space="preserve"> for applications other than neuromorphic computing</w:t>
      </w:r>
      <w:r w:rsidR="006544EA">
        <w:t>.</w:t>
      </w:r>
      <w:r w:rsidR="006544EA" w:rsidRPr="006544EA">
        <w:t xml:space="preserve"> </w:t>
      </w:r>
      <w:r w:rsidR="006544EA">
        <w:t>This has various applications in other kinds of circuitries such as data converters</w:t>
      </w:r>
      <w:r w:rsidR="006544EA">
        <w:fldChar w:fldCharType="begin" w:fldLock="1"/>
      </w:r>
      <w:r w:rsidR="00983A32">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40]", "plainTextFormattedCitation" : "[40]", "previouslyFormattedCitation" : "[40]" }, "properties" : { "noteIndex" : 0 }, "schema" : "https://github.com/citation-style-language/schema/raw/master/csl-citation.json" }</w:instrText>
      </w:r>
      <w:r w:rsidR="006544EA">
        <w:fldChar w:fldCharType="separate"/>
      </w:r>
      <w:r w:rsidR="006544EA" w:rsidRPr="00A87851">
        <w:rPr>
          <w:noProof/>
        </w:rPr>
        <w:t>[40]</w:t>
      </w:r>
      <w:r w:rsidR="006544EA">
        <w:fldChar w:fldCharType="end"/>
      </w:r>
      <w:r w:rsidR="00506C4E">
        <w:t>.</w:t>
      </w:r>
    </w:p>
    <w:p w:rsidR="00B34BCA" w:rsidRDefault="00B34BCA" w:rsidP="00B34BCA">
      <w:pPr>
        <w:keepNext/>
        <w:ind w:firstLine="0"/>
        <w:jc w:val="center"/>
      </w:pPr>
      <w:r>
        <w:rPr>
          <w:noProof/>
        </w:rPr>
        <w:lastRenderedPageBreak/>
        <w:drawing>
          <wp:inline distT="0" distB="0" distL="0" distR="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B34BCA" w:rsidRDefault="00B34BCA" w:rsidP="00B34BCA">
      <w:pPr>
        <w:pStyle w:val="Caption"/>
      </w:pPr>
      <w:bookmarkStart w:id="5" w:name="_Ref490172228"/>
      <w:r>
        <w:t xml:space="preserve">Figure </w:t>
      </w:r>
      <w:fldSimple w:instr=" STYLEREF 1 \s ">
        <w:r w:rsidR="00BB55FD">
          <w:rPr>
            <w:noProof/>
            <w:cs/>
          </w:rPr>
          <w:t>‎</w:t>
        </w:r>
        <w:r w:rsidR="00BB55FD">
          <w:rPr>
            <w:noProof/>
          </w:rPr>
          <w:t>3</w:t>
        </w:r>
      </w:fldSimple>
      <w:r w:rsidR="00BB55FD">
        <w:t>.</w:t>
      </w:r>
      <w:fldSimple w:instr=" SEQ Figure \* ARABIC \s 1 ">
        <w:r w:rsidR="00BB55FD">
          <w:rPr>
            <w:noProof/>
          </w:rPr>
          <w:t>4</w:t>
        </w:r>
      </w:fldSimple>
      <w:bookmarkEnd w:id="5"/>
      <w:r>
        <w:t xml:space="preserve"> (a) Resistance vs back gate voltage of a section of a graphene channel at two top gate voltages V</w:t>
      </w:r>
      <w:r w:rsidRPr="00AC3291">
        <w:rPr>
          <w:vertAlign w:val="subscript"/>
        </w:rPr>
        <w:t>1</w:t>
      </w:r>
      <w:r>
        <w:t xml:space="preserve"> and V</w:t>
      </w:r>
      <w:r w:rsidR="005C16F4">
        <w:rPr>
          <w:vertAlign w:val="subscript"/>
        </w:rPr>
        <w:t>0</w:t>
      </w:r>
      <w:r>
        <w:t>, and (b) resistance change, defined as R(V</w:t>
      </w:r>
      <w:r w:rsidR="005C16F4">
        <w:rPr>
          <w:vertAlign w:val="subscript"/>
        </w:rPr>
        <w:t>0</w:t>
      </w:r>
      <w:r>
        <w:t>)-R(V</w:t>
      </w:r>
      <w:r w:rsidR="005C16F4">
        <w:rPr>
          <w:vertAlign w:val="subscript"/>
        </w:rPr>
        <w:t>0</w:t>
      </w:r>
      <w:r>
        <w:t>), vs back gate voltage.</w:t>
      </w:r>
      <w:r w:rsidR="00AC3291">
        <w:t xml:space="preserve"> Using a back-gate voltage around V</w:t>
      </w:r>
      <w:r w:rsidR="00AC3291" w:rsidRPr="00AC3291">
        <w:rPr>
          <w:vertAlign w:val="subscript"/>
        </w:rPr>
        <w:t>1</w:t>
      </w:r>
      <w:r w:rsidR="00AC3291">
        <w:t xml:space="preserve"> would cause a positive resistance change, while using a back-gate voltage around V</w:t>
      </w:r>
      <w:r w:rsidR="005C16F4">
        <w:rPr>
          <w:vertAlign w:val="subscript"/>
        </w:rPr>
        <w:t>0</w:t>
      </w:r>
      <w:r w:rsidR="00AC3291">
        <w:t xml:space="preserve"> would cause a negative resistance change.</w:t>
      </w:r>
    </w:p>
    <w:p w:rsidR="009360DA" w:rsidRDefault="009360DA" w:rsidP="009360DA">
      <w:pPr>
        <w:pStyle w:val="Heading3"/>
      </w:pPr>
      <w:r>
        <w:t>Scaling limits of graphene all-resistance CNNs</w:t>
      </w:r>
    </w:p>
    <w:p w:rsidR="009360DA" w:rsidRPr="009360DA" w:rsidRDefault="007B557E" w:rsidP="00081ECB">
      <w:r>
        <w:t xml:space="preserve">The graphene ribbons used to implement the CNNs </w:t>
      </w:r>
      <w:proofErr w:type="gramStart"/>
      <w:r>
        <w:t>could be scaled</w:t>
      </w:r>
      <w:proofErr w:type="gramEnd"/>
      <w:r>
        <w:t xml:space="preserve"> in width until a band-gap is opened or line-edge roughness (LER)</w:t>
      </w:r>
      <w:r w:rsidR="00ED7405">
        <w:t xml:space="preserve"> scattering becomes significant,</w:t>
      </w:r>
      <w:r>
        <w:t xml:space="preserve"> increas</w:t>
      </w:r>
      <w:r w:rsidR="00ED7405">
        <w:t>ing</w:t>
      </w:r>
      <w:r>
        <w:t xml:space="preserve"> the resistance significantly. A band-gap of 10 </w:t>
      </w:r>
      <w:proofErr w:type="spellStart"/>
      <w:r>
        <w:t>meV</w:t>
      </w:r>
      <w:proofErr w:type="spellEnd"/>
      <w:r>
        <w:t xml:space="preserve"> opens in graphene when the width is about 30 nm</w:t>
      </w:r>
      <w:r w:rsidR="007530D1">
        <w:fldChar w:fldCharType="begin" w:fldLock="1"/>
      </w:r>
      <w:r w:rsidR="007530D1">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41]", "plainTextFormattedCitation" : "[41]", "previouslyFormattedCitation" : "[41]" }, "properties" : { "noteIndex" : 0 }, "schema" : "https://github.com/citation-style-language/schema/raw/master/csl-citation.json" }</w:instrText>
      </w:r>
      <w:r w:rsidR="007530D1">
        <w:fldChar w:fldCharType="separate"/>
      </w:r>
      <w:r w:rsidR="007530D1" w:rsidRPr="007530D1">
        <w:rPr>
          <w:noProof/>
        </w:rPr>
        <w:t>[41]</w:t>
      </w:r>
      <w:r w:rsidR="007530D1">
        <w:fldChar w:fldCharType="end"/>
      </w:r>
      <w:r>
        <w:t>, and LER-induced scattering degrades the mobility when the width is less than about 60 n</w:t>
      </w:r>
      <w:r w:rsidR="007530D1">
        <w:t>m</w:t>
      </w:r>
      <w:r w:rsidR="007530D1">
        <w:fldChar w:fldCharType="begin" w:fldLock="1"/>
      </w:r>
      <w:r w:rsidR="00025DB1">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42]", "plainTextFormattedCitation" : "[42]", "previouslyFormattedCitation" : "[42]" }, "properties" : { "noteIndex" : 0 }, "schema" : "https://github.com/citation-style-language/schema/raw/master/csl-citation.json" }</w:instrText>
      </w:r>
      <w:r w:rsidR="007530D1">
        <w:fldChar w:fldCharType="separate"/>
      </w:r>
      <w:r w:rsidR="007530D1" w:rsidRPr="007530D1">
        <w:rPr>
          <w:noProof/>
        </w:rPr>
        <w:t>[42]</w:t>
      </w:r>
      <w:r w:rsidR="007530D1">
        <w:fldChar w:fldCharType="end"/>
      </w:r>
      <w:r>
        <w:t>. As such, we do not anticipate problems to occur down to device widths of 60 nm.</w:t>
      </w:r>
      <w:r w:rsidR="006E13D8">
        <w:t xml:space="preserve"> If we are to keep are to design the neurons with an aspect ratio of </w:t>
      </w:r>
      <w:proofErr w:type="gramStart"/>
      <w:r w:rsidR="006E13D8">
        <w:t>10, that</w:t>
      </w:r>
      <w:proofErr w:type="gramEnd"/>
      <w:r w:rsidR="006E13D8">
        <w:t xml:space="preserve"> would yield a neuron with a size of 60 nm </w:t>
      </w:r>
      <w:r w:rsidR="006E13D8">
        <w:rPr>
          <w:rFonts w:cs="Times"/>
        </w:rPr>
        <w:t>× 600 nm or 0.036µm</w:t>
      </w:r>
      <w:r w:rsidR="006E13D8" w:rsidRPr="006E13D8">
        <w:rPr>
          <w:rFonts w:cs="Times"/>
          <w:vertAlign w:val="superscript"/>
        </w:rPr>
        <w:t>2</w:t>
      </w:r>
      <w:r w:rsidR="006E13D8">
        <w:rPr>
          <w:rFonts w:cs="Times"/>
        </w:rPr>
        <w:t>. To our knowledge, the smalle</w:t>
      </w:r>
      <w:r w:rsidR="00025DB1">
        <w:rPr>
          <w:rFonts w:cs="Times"/>
        </w:rPr>
        <w:t>st</w:t>
      </w:r>
      <w:r w:rsidR="006E13D8">
        <w:rPr>
          <w:rFonts w:cs="Times"/>
        </w:rPr>
        <w:t xml:space="preserve"> CMOS implementation for a binary (2-level) synapse is 3.2 µm</w:t>
      </w:r>
      <w:r w:rsidR="006E13D8" w:rsidRPr="006E13D8">
        <w:rPr>
          <w:rFonts w:cs="Times"/>
          <w:vertAlign w:val="superscript"/>
        </w:rPr>
        <w:t>2</w:t>
      </w:r>
      <w:r w:rsidR="006E13D8">
        <w:rPr>
          <w:rFonts w:cs="Times"/>
        </w:rPr>
        <w:t>, and it implemented integrate-and-fire networks using 45 nm CMOS</w:t>
      </w:r>
      <w:r w:rsidR="00025DB1">
        <w:rPr>
          <w:rFonts w:cs="Times"/>
        </w:rPr>
        <w:fldChar w:fldCharType="begin" w:fldLock="1"/>
      </w:r>
      <w:r w:rsidR="004108A0">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43]", "plainTextFormattedCitation" : "[43]", "previouslyFormattedCitation" : "[43]" }, "properties" : { "noteIndex" : 0 }, "schema" : "https://github.com/citation-style-language/schema/raw/master/csl-citation.json" }</w:instrText>
      </w:r>
      <w:r w:rsidR="00025DB1">
        <w:rPr>
          <w:rFonts w:cs="Times"/>
        </w:rPr>
        <w:fldChar w:fldCharType="separate"/>
      </w:r>
      <w:r w:rsidR="00025DB1" w:rsidRPr="00025DB1">
        <w:rPr>
          <w:rFonts w:cs="Times"/>
          <w:noProof/>
        </w:rPr>
        <w:t>[43]</w:t>
      </w:r>
      <w:r w:rsidR="00025DB1">
        <w:rPr>
          <w:rFonts w:cs="Times"/>
        </w:rPr>
        <w:fldChar w:fldCharType="end"/>
      </w:r>
      <w:r w:rsidR="006E13D8">
        <w:rPr>
          <w:rFonts w:cs="Times"/>
        </w:rPr>
        <w:t>.</w:t>
      </w:r>
      <w:r w:rsidR="00482C9F">
        <w:rPr>
          <w:rFonts w:cs="Times"/>
        </w:rPr>
        <w:t xml:space="preserve"> </w:t>
      </w:r>
      <w:r w:rsidR="00482C9F">
        <w:rPr>
          <w:rFonts w:cs="Times"/>
        </w:rPr>
        <w:lastRenderedPageBreak/>
        <w:t>Other non-CMOS implementations exits, but they focus on the implementation of STDP and ONN networks</w:t>
      </w:r>
      <w:r w:rsidR="004108A0">
        <w:rPr>
          <w:rFonts w:cs="Times"/>
        </w:rPr>
        <w:fldChar w:fldCharType="begin" w:fldLock="1"/>
      </w:r>
      <w:r w:rsidR="004108A0">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mendeley" : { "formattedCitation" : "[6]\u2013[8], [10], [13], [15], [44], [45]", "plainTextFormattedCitation" : "[6]\u2013[8], [10], [13], [15], [44], [45]", "previouslyFormattedCitation" : "[6]\u2013[8], [10], [13], [15], [44], [45]" }, "properties" : { "noteIndex" : 0 }, "schema" : "https://github.com/citation-style-language/schema/raw/master/csl-citation.json" }</w:instrText>
      </w:r>
      <w:r w:rsidR="004108A0">
        <w:rPr>
          <w:rFonts w:cs="Times"/>
        </w:rPr>
        <w:fldChar w:fldCharType="separate"/>
      </w:r>
      <w:r w:rsidR="004108A0" w:rsidRPr="004108A0">
        <w:rPr>
          <w:rFonts w:cs="Times"/>
          <w:noProof/>
        </w:rPr>
        <w:t>[6]–[8], [10], [13], [15], [44], [45]</w:t>
      </w:r>
      <w:r w:rsidR="004108A0">
        <w:rPr>
          <w:rFonts w:cs="Times"/>
        </w:rPr>
        <w:fldChar w:fldCharType="end"/>
      </w:r>
      <w:r w:rsidR="004108A0">
        <w:rPr>
          <w:rFonts w:cs="Times"/>
        </w:rPr>
        <w:fldChar w:fldCharType="begin" w:fldLock="1"/>
      </w:r>
      <w:r w:rsidR="00BC4066">
        <w:rPr>
          <w:rFonts w:cs="Times"/>
        </w:rPr>
        <w:instrText>ADDIN CSL_CITATION { "citationItems" : [ { "id" : "ITEM-1",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1", "issued" : { "date-parts" : [ [ "2013", "6" ] ] }, "page" : "1-4", "publisher" : "IEEE", "title" : "All-magnetic analog associative memory", "type" : "paper-conference" }, "uris" : [ "http://www.mendeley.com/documents/?uuid=a597757a-32ff-4cdb-aecc-7ddd161c1158" ] }, { "id" : "ITEM-2",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8", "publisher" : "IEEE", "title" : "Neurocomputing and associative memories based on ovenized aluminum nitride resonators", "type" : "paper-conference" }, "uris" : [ "http://www.mendeley.com/documents/?uuid=6df78f7b-ea78-43f7-a2ee-08441a8229bf" ] }, { "id" : "ITEM-3",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3", "issued" : { "date-parts" : [ [ "2013", "8" ] ] }, "page" : "1-6", "publisher" : "IEEE", "title" : "Fully-digital oscillatory associative memories enabled by non-volatile logic", "type" : "paper-conference" }, "uris" : [ "http://www.mendeley.com/documents/?uuid=3cf97f96-6243-416a-b68d-ccfbaa23ef45" ] }, { "id" : "ITEM-4",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4", "issue" : "February", "issued" : { "date-parts" : [ [ "2015", "2" ] ] }, "page" : "1-4", "publisher" : "IEEE", "title" : "An RRAM-based Oscillatory Neural Network", "type" : "paper-conference" }, "uris" : [ "http://www.mendeley.com/documents/?uuid=3bcfe16c-0750-4955-8859-f33a708bb133" ] }, { "id" : "ITEM-5",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5",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21]\u2013[23], [46], [47]", "plainTextFormattedCitation" : "[21]\u2013[23], [46], [47]", "previouslyFormattedCitation" : "[21]\u2013[23], [46], [47]" }, "properties" : { "noteIndex" : 0 }, "schema" : "https://github.com/citation-style-language/schema/raw/master/csl-citation.json" }</w:instrText>
      </w:r>
      <w:r w:rsidR="004108A0">
        <w:rPr>
          <w:rFonts w:cs="Times"/>
        </w:rPr>
        <w:fldChar w:fldCharType="separate"/>
      </w:r>
      <w:r w:rsidR="004108A0" w:rsidRPr="004108A0">
        <w:rPr>
          <w:rFonts w:cs="Times"/>
          <w:noProof/>
        </w:rPr>
        <w:t>[21]–[23], [46], [47]</w:t>
      </w:r>
      <w:r w:rsidR="004108A0">
        <w:rPr>
          <w:rFonts w:cs="Times"/>
        </w:rPr>
        <w:fldChar w:fldCharType="end"/>
      </w:r>
      <w:r w:rsidR="00482C9F">
        <w:rPr>
          <w:rFonts w:cs="Times"/>
        </w:rPr>
        <w:t xml:space="preserve">. This </w:t>
      </w:r>
      <w:r w:rsidR="00081ECB">
        <w:rPr>
          <w:rFonts w:cs="Times"/>
        </w:rPr>
        <w:t>demonstrates</w:t>
      </w:r>
      <w:r w:rsidR="00482C9F">
        <w:rPr>
          <w:rFonts w:cs="Times"/>
        </w:rPr>
        <w:t xml:space="preserve"> the high scalability</w:t>
      </w:r>
      <w:r w:rsidR="00081ECB">
        <w:rPr>
          <w:rFonts w:cs="Times"/>
        </w:rPr>
        <w:t>, and footprint</w:t>
      </w:r>
      <w:r w:rsidR="00482C9F">
        <w:rPr>
          <w:rFonts w:cs="Times"/>
        </w:rPr>
        <w:t xml:space="preserve"> of the </w:t>
      </w:r>
      <w:r w:rsidR="00081ECB">
        <w:rPr>
          <w:rFonts w:cs="Times"/>
        </w:rPr>
        <w:t xml:space="preserve">proposed </w:t>
      </w:r>
      <w:r w:rsidR="00482C9F">
        <w:rPr>
          <w:rFonts w:cs="Times"/>
        </w:rPr>
        <w:t>graphene all-resistance implementation of</w:t>
      </w:r>
      <w:r w:rsidR="000E6B43">
        <w:rPr>
          <w:rFonts w:cs="Times"/>
        </w:rPr>
        <w:t xml:space="preserve"> </w:t>
      </w:r>
      <w:r w:rsidR="00482C9F">
        <w:rPr>
          <w:rFonts w:cs="Times"/>
        </w:rPr>
        <w:t>CNNs.</w:t>
      </w:r>
    </w:p>
    <w:p w:rsidR="00E46C40" w:rsidRDefault="00E46C40" w:rsidP="001C7C42">
      <w:pPr>
        <w:pStyle w:val="Heading2"/>
      </w:pPr>
      <w:r>
        <w:t>Measurement Results</w:t>
      </w:r>
    </w:p>
    <w:p w:rsidR="0071682E" w:rsidRDefault="00526882" w:rsidP="0071682E">
      <w:r>
        <w:t xml:space="preserve">We fabricated prototype </w:t>
      </w:r>
      <w:r w:rsidR="00164CF7">
        <w:t>devices for a 3-bit synapse using the flow outlined in Appendix B.</w:t>
      </w:r>
      <w:r w:rsidR="0071682E">
        <w:t xml:space="preserve"> An optical microscope and false-color image of the fabricated device is shown in </w:t>
      </w:r>
      <w:r w:rsidR="00220A80">
        <w:fldChar w:fldCharType="begin"/>
      </w:r>
      <w:r w:rsidR="00220A80">
        <w:instrText xml:space="preserve"> REF _Ref490174092 \h </w:instrText>
      </w:r>
      <w:r w:rsidR="00220A80">
        <w:fldChar w:fldCharType="separate"/>
      </w:r>
      <w:r w:rsidR="00220A80">
        <w:t xml:space="preserve">Figure </w:t>
      </w:r>
      <w:r w:rsidR="00220A80">
        <w:rPr>
          <w:noProof/>
          <w:cs/>
        </w:rPr>
        <w:t>‎</w:t>
      </w:r>
      <w:r w:rsidR="00220A80">
        <w:rPr>
          <w:noProof/>
        </w:rPr>
        <w:t>3</w:t>
      </w:r>
      <w:r w:rsidR="00220A80">
        <w:t>.</w:t>
      </w:r>
      <w:r w:rsidR="00220A80">
        <w:rPr>
          <w:noProof/>
        </w:rPr>
        <w:t>5</w:t>
      </w:r>
      <w:r w:rsidR="00220A80">
        <w:fldChar w:fldCharType="end"/>
      </w:r>
      <w:r w:rsidR="0071682E">
        <w:t xml:space="preserve">. The devices </w:t>
      </w:r>
      <w:proofErr w:type="gramStart"/>
      <w:r w:rsidR="0071682E">
        <w:t>were tested</w:t>
      </w:r>
      <w:proofErr w:type="gramEnd"/>
      <w:r w:rsidR="0071682E">
        <w:t xml:space="preserve"> </w:t>
      </w:r>
      <w:r w:rsidR="00A463D1">
        <w:t>per</w:t>
      </w:r>
      <w:r w:rsidR="0071682E">
        <w:t xml:space="preserve"> the </w:t>
      </w:r>
      <w:r w:rsidR="00667487">
        <w:t>test setup shown in Appendix C.</w:t>
      </w:r>
      <w:r w:rsidR="00A463D1">
        <w:t xml:space="preserve"> An important feature in </w:t>
      </w:r>
      <w:r w:rsidR="00A463D1">
        <w:fldChar w:fldCharType="begin"/>
      </w:r>
      <w:r w:rsidR="00A463D1">
        <w:instrText xml:space="preserve"> REF _Ref490174092 \h </w:instrText>
      </w:r>
      <w:r w:rsidR="00A463D1">
        <w:fldChar w:fldCharType="separate"/>
      </w:r>
      <w:r w:rsidR="00A463D1">
        <w:t xml:space="preserve">Figure </w:t>
      </w:r>
      <w:r w:rsidR="00A463D1">
        <w:rPr>
          <w:noProof/>
          <w:cs/>
        </w:rPr>
        <w:t>‎</w:t>
      </w:r>
      <w:r w:rsidR="00A463D1">
        <w:rPr>
          <w:noProof/>
        </w:rPr>
        <w:t>3</w:t>
      </w:r>
      <w:r w:rsidR="00A463D1">
        <w:t>.</w:t>
      </w:r>
      <w:r w:rsidR="00A463D1">
        <w:rPr>
          <w:noProof/>
        </w:rPr>
        <w:t>5</w:t>
      </w:r>
      <w:r w:rsidR="00A463D1">
        <w:fldChar w:fldCharType="end"/>
      </w:r>
      <w:r w:rsidR="00A463D1">
        <w:t xml:space="preserve"> is the use of common centroid in distributing the gates across the synapse. This reduces the impact of process gradient in modifying the strength of the gate and equalizes the strength of each gate</w:t>
      </w:r>
      <w:r w:rsidR="00983A32">
        <w:fldChar w:fldCharType="begin" w:fldLock="1"/>
      </w:r>
      <w:r w:rsidR="001B373B">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31]", "plainTextFormattedCitation" : "[31]", "previouslyFormattedCitation" : "[31]" }, "properties" : { "noteIndex" : 0 }, "schema" : "https://github.com/citation-style-language/schema/raw/master/csl-citation.json" }</w:instrText>
      </w:r>
      <w:r w:rsidR="00983A32">
        <w:fldChar w:fldCharType="separate"/>
      </w:r>
      <w:r w:rsidR="00983A32" w:rsidRPr="00983A32">
        <w:rPr>
          <w:noProof/>
        </w:rPr>
        <w:t>[31]</w:t>
      </w:r>
      <w:r w:rsidR="00983A32">
        <w:fldChar w:fldCharType="end"/>
      </w:r>
      <w:r w:rsidR="00A463D1">
        <w:t>. This was verified experimentally where using direct binary scaled lengths showed unequal gate strengths in modifying the resistance of the synapse</w:t>
      </w:r>
      <w:r w:rsidR="00983A32">
        <w:fldChar w:fldCharType="begin" w:fldLock="1"/>
      </w:r>
      <w:r w:rsidR="00983A32">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32]", "plainTextFormattedCitation" : "[32]", "previouslyFormattedCitation" : "[32]" }, "properties" : { "noteIndex" : 0 }, "schema" : "https://github.com/citation-style-language/schema/raw/master/csl-citation.json" }</w:instrText>
      </w:r>
      <w:r w:rsidR="00983A32">
        <w:fldChar w:fldCharType="separate"/>
      </w:r>
      <w:r w:rsidR="00983A32" w:rsidRPr="00983A32">
        <w:rPr>
          <w:noProof/>
        </w:rPr>
        <w:t>[32]</w:t>
      </w:r>
      <w:r w:rsidR="00983A32">
        <w:fldChar w:fldCharType="end"/>
      </w:r>
      <w:r w:rsidR="00A463D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67487" w:rsidTr="00667487">
        <w:tc>
          <w:tcPr>
            <w:tcW w:w="4675" w:type="dxa"/>
            <w:vAlign w:val="bottom"/>
          </w:tcPr>
          <w:p w:rsidR="00667487" w:rsidRDefault="00667487" w:rsidP="00667487">
            <w:pPr>
              <w:ind w:firstLine="0"/>
              <w:jc w:val="center"/>
            </w:pPr>
            <w:r>
              <w:rPr>
                <w:noProof/>
              </w:rPr>
              <w:drawing>
                <wp:inline distT="0" distB="0" distL="0" distR="0">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1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667487" w:rsidRDefault="00667487" w:rsidP="00667487">
            <w:pPr>
              <w:ind w:firstLine="0"/>
              <w:jc w:val="center"/>
            </w:pPr>
            <w:r>
              <w:t>(a)</w:t>
            </w:r>
          </w:p>
        </w:tc>
        <w:tc>
          <w:tcPr>
            <w:tcW w:w="4675" w:type="dxa"/>
            <w:vAlign w:val="bottom"/>
          </w:tcPr>
          <w:p w:rsidR="00667487" w:rsidRDefault="00667487" w:rsidP="00667487">
            <w:pPr>
              <w:ind w:firstLine="0"/>
              <w:jc w:val="center"/>
            </w:pPr>
            <w:r>
              <w:rPr>
                <w:noProof/>
              </w:rPr>
              <w:drawing>
                <wp:inline distT="0" distB="0" distL="0" distR="0">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667487" w:rsidRDefault="00667487" w:rsidP="00C8201B">
            <w:pPr>
              <w:keepNext/>
              <w:ind w:firstLine="0"/>
              <w:jc w:val="center"/>
            </w:pPr>
            <w:r>
              <w:t>(b)</w:t>
            </w:r>
          </w:p>
        </w:tc>
      </w:tr>
    </w:tbl>
    <w:p w:rsidR="00667487" w:rsidRDefault="00C8201B" w:rsidP="00C8201B">
      <w:pPr>
        <w:pStyle w:val="Caption"/>
      </w:pPr>
      <w:bookmarkStart w:id="6" w:name="_Ref490174092"/>
      <w:r>
        <w:t xml:space="preserve">Figure </w:t>
      </w:r>
      <w:fldSimple w:instr=" STYLEREF 1 \s ">
        <w:r w:rsidR="00BB55FD">
          <w:rPr>
            <w:noProof/>
            <w:cs/>
          </w:rPr>
          <w:t>‎</w:t>
        </w:r>
        <w:r w:rsidR="00BB55FD">
          <w:rPr>
            <w:noProof/>
          </w:rPr>
          <w:t>3</w:t>
        </w:r>
      </w:fldSimple>
      <w:r w:rsidR="00BB55FD">
        <w:t>.</w:t>
      </w:r>
      <w:fldSimple w:instr=" SEQ Figure \* ARABIC \s 1 ">
        <w:r w:rsidR="00BB55FD">
          <w:rPr>
            <w:noProof/>
          </w:rPr>
          <w:t>5</w:t>
        </w:r>
      </w:fldSimple>
      <w:bookmarkEnd w:id="6"/>
      <w:r>
        <w:t xml:space="preserve"> (a) Optical microscope, and (b) False color SEM image of 3-bit graphene synapse. The binary-scaled gate lengths </w:t>
      </w:r>
      <w:proofErr w:type="gramStart"/>
      <w:r>
        <w:t>are distributed</w:t>
      </w:r>
      <w:proofErr w:type="gramEnd"/>
      <w:r>
        <w:t xml:space="preserve"> in a common</w:t>
      </w:r>
      <w:r w:rsidR="00A463D1">
        <w:t xml:space="preserve"> </w:t>
      </w:r>
      <w:r>
        <w:t>centroid fashion to reduce the effect of process gradient on gate strength.</w:t>
      </w:r>
      <w:r w:rsidR="004A166A">
        <w:t xml:space="preserve"> The spacing between the two contacts is </w:t>
      </w:r>
      <w:proofErr w:type="gramStart"/>
      <w:r w:rsidR="004A166A">
        <w:t>9</w:t>
      </w:r>
      <w:proofErr w:type="gramEnd"/>
      <w:r w:rsidR="004A166A">
        <w:t xml:space="preserve"> </w:t>
      </w:r>
      <w:r w:rsidR="004A166A">
        <w:rPr>
          <w:rFonts w:cs="Times"/>
        </w:rPr>
        <w:t>µ</w:t>
      </w:r>
      <w:r w:rsidR="004A166A">
        <w:t>m, and the width of the channel i</w:t>
      </w:r>
      <w:r w:rsidR="006E1644">
        <w:t xml:space="preserve">s 2.75 </w:t>
      </w:r>
      <w:r w:rsidR="006E1644">
        <w:rPr>
          <w:rFonts w:cs="Times"/>
        </w:rPr>
        <w:t>µ</w:t>
      </w:r>
      <w:r w:rsidR="006E1644">
        <w:t>m.</w:t>
      </w:r>
    </w:p>
    <w:p w:rsidR="00D055B8" w:rsidRDefault="004A166A" w:rsidP="00C8244D">
      <w:r>
        <w:t xml:space="preserve">The longest gate </w:t>
      </w:r>
      <w:proofErr w:type="gramStart"/>
      <w:r>
        <w:t>was chosen</w:t>
      </w:r>
      <w:proofErr w:type="gramEnd"/>
      <w:r>
        <w:t xml:space="preserve"> to act as the Most Significant Bit (MSB) because it has the </w:t>
      </w:r>
      <w:r w:rsidR="00021B0A">
        <w:t>biggest</w:t>
      </w:r>
      <w:r>
        <w:t xml:space="preserve"> impact on the resistance change </w:t>
      </w:r>
      <w:r w:rsidR="00021B0A">
        <w:t xml:space="preserve">compared to the other gates. The measured resistance of the device vs code word at two different back gate voltages corresponding to </w:t>
      </w:r>
      <w:r w:rsidR="00E85CE8">
        <w:t xml:space="preserve">the maximum </w:t>
      </w:r>
      <w:r w:rsidR="00021B0A">
        <w:t xml:space="preserve">positive and negative resistance change </w:t>
      </w:r>
      <w:proofErr w:type="gramStart"/>
      <w:r w:rsidR="00021B0A">
        <w:t>is shown</w:t>
      </w:r>
      <w:proofErr w:type="gramEnd"/>
      <w:r w:rsidR="00021B0A">
        <w:t xml:space="preserve"> in</w:t>
      </w:r>
      <w:r w:rsidR="006D0AE4">
        <w:t xml:space="preserve"> </w:t>
      </w:r>
      <w:r w:rsidR="006D0AE4">
        <w:fldChar w:fldCharType="begin"/>
      </w:r>
      <w:r w:rsidR="006D0AE4">
        <w:instrText xml:space="preserve"> REF _Ref490175648 \h </w:instrText>
      </w:r>
      <w:r w:rsidR="006D0AE4">
        <w:fldChar w:fldCharType="separate"/>
      </w:r>
      <w:r w:rsidR="006D0AE4">
        <w:t xml:space="preserve">Figure </w:t>
      </w:r>
      <w:r w:rsidR="006D0AE4">
        <w:rPr>
          <w:noProof/>
          <w:cs/>
        </w:rPr>
        <w:t>‎</w:t>
      </w:r>
      <w:r w:rsidR="006D0AE4">
        <w:rPr>
          <w:noProof/>
        </w:rPr>
        <w:t>3</w:t>
      </w:r>
      <w:r w:rsidR="006D0AE4">
        <w:t>.</w:t>
      </w:r>
      <w:r w:rsidR="006D0AE4">
        <w:rPr>
          <w:noProof/>
        </w:rPr>
        <w:t>6</w:t>
      </w:r>
      <w:r w:rsidR="006D0AE4">
        <w:fldChar w:fldCharType="end"/>
      </w:r>
      <w:r w:rsidR="00021B0A">
        <w:t>.</w:t>
      </w:r>
      <w:r w:rsidR="00CC567F">
        <w:t xml:space="preserve"> The top gate voltage used in for binary 0/1 was </w:t>
      </w:r>
      <w:r w:rsidR="00C54190">
        <w:t>0</w:t>
      </w:r>
      <w:r w:rsidR="00CC567F">
        <w:t>/0</w:t>
      </w:r>
      <w:r w:rsidR="00C54190">
        <w:t>.067</w:t>
      </w:r>
      <w:r w:rsidR="00CC567F">
        <w:t xml:space="preserve"> V respectively.</w:t>
      </w:r>
      <w:r w:rsidR="0000152F">
        <w:t xml:space="preserve"> The </w:t>
      </w:r>
      <w:r w:rsidR="008A672D">
        <w:t>resistance changes by about</w:t>
      </w:r>
      <w:r w:rsidR="000244E0">
        <w:t xml:space="preserve"> 15.7 k</w:t>
      </w:r>
      <w:r w:rsidR="000244E0">
        <w:rPr>
          <w:rFonts w:cs="Times"/>
        </w:rPr>
        <w:t>Ω in the positive direction (19.</w:t>
      </w:r>
      <w:r w:rsidR="003C697B">
        <w:rPr>
          <w:rFonts w:cs="Times"/>
        </w:rPr>
        <w:t>5</w:t>
      </w:r>
      <w:r w:rsidR="000244E0">
        <w:t xml:space="preserve"> – 35.</w:t>
      </w:r>
      <w:r w:rsidR="003C697B">
        <w:t>4</w:t>
      </w:r>
      <w:r w:rsidR="000244E0">
        <w:t xml:space="preserve"> k</w:t>
      </w:r>
      <w:r w:rsidR="000244E0">
        <w:rPr>
          <w:rFonts w:cs="Times"/>
        </w:rPr>
        <w:t xml:space="preserve">Ω) and </w:t>
      </w:r>
      <w:r w:rsidR="003C697B">
        <w:t>8</w:t>
      </w:r>
      <w:r w:rsidR="000244E0">
        <w:t>.</w:t>
      </w:r>
      <w:r w:rsidR="003C697B">
        <w:t>7</w:t>
      </w:r>
      <w:r w:rsidR="000244E0">
        <w:t xml:space="preserve"> k</w:t>
      </w:r>
      <w:r w:rsidR="000244E0">
        <w:rPr>
          <w:rFonts w:cs="Times"/>
        </w:rPr>
        <w:t xml:space="preserve">Ω in the </w:t>
      </w:r>
      <w:r w:rsidR="00E85CE8">
        <w:rPr>
          <w:rFonts w:cs="Times"/>
        </w:rPr>
        <w:t>negative</w:t>
      </w:r>
      <w:r w:rsidR="000244E0">
        <w:rPr>
          <w:rFonts w:cs="Times"/>
        </w:rPr>
        <w:t xml:space="preserve"> direction (19</w:t>
      </w:r>
      <w:r w:rsidR="000244E0">
        <w:t xml:space="preserve"> – </w:t>
      </w:r>
      <w:r w:rsidR="003F6B49">
        <w:t>27</w:t>
      </w:r>
      <w:r w:rsidR="000244E0">
        <w:t>.</w:t>
      </w:r>
      <w:r w:rsidR="003C697B">
        <w:t>7</w:t>
      </w:r>
      <w:r w:rsidR="000244E0">
        <w:t xml:space="preserve"> k</w:t>
      </w:r>
      <w:r w:rsidR="000244E0">
        <w:rPr>
          <w:rFonts w:cs="Times"/>
        </w:rPr>
        <w:t>Ω)</w:t>
      </w:r>
      <w:r w:rsidR="00212A90">
        <w:rPr>
          <w:rFonts w:cs="Times"/>
        </w:rPr>
        <w:t>.</w:t>
      </w:r>
      <w:r w:rsidR="00F245B9" w:rsidRPr="00F245B9">
        <w:t xml:space="preserve"> </w:t>
      </w:r>
      <w:r w:rsidR="00F245B9">
        <w:t>The inequality between the resistance change ranges</w:t>
      </w:r>
      <w:r w:rsidR="00E85CE8">
        <w:t xml:space="preserve"> and the negative resistance change at a lower back gate voltage despite</w:t>
      </w:r>
      <w:r w:rsidR="00C8244D">
        <w:t xml:space="preserv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 more resistance change. The difference in strength </w:t>
      </w:r>
      <w:proofErr w:type="gramStart"/>
      <w:r w:rsidR="00C8244D">
        <w:t>was found</w:t>
      </w:r>
      <w:proofErr w:type="gramEnd"/>
      <w:r w:rsidR="00C8244D">
        <w:t xml:space="preserve"> to be due to a negative oxide charge of density </w:t>
      </w:r>
      <w:r w:rsidR="004E6DC6">
        <w:t xml:space="preserve">of 8.74 </w:t>
      </w:r>
      <w:r w:rsidR="004E6DC6">
        <w:rPr>
          <w:rFonts w:cs="Times"/>
        </w:rPr>
        <w:t>×</w:t>
      </w:r>
      <w:r w:rsidR="004E6DC6">
        <w:t xml:space="preserve"> 10</w:t>
      </w:r>
      <w:r w:rsidR="004E6DC6" w:rsidRPr="004E6DC6">
        <w:rPr>
          <w:vertAlign w:val="superscript"/>
        </w:rPr>
        <w:t>11</w:t>
      </w:r>
      <w:r w:rsidR="004E6DC6">
        <w:t xml:space="preserve"> cm</w:t>
      </w:r>
      <w:r w:rsidR="004E6DC6" w:rsidRPr="004E6DC6">
        <w:rPr>
          <w:vertAlign w:val="superscript"/>
        </w:rPr>
        <w:t>-2</w:t>
      </w:r>
      <w:r w:rsidR="004E6DC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6704F" w:rsidTr="00F13614">
        <w:tc>
          <w:tcPr>
            <w:tcW w:w="4675" w:type="dxa"/>
            <w:vAlign w:val="bottom"/>
          </w:tcPr>
          <w:p w:rsidR="00A6704F" w:rsidRDefault="00A6704F" w:rsidP="00F13614">
            <w:pPr>
              <w:ind w:firstLine="0"/>
              <w:jc w:val="center"/>
            </w:pPr>
            <w:r>
              <w:rPr>
                <w:noProof/>
              </w:rPr>
              <w:lastRenderedPageBreak/>
              <w:drawing>
                <wp:inline distT="0" distB="0" distL="0" distR="0" wp14:anchorId="58E68385" wp14:editId="1E507DF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1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A6704F" w:rsidRDefault="00A6704F" w:rsidP="00F13614">
            <w:pPr>
              <w:ind w:firstLine="0"/>
              <w:jc w:val="center"/>
            </w:pPr>
            <w:r>
              <w:t>(a)</w:t>
            </w:r>
          </w:p>
        </w:tc>
        <w:tc>
          <w:tcPr>
            <w:tcW w:w="4675" w:type="dxa"/>
            <w:vAlign w:val="bottom"/>
          </w:tcPr>
          <w:p w:rsidR="00A6704F" w:rsidRDefault="00A6704F" w:rsidP="00F13614">
            <w:pPr>
              <w:ind w:firstLine="0"/>
              <w:jc w:val="center"/>
            </w:pPr>
            <w:r>
              <w:rPr>
                <w:noProof/>
              </w:rPr>
              <w:drawing>
                <wp:inline distT="0" distB="0" distL="0" distR="0" wp14:anchorId="10FCBE0E" wp14:editId="4B13CC58">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1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A6704F" w:rsidRDefault="00A6704F" w:rsidP="00F13614">
            <w:pPr>
              <w:keepNext/>
              <w:ind w:firstLine="0"/>
              <w:jc w:val="center"/>
            </w:pPr>
            <w:r>
              <w:t>(b)</w:t>
            </w:r>
          </w:p>
        </w:tc>
      </w:tr>
    </w:tbl>
    <w:p w:rsidR="00A6704F" w:rsidRDefault="00A6704F" w:rsidP="00025914">
      <w:pPr>
        <w:pStyle w:val="Caption"/>
      </w:pPr>
      <w:bookmarkStart w:id="7" w:name="_Ref490175648"/>
      <w:r>
        <w:t xml:space="preserve">Figure </w:t>
      </w:r>
      <w:fldSimple w:instr=" STYLEREF 1 \s ">
        <w:r w:rsidR="00BB55FD">
          <w:rPr>
            <w:noProof/>
            <w:cs/>
          </w:rPr>
          <w:t>‎</w:t>
        </w:r>
        <w:r w:rsidR="00BB55FD">
          <w:rPr>
            <w:noProof/>
          </w:rPr>
          <w:t>3</w:t>
        </w:r>
      </w:fldSimple>
      <w:r w:rsidR="00BB55FD">
        <w:t>.</w:t>
      </w:r>
      <w:fldSimple w:instr=" SEQ Figure \* ARABIC \s 1 ">
        <w:r w:rsidR="00BB55FD">
          <w:rPr>
            <w:noProof/>
          </w:rPr>
          <w:t>6</w:t>
        </w:r>
      </w:fldSimple>
      <w:bookmarkEnd w:id="7"/>
      <w:r>
        <w:t xml:space="preserve"> </w:t>
      </w:r>
      <w:r w:rsidR="00956A55">
        <w:t xml:space="preserve">Resistance change vs applied digital code word at a back-gate voltage of </w:t>
      </w:r>
      <w:r>
        <w:t xml:space="preserve">(a) </w:t>
      </w:r>
      <w:r w:rsidR="00956A55">
        <w:t>22.67 V</w:t>
      </w:r>
      <w:r>
        <w:t xml:space="preserve">, and (b) </w:t>
      </w:r>
      <w:r w:rsidR="00956A55">
        <w:t>8V</w:t>
      </w:r>
      <w:r w:rsidR="0000152F">
        <w:t>. These back gate voltage correspond to the maximum resistance change in each direction</w:t>
      </w:r>
      <w:r>
        <w:t xml:space="preserve">. </w:t>
      </w:r>
      <w:r w:rsidR="004067F0">
        <w:t>The top gate voltage used was 0.</w:t>
      </w:r>
      <w:r w:rsidR="007E0DC0">
        <w:t>0</w:t>
      </w:r>
      <w:r w:rsidR="004067F0">
        <w:t xml:space="preserve">67 V and 0V for binary </w:t>
      </w:r>
      <w:proofErr w:type="gramStart"/>
      <w:r w:rsidR="004067F0">
        <w:t>0</w:t>
      </w:r>
      <w:proofErr w:type="gramEnd"/>
      <w:r w:rsidR="004067F0">
        <w:t xml:space="preserve"> and binary 1, respectively</w:t>
      </w:r>
      <w:r w:rsidR="00121BAA">
        <w:t>. The dotted black line represents the best linear fit.</w:t>
      </w:r>
    </w:p>
    <w:p w:rsidR="000A367B" w:rsidRDefault="00BB55FD" w:rsidP="001B373B">
      <w:r>
        <w:t>T</w:t>
      </w:r>
      <w:r w:rsidR="000A367B">
        <w:t xml:space="preserve">o </w:t>
      </w:r>
      <w:r w:rsidR="009E34B9">
        <w:t>evaluate the strength of each gate</w:t>
      </w:r>
      <w:r>
        <w:t xml:space="preserve"> we extracted the resistance change per unit square of each gate</w:t>
      </w:r>
      <w:r w:rsidR="009E34B9">
        <w:t>.</w:t>
      </w:r>
      <w:r w:rsidR="00970276">
        <w:t xml:space="preserve"> The </w:t>
      </w:r>
      <w:r>
        <w:t xml:space="preserve">extracted </w:t>
      </w:r>
      <w:r w:rsidR="00970276">
        <w:t>gate strengths</w:t>
      </w:r>
      <w:r>
        <w:t xml:space="preserve">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w:t>
      </w:r>
      <w:r w:rsidR="002872F3">
        <w:t xml:space="preserve">a </w:t>
      </w:r>
      <w:r>
        <w:t xml:space="preserve">behavior </w:t>
      </w:r>
      <w:r w:rsidR="002872F3">
        <w:t xml:space="preserve">similar to that shown </w:t>
      </w:r>
      <w:r>
        <w:t xml:space="preserve">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w:t>
      </w:r>
      <w:r w:rsidR="001B373B">
        <w:t xml:space="preserve"> This equality in strength is in line with the strong linear behavior and small non-linearity seen in the resistance vs code word measurements shown in </w:t>
      </w:r>
      <w:r w:rsidR="001B373B">
        <w:fldChar w:fldCharType="begin"/>
      </w:r>
      <w:r w:rsidR="001B373B">
        <w:instrText xml:space="preserve"> REF _Ref490175648 \h </w:instrText>
      </w:r>
      <w:r w:rsidR="001B373B">
        <w:fldChar w:fldCharType="separate"/>
      </w:r>
      <w:r w:rsidR="001B373B">
        <w:t xml:space="preserve">Figure </w:t>
      </w:r>
      <w:r w:rsidR="001B373B">
        <w:rPr>
          <w:noProof/>
          <w:cs/>
        </w:rPr>
        <w:t>‎</w:t>
      </w:r>
      <w:r w:rsidR="001B373B">
        <w:rPr>
          <w:noProof/>
        </w:rPr>
        <w:t>3</w:t>
      </w:r>
      <w:r w:rsidR="001B373B">
        <w:t>.</w:t>
      </w:r>
      <w:r w:rsidR="001B373B">
        <w:rPr>
          <w:noProof/>
        </w:rPr>
        <w:t>6</w:t>
      </w:r>
      <w:r w:rsidR="001B373B">
        <w:fldChar w:fldCharType="end"/>
      </w:r>
      <w:r w:rsidR="001B373B">
        <w:t>. Any inequality in gate strengths manifests itself as a non-linearity in the resistance vs code word characteristics</w:t>
      </w:r>
      <w:r w:rsidR="001B373B">
        <w:fldChar w:fldCharType="begin" w:fldLock="1"/>
      </w:r>
      <w:r w:rsidR="000C65B8">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31], [32]", "plainTextFormattedCitation" : "[31], [32]", "previouslyFormattedCitation" : "[31], [32]" }, "properties" : { "noteIndex" : 0 }, "schema" : "https://github.com/citation-style-language/schema/raw/master/csl-citation.json" }</w:instrText>
      </w:r>
      <w:r w:rsidR="001B373B">
        <w:fldChar w:fldCharType="separate"/>
      </w:r>
      <w:r w:rsidR="001B373B" w:rsidRPr="001B373B">
        <w:rPr>
          <w:noProof/>
        </w:rPr>
        <w:t>[31], [32]</w:t>
      </w:r>
      <w:r w:rsidR="001B373B">
        <w:fldChar w:fldCharType="end"/>
      </w:r>
      <w:r w:rsidR="001B373B">
        <w:t>.</w:t>
      </w:r>
    </w:p>
    <w:p w:rsidR="00BB55FD" w:rsidRDefault="00BB55FD" w:rsidP="00BB55FD">
      <w:pPr>
        <w:keepNext/>
        <w:ind w:firstLine="0"/>
        <w:jc w:val="center"/>
      </w:pPr>
      <w:r>
        <w:rPr>
          <w:noProof/>
        </w:rPr>
        <w:drawing>
          <wp:inline distT="0" distB="0" distL="0" distR="0">
            <wp:extent cx="5333333" cy="4000000"/>
            <wp:effectExtent l="0" t="0" r="127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19">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BB55FD" w:rsidRDefault="00BB55FD" w:rsidP="00D81F59">
      <w:pPr>
        <w:pStyle w:val="Caption"/>
      </w:pPr>
      <w:bookmarkStart w:id="8" w:name="_Ref490181623"/>
      <w:r>
        <w:t xml:space="preserve">Figure </w:t>
      </w:r>
      <w:fldSimple w:instr=" STYLEREF 1 \s ">
        <w:r>
          <w:rPr>
            <w:noProof/>
            <w:cs/>
          </w:rPr>
          <w:t>‎</w:t>
        </w:r>
        <w:r>
          <w:rPr>
            <w:noProof/>
          </w:rPr>
          <w:t>3</w:t>
        </w:r>
      </w:fldSimple>
      <w:r>
        <w:t>.</w:t>
      </w:r>
      <w:fldSimple w:instr=" SEQ Figure \* ARABIC \s 1 ">
        <w:r>
          <w:rPr>
            <w:noProof/>
          </w:rPr>
          <w:t>7</w:t>
        </w:r>
      </w:fldSimple>
      <w:bookmarkEnd w:id="8"/>
      <w:r>
        <w:t xml:space="preserve"> Extracted resistance change </w:t>
      </w:r>
      <w:r w:rsidR="00D81F59">
        <w:t xml:space="preserve">per unit square </w:t>
      </w:r>
      <w:r>
        <w:t xml:space="preserve">for each gate. The </w:t>
      </w:r>
      <w:r w:rsidR="00D81F59">
        <w:t>extracted values show that the gates have equal strength.</w:t>
      </w:r>
    </w:p>
    <w:p w:rsidR="00B7729E" w:rsidRDefault="00B7729E" w:rsidP="000C65B8">
      <w:r>
        <w:lastRenderedPageBreak/>
        <w:t xml:space="preserve">The measured devices </w:t>
      </w:r>
      <w:proofErr w:type="gramStart"/>
      <w:r>
        <w:t>were used</w:t>
      </w:r>
      <w:proofErr w:type="gramEnd"/>
      <w:r>
        <w:t xml:space="preserve"> to build Verilog-A models that were used for system-level simulations using </w:t>
      </w:r>
      <w:proofErr w:type="spellStart"/>
      <w:r>
        <w:t>Spectre</w:t>
      </w:r>
      <w:proofErr w:type="spellEnd"/>
      <w:r>
        <w:t>.</w:t>
      </w:r>
      <w:r w:rsidR="000C65B8">
        <w:t xml:space="preserve"> An architecture of 5</w:t>
      </w:r>
      <w:r w:rsidR="000C65B8">
        <w:rPr>
          <w:rFonts w:cs="Times"/>
        </w:rPr>
        <w:t>×</w:t>
      </w:r>
      <w:r w:rsidR="000C65B8">
        <w:t>4 neurons was built and programmed to perform edge and line detection as well as pattern recognitions</w:t>
      </w:r>
      <w:r w:rsidR="000C65B8">
        <w:fldChar w:fldCharType="begin" w:fldLock="1"/>
      </w:r>
      <w:r w:rsidR="003F512C">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32]", "plainTextFormattedCitation" : "[32]", "previouslyFormattedCitation" : "[32]" }, "properties" : { "noteIndex" : 0 }, "schema" : "https://github.com/citation-style-language/schema/raw/master/csl-citation.json" }</w:instrText>
      </w:r>
      <w:r w:rsidR="000C65B8">
        <w:fldChar w:fldCharType="separate"/>
      </w:r>
      <w:r w:rsidR="00BC4066" w:rsidRPr="00BC4066">
        <w:rPr>
          <w:noProof/>
        </w:rPr>
        <w:t>[32]</w:t>
      </w:r>
      <w:r w:rsidR="000C65B8">
        <w:fldChar w:fldCharType="end"/>
      </w:r>
      <w:r w:rsidR="000C65B8">
        <w:t>. Different functions have different synaptic weights, which were determined by calculating them offline</w:t>
      </w:r>
      <w:r w:rsidR="00C10203">
        <w:t xml:space="preserve">, </w:t>
      </w:r>
      <w:r w:rsidR="000C65B8">
        <w:t xml:space="preserve">using MATLAB. In each case, the network </w:t>
      </w:r>
      <w:proofErr w:type="gramStart"/>
      <w:r w:rsidR="000C65B8">
        <w:t xml:space="preserve">was </w:t>
      </w:r>
      <w:proofErr w:type="spellStart"/>
      <w:r w:rsidR="000C65B8">
        <w:t>precharged</w:t>
      </w:r>
      <w:proofErr w:type="spellEnd"/>
      <w:proofErr w:type="gramEnd"/>
      <w:r w:rsidR="000C65B8">
        <w:t xml:space="preserve"> to the input value and the network was left to relax</w:t>
      </w:r>
      <w:r w:rsidR="00C10203">
        <w:t xml:space="preserve">, converging to the output of the calculation. </w:t>
      </w:r>
      <w:r w:rsidR="002C1AD7">
        <w:t>The system was able to perform edge and line detection correctly and recover(recognize) distorted patterns with up to 28% of distortion</w:t>
      </w:r>
      <w:r w:rsidR="00BC4066">
        <w:fldChar w:fldCharType="begin" w:fldLock="1"/>
      </w:r>
      <w:r w:rsidR="00BC4066">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32]", "plainTextFormattedCitation" : "[32]", "previouslyFormattedCitation" : "[32]" }, "properties" : { "noteIndex" : 0 }, "schema" : "https://github.com/citation-style-language/schema/raw/master/csl-citation.json" }</w:instrText>
      </w:r>
      <w:r w:rsidR="00BC4066">
        <w:fldChar w:fldCharType="separate"/>
      </w:r>
      <w:r w:rsidR="00BC4066" w:rsidRPr="00BC4066">
        <w:rPr>
          <w:noProof/>
        </w:rPr>
        <w:t>[32]</w:t>
      </w:r>
      <w:r w:rsidR="00BC4066">
        <w:fldChar w:fldCharType="end"/>
      </w:r>
      <w:r w:rsidR="002C1AD7">
        <w:t>.</w:t>
      </w:r>
    </w:p>
    <w:p w:rsidR="00E46C40" w:rsidRDefault="00E46C40" w:rsidP="001C7C42">
      <w:pPr>
        <w:pStyle w:val="Heading2"/>
      </w:pPr>
      <w:r>
        <w:t>Conclusion</w:t>
      </w:r>
    </w:p>
    <w:p w:rsidR="001A3D4A" w:rsidRDefault="00D3087D" w:rsidP="004B400B">
      <w:r>
        <w:t>We have demonstrated an area efficient of CNNs using graphene to implement an all-resistance architecture of synapses and neurons. The devices depend on the low charged</w:t>
      </w:r>
      <w:r w:rsidR="001A3D4A">
        <w:t>-</w:t>
      </w:r>
      <w:r>
        <w:t xml:space="preserve">impurity concentration and high gate strength to be able to regenerate the voltage changes at the input. The graphene implementation of the all-resistance CNN architecture is highly scalable with very low area compared to CMOS implementations. </w:t>
      </w:r>
      <w:r w:rsidR="001A3D4A">
        <w:t>We fabricated prototype devices for the synapses and used it to extract the information needed to build Verilog-A models for use in system-level simulations validating the viability of the architecture.</w:t>
      </w:r>
      <w:r w:rsidR="004B400B">
        <w:t xml:space="preserve"> The less the charged-impurity concentration and the stronger the device gates area, the bigger the network can be.</w:t>
      </w:r>
    </w:p>
    <w:p w:rsidR="004B400B" w:rsidRDefault="004B400B" w:rsidP="00011BB1">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w:t>
      </w:r>
      <w:r w:rsidR="002A194F">
        <w:t>still an open problem</w:t>
      </w:r>
      <w:r>
        <w:t>.</w:t>
      </w:r>
      <w:r w:rsidR="002A194F">
        <w:t xml:space="preserve"> Finally, there are no indicators on when a network has converged, but the network is assumed to have converged once the rate of change of </w:t>
      </w:r>
      <w:r w:rsidR="00756E8C">
        <w:t xml:space="preserve">all </w:t>
      </w:r>
      <w:r w:rsidR="002A194F">
        <w:t>neuron output</w:t>
      </w:r>
      <w:r w:rsidR="00756E8C">
        <w:t>s approaches zero</w:t>
      </w:r>
      <w:r w:rsidR="00D74CAE">
        <w:fldChar w:fldCharType="begin" w:fldLock="1"/>
      </w:r>
      <w:r w:rsidR="00D74CAE">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25], [26]", "plainTextFormattedCitation" : "[25], [26]" }, "properties" : { "noteIndex" : 0 }, "schema" : "https://github.com/citation-style-language/schema/raw/master/csl-citation.json" }</w:instrText>
      </w:r>
      <w:r w:rsidR="00D74CAE">
        <w:fldChar w:fldCharType="separate"/>
      </w:r>
      <w:r w:rsidR="00D74CAE" w:rsidRPr="00D74CAE">
        <w:rPr>
          <w:noProof/>
        </w:rPr>
        <w:t>[25], [26]</w:t>
      </w:r>
      <w:r w:rsidR="00D74CAE">
        <w:fldChar w:fldCharType="end"/>
      </w:r>
      <w:r w:rsidR="00756E8C">
        <w:t>.</w:t>
      </w:r>
      <w:r w:rsidR="00D74CAE">
        <w:t xml:space="preserve"> These problems need to be addressed and the impact of device non-idealities has to be evaluated for this architecture to be deemed mature enough for </w:t>
      </w:r>
      <w:bookmarkStart w:id="9" w:name="_GoBack"/>
      <w:bookmarkEnd w:id="9"/>
      <w:r w:rsidR="00D74CAE">
        <w:t>implementat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AB7B79">
      <w:pPr>
        <w:pStyle w:val="Heading1"/>
      </w:pPr>
      <w:r>
        <w:lastRenderedPageBreak/>
        <w:t>Graphene Low-Loss Diodes</w:t>
      </w:r>
    </w:p>
    <w:p w:rsidR="00F6371D" w:rsidRDefault="001967A5" w:rsidP="00144BD8">
      <w:r>
        <w:t xml:space="preserve">Graphene’s unique electronic </w:t>
      </w:r>
      <w:proofErr w:type="gramStart"/>
      <w:r>
        <w:t>properties,</w:t>
      </w:r>
      <w:proofErr w:type="gramEnd"/>
      <w:r>
        <w:t xml:space="preserve"> </w:t>
      </w:r>
      <w:r w:rsidR="003B5903">
        <w:t xml:space="preserve">make it attractive in designing devices that utilize the photon-like behavior of charge carriers. </w:t>
      </w:r>
      <w:r w:rsidR="00095F79">
        <w:t xml:space="preserve">The photon-like behavior of charge carriers in graphene allows us to build </w:t>
      </w:r>
      <w:proofErr w:type="gramStart"/>
      <w:r w:rsidR="00095F79">
        <w:t>zero turn-on voltage diodes</w:t>
      </w:r>
      <w:proofErr w:type="gramEnd"/>
      <w:r w:rsidR="00144BD8">
        <w:t xml:space="preserve">,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w:t>
      </w:r>
      <w:r w:rsidR="006D48AC">
        <w:t>of</w:t>
      </w:r>
      <w:r w:rsidR="00144BD8">
        <w:t xml:space="preserve"> our proposed </w:t>
      </w:r>
      <w:r w:rsidR="006D48AC">
        <w:t>structure</w:t>
      </w:r>
      <w:r w:rsidR="00144BD8">
        <w:t>.</w:t>
      </w:r>
    </w:p>
    <w:p w:rsidR="00A42BF2" w:rsidRDefault="00A42BF2" w:rsidP="00144BD8">
      <w:r>
        <w:t xml:space="preserve">In comparing the performance of different low-loss </w:t>
      </w:r>
      <w:proofErr w:type="gramStart"/>
      <w:r>
        <w:t>diodes</w:t>
      </w:r>
      <w:proofErr w:type="gramEnd"/>
      <w:r>
        <w:t xml:space="preserve">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A42BF2" w:rsidTr="00593449">
        <w:tc>
          <w:tcPr>
            <w:tcW w:w="544" w:type="pct"/>
            <w:vAlign w:val="center"/>
          </w:tcPr>
          <w:p w:rsidR="00A42BF2" w:rsidRDefault="00A42BF2" w:rsidP="00593449">
            <w:pPr>
              <w:ind w:firstLine="0"/>
              <w:jc w:val="center"/>
              <w:rPr>
                <w:rFonts w:eastAsiaTheme="minorEastAsia"/>
              </w:rPr>
            </w:pPr>
          </w:p>
        </w:tc>
        <w:tc>
          <w:tcPr>
            <w:tcW w:w="3856" w:type="pct"/>
            <w:vAlign w:val="center"/>
          </w:tcPr>
          <w:p w:rsidR="00A42BF2" w:rsidRDefault="00A42BF2" w:rsidP="00593449">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A42BF2" w:rsidRDefault="00A42BF2" w:rsidP="00593449">
            <w:pPr>
              <w:ind w:firstLine="0"/>
              <w:jc w:val="right"/>
              <w:rPr>
                <w:rFonts w:eastAsiaTheme="minorEastAsia"/>
              </w:rPr>
            </w:pPr>
            <w:r>
              <w:t>(</w:t>
            </w:r>
            <w:fldSimple w:instr=" STYLEREF 1 \s ">
              <w:r w:rsidR="002479C9">
                <w:rPr>
                  <w:noProof/>
                  <w:cs/>
                </w:rPr>
                <w:t>‎</w:t>
              </w:r>
              <w:r w:rsidR="002479C9">
                <w:rPr>
                  <w:noProof/>
                </w:rPr>
                <w:t>4</w:t>
              </w:r>
            </w:fldSimple>
            <w:r>
              <w:t>.</w:t>
            </w:r>
            <w:fldSimple w:instr=" SEQ Equation \* ARABIC \s 1 ">
              <w:r w:rsidR="002479C9">
                <w:rPr>
                  <w:noProof/>
                </w:rPr>
                <w:t>1</w:t>
              </w:r>
            </w:fldSimple>
            <w:r>
              <w:t>)</w:t>
            </w:r>
          </w:p>
        </w:tc>
      </w:tr>
    </w:tbl>
    <w:p w:rsidR="00A42BF2" w:rsidRDefault="00244DB8" w:rsidP="00144BD8">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rsidR="00BC4066">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48]", "plainTextFormattedCitation" : "[48]", "previouslyFormattedCitation" : "[48]" }, "properties" : { "noteIndex" : 0 }, "schema" : "https://github.com/citation-style-language/schema/raw/master/csl-citation.json" }</w:instrText>
      </w:r>
      <w:r>
        <w:fldChar w:fldCharType="separate"/>
      </w:r>
      <w:r w:rsidR="004108A0" w:rsidRPr="004108A0">
        <w:rPr>
          <w:noProof/>
        </w:rPr>
        <w:t>[48]</w:t>
      </w:r>
      <w:r>
        <w:fldChar w:fldCharType="end"/>
      </w:r>
      <w:r>
        <w:t>.</w:t>
      </w:r>
      <w:r w:rsidR="001C0CBE">
        <w:t xml:space="preserve"> </w:t>
      </w:r>
      <w:r w:rsidR="00234ABF">
        <w:t>T</w:t>
      </w:r>
      <w:r w:rsidR="001C0CBE">
        <w:t xml:space="preserve">he asymmetry </w:t>
      </w:r>
      <w:r w:rsidR="00234ABF">
        <w:t xml:space="preserve">of a perfect linear resistor is unity, and the asymmetry of an ideal diode approaches </w:t>
      </w:r>
      <w:r w:rsidR="001C0CBE">
        <w:t>infinity as it indicates perfe</w:t>
      </w:r>
      <w:r w:rsidR="00234ABF">
        <w:t xml:space="preserve">ct blocking of reverse current. </w:t>
      </w:r>
    </w:p>
    <w:p w:rsidR="00502DD0" w:rsidRDefault="00502DD0" w:rsidP="00144BD8">
      <w:r>
        <w:t>We start by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46C40" w:rsidRDefault="00E46C40" w:rsidP="001C7C42">
      <w:pPr>
        <w:pStyle w:val="Heading2"/>
      </w:pPr>
      <w:r>
        <w:t>Geometric Graphene Diodes</w:t>
      </w:r>
    </w:p>
    <w:p w:rsidR="008C4BF2" w:rsidRDefault="00244DB8" w:rsidP="008C4BF2">
      <w:r>
        <w:t xml:space="preserve">Geometric diodes use the asymmetric </w:t>
      </w:r>
      <w:r w:rsidR="000E5D62">
        <w:t>transmission of charge carrier across an aperture to achieve asymmetric conduction</w:t>
      </w:r>
      <w:r w:rsidR="0022265B">
        <w:fldChar w:fldCharType="begin" w:fldLock="1"/>
      </w:r>
      <w:r w:rsidR="00BC4066">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48]\u2013[53]", "plainTextFormattedCitation" : "[48]\u2013[53]", "previouslyFormattedCitation" : "[48]\u2013[53]" }, "properties" : { "noteIndex" : 0 }, "schema" : "https://github.com/citation-style-language/schema/raw/master/csl-citation.json" }</w:instrText>
      </w:r>
      <w:r w:rsidR="0022265B">
        <w:fldChar w:fldCharType="separate"/>
      </w:r>
      <w:r w:rsidR="004108A0" w:rsidRPr="004108A0">
        <w:rPr>
          <w:noProof/>
        </w:rPr>
        <w:t>[48]–[53]</w:t>
      </w:r>
      <w:r w:rsidR="0022265B">
        <w:fldChar w:fldCharType="end"/>
      </w:r>
      <w:r w:rsidR="000E5D62">
        <w:t>.</w:t>
      </w:r>
      <w:r>
        <w:t xml:space="preserve"> </w:t>
      </w:r>
      <w:r w:rsidR="0022265B">
        <w:t>Th</w:t>
      </w:r>
      <w:r w:rsidR="002C0BFC">
        <w:t xml:space="preserve">e principle of operation of such diodes </w:t>
      </w:r>
      <w:proofErr w:type="gramStart"/>
      <w:r w:rsidR="002C0BFC">
        <w:t>can be explained</w:t>
      </w:r>
      <w:proofErr w:type="gramEnd"/>
      <w:r w:rsidR="002C0BFC">
        <w:t xml:space="preserve"> using the toy model shown in</w:t>
      </w:r>
      <w:r w:rsidR="00DE2288">
        <w:t xml:space="preserve"> </w:t>
      </w:r>
      <w:r w:rsidR="00DE2288">
        <w:fldChar w:fldCharType="begin"/>
      </w:r>
      <w:r w:rsidR="00DE2288">
        <w:instrText xml:space="preserve"> REF _Ref490052565 \h </w:instrText>
      </w:r>
      <w:r w:rsidR="00DE2288">
        <w:fldChar w:fldCharType="separate"/>
      </w:r>
      <w:r w:rsidR="00DE2288">
        <w:t xml:space="preserve">Figure </w:t>
      </w:r>
      <w:r w:rsidR="00DE2288">
        <w:rPr>
          <w:noProof/>
          <w:cs/>
        </w:rPr>
        <w:t>‎</w:t>
      </w:r>
      <w:r w:rsidR="00DE2288">
        <w:rPr>
          <w:noProof/>
        </w:rPr>
        <w:t>4</w:t>
      </w:r>
      <w:r w:rsidR="00DE2288">
        <w:t>.</w:t>
      </w:r>
      <w:r w:rsidR="00DE2288">
        <w:rPr>
          <w:noProof/>
        </w:rPr>
        <w:t>1</w:t>
      </w:r>
      <w:r w:rsidR="00DE2288">
        <w:fldChar w:fldCharType="end"/>
      </w:r>
      <w:r w:rsidR="002C0BFC">
        <w:t>.</w:t>
      </w:r>
      <w:r w:rsidR="008C4BF2" w:rsidRPr="008C4BF2">
        <w:t xml:space="preserve"> </w:t>
      </w:r>
    </w:p>
    <w:p w:rsidR="008C4BF2" w:rsidRDefault="008C4BF2" w:rsidP="008C4BF2">
      <w:r>
        <w:t xml:space="preserve">Charge carriers incident from the left to right </w:t>
      </w:r>
      <w:proofErr w:type="gramStart"/>
      <w:r>
        <w:t>get</w:t>
      </w:r>
      <w:proofErr w:type="gramEnd"/>
      <w:r>
        <w:t xml:space="preserve"> collimated by the geometry of the channel leading to the aperture, allowing most of them to pass through. On the other hand, charge carriers traveling from the left to right </w:t>
      </w:r>
      <w:proofErr w:type="gramStart"/>
      <w:r>
        <w:t>do not get</w:t>
      </w:r>
      <w:proofErr w:type="gramEnd"/>
      <w:r>
        <w:t xml:space="preserve"> collimated and only a small portion passes through the aperture. A formal analysis of geometric diodes can be found in</w:t>
      </w:r>
      <w:r>
        <w:fldChar w:fldCharType="begin" w:fldLock="1"/>
      </w:r>
      <w:r w:rsidR="00BC4066">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49]", "plainTextFormattedCitation" : "[49]", "previouslyFormattedCitation" : "[49]" }, "properties" : { "noteIndex" : 0 }, "schema" : "https://github.com/citation-style-language/schema/raw/master/csl-citation.json" }</w:instrText>
      </w:r>
      <w:r>
        <w:fldChar w:fldCharType="separate"/>
      </w:r>
      <w:r w:rsidR="004108A0" w:rsidRPr="004108A0">
        <w:rPr>
          <w:noProof/>
        </w:rPr>
        <w:t>[49]</w:t>
      </w:r>
      <w:r>
        <w:fldChar w:fldCharType="end"/>
      </w:r>
      <w:r>
        <w:t>.</w:t>
      </w:r>
    </w:p>
    <w:p w:rsidR="008C4BF2" w:rsidRPr="00DE2288" w:rsidRDefault="008C4BF2" w:rsidP="008C4BF2">
      <w:r>
        <w:t>The maximum asymmetry reported for geometric diodes was ~1.35 for exfoliated graphene and 1.15 for CVD graphene</w:t>
      </w:r>
      <w:r>
        <w:fldChar w:fldCharType="begin" w:fldLock="1"/>
      </w:r>
      <w:r w:rsidR="00BC4066">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48]", "plainTextFormattedCitation" : "[48]", "previouslyFormattedCitation" : "[48]" }, "properties" : { "noteIndex" : 0 }, "schema" : "https://github.com/citation-style-language/schema/raw/master/csl-citation.json" }</w:instrText>
      </w:r>
      <w:r>
        <w:fldChar w:fldCharType="separate"/>
      </w:r>
      <w:r w:rsidR="004108A0" w:rsidRPr="004108A0">
        <w:rPr>
          <w:noProof/>
        </w:rPr>
        <w:t>[48]</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rsidR="00BC4066">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54]\u2013[62], [42], [63]\u2013[65]", "plainTextFormattedCitation" : "[54]\u2013[62], [42], [63]\u2013[65]", "previouslyFormattedCitation" : "[54]\u2013[62], [42], [63]\u2013[65]" }, "properties" : { "noteIndex" : 0 }, "schema" : "https://github.com/citation-style-language/schema/raw/master/csl-citation.json" }</w:instrText>
      </w:r>
      <w:r>
        <w:fldChar w:fldCharType="separate"/>
      </w:r>
      <w:r w:rsidR="004108A0" w:rsidRPr="004108A0">
        <w:rPr>
          <w:noProof/>
        </w:rPr>
        <w:t>[54]–[62], [42], [63]–[65]</w:t>
      </w:r>
      <w:r>
        <w:fldChar w:fldCharType="end"/>
      </w:r>
      <w:r>
        <w:t>. This is a strong indicator of the impact of scattering on the performance any diode utilizing the photon-like behavior of charge carriers in graphene.</w:t>
      </w:r>
    </w:p>
    <w:p w:rsidR="00244DB8" w:rsidRDefault="00244DB8" w:rsidP="00244DB8"/>
    <w:p w:rsidR="002C0BFC" w:rsidRDefault="002C0BFC" w:rsidP="002C0BFC">
      <w:pPr>
        <w:keepNext/>
        <w:jc w:val="center"/>
      </w:pPr>
      <w:r>
        <w:rPr>
          <w:noProof/>
        </w:rPr>
        <w:lastRenderedPageBreak/>
        <w:drawing>
          <wp:inline distT="0" distB="0" distL="0" distR="0">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2C0BFC" w:rsidRDefault="002C0BFC" w:rsidP="0050608B">
      <w:pPr>
        <w:pStyle w:val="Caption"/>
      </w:pPr>
      <w:bookmarkStart w:id="10" w:name="_Ref490052565"/>
      <w:r>
        <w:t xml:space="preserve">Figure </w:t>
      </w:r>
      <w:fldSimple w:instr=" STYLEREF 1 \s ">
        <w:r w:rsidR="00BB55FD">
          <w:rPr>
            <w:noProof/>
            <w:cs/>
          </w:rPr>
          <w:t>‎</w:t>
        </w:r>
        <w:r w:rsidR="00BB55FD">
          <w:rPr>
            <w:noProof/>
          </w:rPr>
          <w:t>4</w:t>
        </w:r>
      </w:fldSimple>
      <w:r w:rsidR="00BB55FD">
        <w:t>.</w:t>
      </w:r>
      <w:fldSimple w:instr=" SEQ Figure \* ARABIC \s 1 ">
        <w:r w:rsidR="00BB55FD">
          <w:rPr>
            <w:noProof/>
          </w:rPr>
          <w:t>1</w:t>
        </w:r>
      </w:fldSimple>
      <w:bookmarkEnd w:id="10"/>
      <w:r>
        <w:t xml:space="preserve"> Toy model representing the asymmetric transmission across an aperture. Charge carriers (blue circles) </w:t>
      </w:r>
      <w:proofErr w:type="gramStart"/>
      <w:r>
        <w:t>get</w:t>
      </w:r>
      <w:proofErr w:type="gramEnd"/>
      <w:r>
        <w:t xml:space="preserve"> collimated into the aperture when traveling from left to right, causing large transmission. On the other hand, charge carriers travelling from right to left </w:t>
      </w:r>
      <w:proofErr w:type="gramStart"/>
      <w:r>
        <w:t>do not get</w:t>
      </w:r>
      <w:proofErr w:type="gramEnd"/>
      <w:r>
        <w:t xml:space="preserve"> collimated and transmit only through a small area.</w:t>
      </w:r>
    </w:p>
    <w:p w:rsidR="00E46C40" w:rsidRDefault="00E46C40" w:rsidP="001C7C42">
      <w:pPr>
        <w:pStyle w:val="Heading2"/>
      </w:pPr>
      <w:r>
        <w:t>Oblique Incidence Diodes</w:t>
      </w:r>
    </w:p>
    <w:p w:rsidR="00F849A6" w:rsidRDefault="00F849A6" w:rsidP="00F849A6">
      <w:r>
        <w:t>Oblique incidence diodes depend on the concept of total-internal reflection of charge carriers from an oblique junction to cause asymmetric conduction.</w:t>
      </w:r>
      <w:r w:rsidR="00EF5819">
        <w:t xml:space="preserve"> Klein tunneling in graphene causes normal incident carriers </w:t>
      </w:r>
      <w:proofErr w:type="gramStart"/>
      <w:r w:rsidR="00EF5819">
        <w:t>to always pass</w:t>
      </w:r>
      <w:proofErr w:type="gramEnd"/>
      <w:r w:rsidR="00EF5819">
        <w:t xml:space="preserve"> through, but obliquely incident carriers can be reflected.</w:t>
      </w:r>
      <w:r w:rsidR="006E1F9A">
        <w:t xml:space="preserve"> Asymmetric conductance across graphene oblique PN junction has been predicted theoretically and measured experimentally</w:t>
      </w:r>
      <w:r w:rsidR="009B1A37">
        <w:fldChar w:fldCharType="begin" w:fldLock="1"/>
      </w:r>
      <w:r w:rsidR="00BC4066">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e76d274-621a-481c-a84f-458073fdf1bf"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35], [36], [66]\u2013[76]", "plainTextFormattedCitation" : "[35], [36], [66]\u2013[76]", "previouslyFormattedCitation" : "[35], [36], [66]\u2013[76]" }, "properties" : { "noteIndex" : 0 }, "schema" : "https://github.com/citation-style-language/schema/raw/master/csl-citation.json" }</w:instrText>
      </w:r>
      <w:r w:rsidR="009B1A37">
        <w:fldChar w:fldCharType="separate"/>
      </w:r>
      <w:r w:rsidR="004108A0" w:rsidRPr="004108A0">
        <w:rPr>
          <w:noProof/>
        </w:rPr>
        <w:t>[35], [36], [66]–[76]</w:t>
      </w:r>
      <w:r w:rsidR="009B1A37">
        <w:fldChar w:fldCharType="end"/>
      </w:r>
      <w:r w:rsidR="006E1F9A">
        <w:t>.</w:t>
      </w:r>
    </w:p>
    <w:p w:rsidR="00442467" w:rsidRDefault="00EF5819" w:rsidP="00F849A6">
      <w:r>
        <w:t>The angular condition on reflection can be obtained by matching the boundary conditions at the barrier, which yields a Snell’s law-like relation</w:t>
      </w:r>
      <w:r w:rsidR="003E63BB">
        <w:fldChar w:fldCharType="begin" w:fldLock="1"/>
      </w:r>
      <w:r w:rsidR="00BC4066">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35]\u2013[37], [77]", "plainTextFormattedCitation" : "[35]\u2013[37], [77]", "previouslyFormattedCitation" : "[35]\u2013[37], [77]" }, "properties" : { "noteIndex" : 0 }, "schema" : "https://github.com/citation-style-language/schema/raw/master/csl-citation.json" }</w:instrText>
      </w:r>
      <w:r w:rsidR="003E63BB">
        <w:fldChar w:fldCharType="separate"/>
      </w:r>
      <w:r w:rsidR="004108A0" w:rsidRPr="004108A0">
        <w:rPr>
          <w:noProof/>
        </w:rPr>
        <w:t>[35]–[37], [77]</w:t>
      </w:r>
      <w:r w:rsidR="003E63BB">
        <w:fldChar w:fldCharType="end"/>
      </w:r>
      <w:r w:rsidR="003E63BB">
        <w:t>s</w:t>
      </w:r>
      <w:r w:rsidR="00442467">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2467" w:rsidTr="0040452F">
        <w:tc>
          <w:tcPr>
            <w:tcW w:w="544" w:type="pct"/>
            <w:vAlign w:val="center"/>
          </w:tcPr>
          <w:p w:rsidR="00442467" w:rsidRDefault="00442467" w:rsidP="0040452F">
            <w:pPr>
              <w:ind w:firstLine="0"/>
              <w:jc w:val="center"/>
              <w:rPr>
                <w:rFonts w:eastAsiaTheme="minorEastAsia"/>
              </w:rPr>
            </w:pPr>
          </w:p>
        </w:tc>
        <w:tc>
          <w:tcPr>
            <w:tcW w:w="3856" w:type="pct"/>
            <w:vAlign w:val="center"/>
          </w:tcPr>
          <w:p w:rsidR="00442467" w:rsidRDefault="00E828E1"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442467" w:rsidRDefault="00442467" w:rsidP="0040452F">
            <w:pPr>
              <w:ind w:firstLine="0"/>
              <w:jc w:val="right"/>
              <w:rPr>
                <w:rFonts w:eastAsiaTheme="minorEastAsia"/>
              </w:rPr>
            </w:pPr>
            <w:r>
              <w:t>(</w:t>
            </w:r>
            <w:fldSimple w:instr=" STYLEREF 1 \s ">
              <w:r>
                <w:rPr>
                  <w:noProof/>
                  <w:cs/>
                </w:rPr>
                <w:t>‎</w:t>
              </w:r>
              <w:r>
                <w:rPr>
                  <w:noProof/>
                </w:rPr>
                <w:t>4</w:t>
              </w:r>
            </w:fldSimple>
            <w:r>
              <w:t>.</w:t>
            </w:r>
            <w:fldSimple w:instr=" SEQ Equation \* ARABIC \s 1 ">
              <w:r>
                <w:rPr>
                  <w:noProof/>
                </w:rPr>
                <w:t>2</w:t>
              </w:r>
            </w:fldSimple>
            <w:r>
              <w:t>)</w:t>
            </w:r>
          </w:p>
        </w:tc>
      </w:tr>
    </w:tbl>
    <w:p w:rsidR="00EF5819" w:rsidRDefault="00EF5819" w:rsidP="00F849A6">
      <w:r>
        <w:t xml:space="preserve"> </w:t>
      </w:r>
      <w:r w:rsidR="00442467">
        <w:t>T</w:t>
      </w:r>
      <w:r>
        <w:t>he critical angle beyond which refl</w:t>
      </w:r>
      <w:r w:rsidR="00093E27">
        <w:t>e</w:t>
      </w:r>
      <w:r>
        <w:t xml:space="preserve">ctions </w:t>
      </w:r>
      <w:r w:rsidR="00093E27">
        <w:t xml:space="preserve">of charge carrier </w:t>
      </w:r>
      <w:r>
        <w:t>occur</w:t>
      </w:r>
      <w:r w:rsidR="00442467">
        <w:t xml:space="preserve"> </w:t>
      </w:r>
      <w:proofErr w:type="gramStart"/>
      <w:r w:rsidR="00442467">
        <w:t>can be obtained</w:t>
      </w:r>
      <w:proofErr w:type="gramEnd"/>
      <w:r w:rsidR="00442467">
        <w:t xml:space="preserve">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442467">
        <w:t xml:space="preserve"> to 90 degrees</w:t>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93E27" w:rsidTr="0040452F">
        <w:tc>
          <w:tcPr>
            <w:tcW w:w="544" w:type="pct"/>
            <w:vAlign w:val="center"/>
          </w:tcPr>
          <w:p w:rsidR="00093E27" w:rsidRDefault="00093E27" w:rsidP="0040452F">
            <w:pPr>
              <w:ind w:firstLine="0"/>
              <w:jc w:val="center"/>
              <w:rPr>
                <w:rFonts w:eastAsiaTheme="minorEastAsia"/>
              </w:rPr>
            </w:pPr>
          </w:p>
        </w:tc>
        <w:tc>
          <w:tcPr>
            <w:tcW w:w="3856" w:type="pct"/>
            <w:vAlign w:val="center"/>
          </w:tcPr>
          <w:p w:rsidR="00093E27" w:rsidRDefault="00E828E1"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093E27" w:rsidRDefault="00093E27" w:rsidP="0040452F">
            <w:pPr>
              <w:ind w:firstLine="0"/>
              <w:jc w:val="right"/>
              <w:rPr>
                <w:rFonts w:eastAsiaTheme="minorEastAsia"/>
              </w:rPr>
            </w:pPr>
            <w:r>
              <w:t>(</w:t>
            </w:r>
            <w:fldSimple w:instr=" STYLEREF 1 \s ">
              <w:r w:rsidR="00114C1E">
                <w:rPr>
                  <w:noProof/>
                  <w:cs/>
                </w:rPr>
                <w:t>‎</w:t>
              </w:r>
              <w:r w:rsidR="00114C1E">
                <w:rPr>
                  <w:noProof/>
                </w:rPr>
                <w:t>4</w:t>
              </w:r>
            </w:fldSimple>
            <w:r>
              <w:t>.</w:t>
            </w:r>
            <w:fldSimple w:instr=" SEQ Equation \* ARABIC \s 1 ">
              <w:r w:rsidR="00114C1E">
                <w:rPr>
                  <w:noProof/>
                </w:rPr>
                <w:t>2</w:t>
              </w:r>
            </w:fldSimple>
            <w:r>
              <w:t>)</w:t>
            </w:r>
          </w:p>
        </w:tc>
      </w:tr>
    </w:tbl>
    <w:p w:rsidR="00EF5819" w:rsidRDefault="00741414" w:rsidP="00F849A6">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w:t>
      </w:r>
      <w:r w:rsidR="00442467">
        <w:t>first medium.</w:t>
      </w:r>
      <w:r w:rsidR="00B11D89">
        <w:t xml:space="preserve"> This is depicted in </w:t>
      </w:r>
      <w:r w:rsidR="00B11D89">
        <w:fldChar w:fldCharType="begin"/>
      </w:r>
      <w:r w:rsidR="00B11D89">
        <w:instrText xml:space="preserve"> REF _Ref490058325 \h </w:instrText>
      </w:r>
      <w:r w:rsidR="00B11D89">
        <w:fldChar w:fldCharType="separate"/>
      </w:r>
      <w:r w:rsidR="00B11D89">
        <w:t xml:space="preserve">Figure </w:t>
      </w:r>
      <w:r w:rsidR="00B11D89">
        <w:rPr>
          <w:noProof/>
          <w:cs/>
        </w:rPr>
        <w:t>‎</w:t>
      </w:r>
      <w:r w:rsidR="00B11D89">
        <w:rPr>
          <w:noProof/>
        </w:rPr>
        <w:t>4</w:t>
      </w:r>
      <w:r w:rsidR="00B11D89">
        <w:t>.</w:t>
      </w:r>
      <w:r w:rsidR="00B11D89">
        <w:rPr>
          <w:noProof/>
        </w:rPr>
        <w:t>2</w:t>
      </w:r>
      <w:r w:rsidR="00B11D89">
        <w:fldChar w:fldCharType="end"/>
      </w:r>
      <w:r w:rsidR="00B11D89">
        <w:t xml:space="preserve"> for a case </w:t>
      </w:r>
      <w:proofErr w:type="gramStart"/>
      <w:r w:rsidR="00B11D89">
        <w:t xml:space="preserve">when </w:t>
      </w:r>
      <w:proofErr w:type="gramEnd"/>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B11D89">
        <w:t>, causing transmission away from the normal.</w:t>
      </w:r>
    </w:p>
    <w:p w:rsidR="00442467" w:rsidRDefault="00442467" w:rsidP="00442467">
      <w:pPr>
        <w:keepNext/>
        <w:jc w:val="center"/>
      </w:pPr>
      <w:r>
        <w:rPr>
          <w:noProof/>
        </w:rPr>
        <w:lastRenderedPageBreak/>
        <w:drawing>
          <wp:inline distT="0" distB="0" distL="0" distR="0">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442467" w:rsidRDefault="00442467" w:rsidP="0050608B">
      <w:pPr>
        <w:pStyle w:val="Caption"/>
      </w:pPr>
      <w:bookmarkStart w:id="11" w:name="_Ref490058325"/>
      <w:r>
        <w:t xml:space="preserve">Figure </w:t>
      </w:r>
      <w:fldSimple w:instr=" STYLEREF 1 \s ">
        <w:r w:rsidR="00BB55FD">
          <w:rPr>
            <w:noProof/>
            <w:cs/>
          </w:rPr>
          <w:t>‎</w:t>
        </w:r>
        <w:r w:rsidR="00BB55FD">
          <w:rPr>
            <w:noProof/>
          </w:rPr>
          <w:t>4</w:t>
        </w:r>
      </w:fldSimple>
      <w:r w:rsidR="00BB55FD">
        <w:t>.</w:t>
      </w:r>
      <w:fldSimple w:instr=" SEQ Figure \* ARABIC \s 1 ">
        <w:r w:rsidR="00BB55FD">
          <w:rPr>
            <w:noProof/>
          </w:rPr>
          <w:t>2</w:t>
        </w:r>
      </w:fldSimple>
      <w:bookmarkEnd w:id="11"/>
      <w:r>
        <w:t xml:space="preserve"> Schematic presentation of charge carrier motion </w:t>
      </w:r>
      <w:r w:rsidR="00B11D89">
        <w:t xml:space="preserve">across an oblique carrier </w:t>
      </w:r>
      <w:proofErr w:type="gramStart"/>
      <w:r w:rsidR="00B11D89">
        <w:t xml:space="preserve">when </w:t>
      </w:r>
      <w:proofErr w:type="gramEnd"/>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6B2ACD">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6B2ACD">
        <w:t xml:space="preserve"> to increase </w:t>
      </w:r>
      <w:proofErr w:type="gramStart"/>
      <w:r w:rsidR="006B2ACD">
        <w:t>till</w:t>
      </w:r>
      <w:proofErr w:type="gramEnd"/>
      <w:r w:rsidR="006B2ACD">
        <w:t xml:space="preserve">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w:t>
      </w:r>
      <w:proofErr w:type="gramStart"/>
      <w:r w:rsidR="006B2ACD">
        <w:t>causes</w:t>
      </w:r>
      <w:proofErr w:type="gramEnd"/>
      <w:r w:rsidR="00596B6B">
        <w:t xml:space="preserve"> total internal reflection of charge carriers.</w:t>
      </w:r>
    </w:p>
    <w:p w:rsidR="00505DE8" w:rsidRDefault="00505DE8" w:rsidP="000A0D3F">
      <w:r>
        <w:t>The structure of a</w:t>
      </w:r>
      <w:r w:rsidR="00A146C1">
        <w:t xml:space="preserve">n oblique incidence diode </w:t>
      </w:r>
      <w:proofErr w:type="gramStart"/>
      <w:r w:rsidR="00A146C1">
        <w:t>is shown</w:t>
      </w:r>
      <w:proofErr w:type="gramEnd"/>
      <w:r w:rsidR="00A146C1">
        <w:t xml:space="preserve"> in </w:t>
      </w:r>
      <w:r w:rsidR="009E5488">
        <w:fldChar w:fldCharType="begin"/>
      </w:r>
      <w:r w:rsidR="009E5488">
        <w:instrText xml:space="preserve"> REF _Ref490059159 \h </w:instrText>
      </w:r>
      <w:r w:rsidR="009E5488">
        <w:fldChar w:fldCharType="separate"/>
      </w:r>
      <w:r w:rsidR="009E5488">
        <w:t xml:space="preserve">Figure </w:t>
      </w:r>
      <w:r w:rsidR="009E5488">
        <w:rPr>
          <w:noProof/>
          <w:cs/>
        </w:rPr>
        <w:t>‎</w:t>
      </w:r>
      <w:r w:rsidR="009E5488">
        <w:rPr>
          <w:noProof/>
        </w:rPr>
        <w:t>4</w:t>
      </w:r>
      <w:r w:rsidR="009E5488">
        <w:t>.</w:t>
      </w:r>
      <w:r w:rsidR="009E5488">
        <w:rPr>
          <w:noProof/>
        </w:rPr>
        <w:t>3</w:t>
      </w:r>
      <w:r w:rsidR="009E5488">
        <w:fldChar w:fldCharType="end"/>
      </w:r>
      <w:r w:rsidR="00A146C1">
        <w:t xml:space="preserve">. </w:t>
      </w:r>
      <w:r w:rsidR="009E5488">
        <w:t xml:space="preserve">The oblique gate sets the angle of the potential barrier </w:t>
      </w:r>
      <w:r w:rsidR="00E57F45">
        <w:t>(</w:t>
      </w:r>
      <w:r w:rsidR="00E57F45">
        <w:rPr>
          <w:rFonts w:cs="Times"/>
        </w:rPr>
        <w:t>θ</w:t>
      </w:r>
      <w:r w:rsidR="00E57F45">
        <w:t xml:space="preserve">) </w:t>
      </w:r>
      <w:r w:rsidR="009E5488">
        <w:t>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146C1" w:rsidTr="00E840B6">
        <w:tc>
          <w:tcPr>
            <w:tcW w:w="9350" w:type="dxa"/>
          </w:tcPr>
          <w:p w:rsidR="00A146C1" w:rsidRDefault="00A146C1" w:rsidP="00A146C1">
            <w:pPr>
              <w:ind w:firstLine="0"/>
              <w:jc w:val="center"/>
            </w:pPr>
            <w:r>
              <w:rPr>
                <w:noProof/>
              </w:rPr>
              <w:drawing>
                <wp:inline distT="0" distB="0" distL="0" distR="0">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A146C1" w:rsidRDefault="00A146C1" w:rsidP="00A146C1">
            <w:pPr>
              <w:ind w:firstLine="0"/>
              <w:jc w:val="center"/>
            </w:pPr>
            <w:r>
              <w:t>(a)</w:t>
            </w:r>
          </w:p>
          <w:p w:rsidR="00A146C1" w:rsidRDefault="00A146C1" w:rsidP="00A146C1">
            <w:pPr>
              <w:ind w:firstLine="0"/>
              <w:jc w:val="center"/>
            </w:pPr>
          </w:p>
        </w:tc>
      </w:tr>
      <w:tr w:rsidR="00A146C1" w:rsidTr="00E840B6">
        <w:tc>
          <w:tcPr>
            <w:tcW w:w="7920" w:type="dxa"/>
          </w:tcPr>
          <w:p w:rsidR="00A146C1" w:rsidRDefault="00A146C1" w:rsidP="00A146C1">
            <w:pPr>
              <w:ind w:firstLine="0"/>
              <w:jc w:val="center"/>
            </w:pPr>
            <w:r>
              <w:rPr>
                <w:noProof/>
              </w:rPr>
              <w:drawing>
                <wp:inline distT="0" distB="0" distL="0" distR="0">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A146C1" w:rsidRDefault="00A146C1" w:rsidP="00A146C1">
            <w:pPr>
              <w:keepNext/>
              <w:ind w:firstLine="0"/>
              <w:jc w:val="center"/>
            </w:pPr>
            <w:r>
              <w:t>(b)</w:t>
            </w:r>
          </w:p>
        </w:tc>
      </w:tr>
    </w:tbl>
    <w:p w:rsidR="00A146C1" w:rsidRDefault="00A146C1" w:rsidP="0050608B">
      <w:pPr>
        <w:pStyle w:val="Caption"/>
      </w:pPr>
      <w:bookmarkStart w:id="12" w:name="_Ref490059159"/>
      <w:r>
        <w:t xml:space="preserve">Figure </w:t>
      </w:r>
      <w:fldSimple w:instr=" STYLEREF 1 \s ">
        <w:r w:rsidR="00BB55FD">
          <w:rPr>
            <w:noProof/>
            <w:cs/>
          </w:rPr>
          <w:t>‎</w:t>
        </w:r>
        <w:r w:rsidR="00BB55FD">
          <w:rPr>
            <w:noProof/>
          </w:rPr>
          <w:t>4</w:t>
        </w:r>
      </w:fldSimple>
      <w:r w:rsidR="00BB55FD">
        <w:t>.</w:t>
      </w:r>
      <w:fldSimple w:instr=" SEQ Figure \* ARABIC \s 1 ">
        <w:r w:rsidR="00BB55FD">
          <w:rPr>
            <w:noProof/>
          </w:rPr>
          <w:t>3</w:t>
        </w:r>
      </w:fldSimple>
      <w:bookmarkEnd w:id="12"/>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p>
    <w:p w:rsidR="00A146C1" w:rsidRDefault="0040452F" w:rsidP="0039157D">
      <w:r>
        <w:t xml:space="preserve">The transmission coefficient </w:t>
      </w:r>
      <w:proofErr w:type="gramStart"/>
      <w:r>
        <w:t>across an</w:t>
      </w:r>
      <w:proofErr w:type="gramEnd"/>
      <w:r>
        <w:t xml:space="preserve"> abrupt junction vs the </w:t>
      </w:r>
      <w:r w:rsidR="006968D0">
        <w:t>energy of charge carrier</w:t>
      </w:r>
      <w:r w:rsidR="00AE3C84">
        <w:t xml:space="preserve"> and angle of incidence</w:t>
      </w:r>
      <w:r w:rsidR="006968D0">
        <w:t xml:space="preserve"> when tunneling</w:t>
      </w:r>
      <w:r w:rsidR="00B236D7">
        <w:t xml:space="preserve"> in different directions</w:t>
      </w:r>
      <w:r w:rsidR="006968D0">
        <w:t xml:space="preserve"> across </w:t>
      </w:r>
      <w:r w:rsidR="00F80F6F">
        <w:t>regions</w:t>
      </w:r>
      <w:r w:rsidR="006968D0">
        <w:t xml:space="preserve">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6968D0">
        <w:t xml:space="preserve"> eV </w:t>
      </w:r>
      <w:r w:rsidR="007E23A1">
        <w:t>and</w:t>
      </w:r>
      <w:r w:rsidR="006968D0">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6968D0">
        <w:t xml:space="preserve"> eV is shown in </w:t>
      </w:r>
      <w:r w:rsidR="00AE3C84">
        <w:fldChar w:fldCharType="begin"/>
      </w:r>
      <w:r w:rsidR="00AE3C84">
        <w:instrText xml:space="preserve"> REF _Ref490060373 \h </w:instrText>
      </w:r>
      <w:r w:rsidR="00AE3C84">
        <w:fldChar w:fldCharType="separate"/>
      </w:r>
      <w:r w:rsidR="00AE3C84">
        <w:t xml:space="preserve">Figure </w:t>
      </w:r>
      <w:r w:rsidR="00AE3C84">
        <w:rPr>
          <w:noProof/>
          <w:cs/>
        </w:rPr>
        <w:t>‎</w:t>
      </w:r>
      <w:r w:rsidR="00AE3C84">
        <w:rPr>
          <w:noProof/>
        </w:rPr>
        <w:t>4</w:t>
      </w:r>
      <w:r w:rsidR="00AE3C84">
        <w:t>.</w:t>
      </w:r>
      <w:r w:rsidR="00AE3C84">
        <w:rPr>
          <w:noProof/>
        </w:rPr>
        <w:t>4</w:t>
      </w:r>
      <w:r w:rsidR="00AE3C84">
        <w:fldChar w:fldCharType="end"/>
      </w:r>
      <w:r w:rsidR="006968D0">
        <w:t>.</w:t>
      </w:r>
      <w:r w:rsidR="00AE3C84">
        <w:t xml:space="preserve"> </w:t>
      </w:r>
      <w:r w:rsidR="0039157D">
        <w:t>T</w:t>
      </w:r>
      <w:r w:rsidR="00AE3C84">
        <w:t xml:space="preserve">ransmission </w:t>
      </w:r>
      <w:r w:rsidR="009630E7">
        <w:t xml:space="preserve">asymmetry </w:t>
      </w:r>
      <w:r w:rsidR="0039157D">
        <w:t xml:space="preserve">occurs except </w:t>
      </w:r>
      <w:proofErr w:type="gramStart"/>
      <w:r w:rsidR="0039157D">
        <w:t xml:space="preserve">when </w:t>
      </w:r>
      <w:proofErr w:type="gramEnd"/>
      <m:oMath>
        <m:r>
          <w:rPr>
            <w:rFonts w:ascii="Cambria Math" w:hAnsi="Cambria Math"/>
          </w:rPr>
          <m:t>E=0</m:t>
        </m:r>
      </m:oMath>
      <w:r w:rsidR="00AE3C8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968D0" w:rsidTr="000A146A">
        <w:tc>
          <w:tcPr>
            <w:tcW w:w="4675" w:type="dxa"/>
            <w:vAlign w:val="center"/>
          </w:tcPr>
          <w:p w:rsidR="006968D0" w:rsidRDefault="006968D0" w:rsidP="006968D0">
            <w:pPr>
              <w:ind w:firstLine="0"/>
              <w:jc w:val="center"/>
            </w:pPr>
            <w:r>
              <w:rPr>
                <w:noProof/>
              </w:rPr>
              <w:lastRenderedPageBreak/>
              <w:drawing>
                <wp:inline distT="0" distB="0" distL="0" distR="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2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6968D0">
            <w:pPr>
              <w:ind w:firstLine="0"/>
              <w:jc w:val="center"/>
            </w:pPr>
            <w:r>
              <w:t>(a)</w:t>
            </w:r>
          </w:p>
        </w:tc>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2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0A146A">
            <w:pPr>
              <w:keepNext/>
              <w:ind w:firstLine="0"/>
              <w:jc w:val="center"/>
            </w:pPr>
            <w:r>
              <w:t>(b)</w:t>
            </w:r>
          </w:p>
        </w:tc>
      </w:tr>
    </w:tbl>
    <w:p w:rsidR="006968D0" w:rsidRDefault="000A146A" w:rsidP="0050608B">
      <w:pPr>
        <w:pStyle w:val="Caption"/>
      </w:pPr>
      <w:bookmarkStart w:id="13" w:name="_Ref490060373"/>
      <w:r>
        <w:t xml:space="preserve">Figure </w:t>
      </w:r>
      <w:fldSimple w:instr=" STYLEREF 1 \s ">
        <w:r w:rsidR="00BB55FD">
          <w:rPr>
            <w:noProof/>
            <w:cs/>
          </w:rPr>
          <w:t>‎</w:t>
        </w:r>
        <w:r w:rsidR="00BB55FD">
          <w:rPr>
            <w:noProof/>
          </w:rPr>
          <w:t>4</w:t>
        </w:r>
      </w:fldSimple>
      <w:r w:rsidR="00BB55FD">
        <w:t>.</w:t>
      </w:r>
      <w:fldSimple w:instr=" SEQ Figure \* ARABIC \s 1 ">
        <w:r w:rsidR="00BB55FD">
          <w:rPr>
            <w:noProof/>
          </w:rPr>
          <w:t>4</w:t>
        </w:r>
      </w:fldSimple>
      <w:bookmarkEnd w:id="13"/>
      <w:r>
        <w:t xml:space="preserve"> Transmission coefficient when crossing </w:t>
      </w:r>
      <w:r w:rsidR="000E4A16">
        <w:t>abrupt barrier</w:t>
      </w:r>
      <w:r w:rsidR="002C1E47">
        <w:t xml:space="preserve"> of </w:t>
      </w:r>
      <w:r w:rsidR="0057230E">
        <w:t xml:space="preserve">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2C1E47">
        <w:t xml:space="preserve"> eV </w:t>
      </w:r>
      <w:r w:rsidR="0057230E">
        <w:t>and</w:t>
      </w:r>
      <w:r w:rsidR="002C1E47">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2C1E47">
        <w:t xml:space="preserve"> eV. (a) </w:t>
      </w:r>
      <w:proofErr w:type="gramStart"/>
      <w:r w:rsidR="002C1E47">
        <w:t>from</w:t>
      </w:r>
      <w:proofErr w:type="gramEnd"/>
      <w:r w:rsidR="002C1E47">
        <w:t xml:space="preserve"> region 1 to region 2, and (b) from region 2 to region 1.</w:t>
      </w:r>
    </w:p>
    <w:p w:rsidR="002D6C6B" w:rsidRDefault="00E46C40" w:rsidP="001C7C42">
      <w:pPr>
        <w:pStyle w:val="Heading2"/>
      </w:pPr>
      <w:r>
        <w:t>Performance Limitations</w:t>
      </w:r>
    </w:p>
    <w:p w:rsidR="00E46C40" w:rsidRDefault="002D6C6B" w:rsidP="00A1321C">
      <w:pPr>
        <w:pStyle w:val="Heading3"/>
      </w:pPr>
      <w:r>
        <w:t>Lead Resistance</w:t>
      </w:r>
    </w:p>
    <w:p w:rsidR="0094117E" w:rsidRDefault="0094117E" w:rsidP="0094117E">
      <w:r>
        <w:t>The transmission coefficient across the interface is used for calculating the interface resistance using the Landauer-B</w:t>
      </w:r>
      <w:r>
        <w:rPr>
          <w:rFonts w:cs="Times"/>
        </w:rPr>
        <w:t>ü</w:t>
      </w:r>
      <w:r>
        <w:t>ttiker formalism</w:t>
      </w:r>
      <w:r w:rsidR="003347A6">
        <w:t>s</w:t>
      </w:r>
      <w:r w:rsidR="003347A6">
        <w:fldChar w:fldCharType="begin" w:fldLock="1"/>
      </w:r>
      <w:r w:rsidR="00BC4066">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78]\u2013[80]", "plainTextFormattedCitation" : "[78]\u2013[80]", "previouslyFormattedCitation" : "[78]\u2013[80]" }, "properties" : { "noteIndex" : 0 }, "schema" : "https://github.com/citation-style-language/schema/raw/master/csl-citation.json" }</w:instrText>
      </w:r>
      <w:r w:rsidR="003347A6">
        <w:fldChar w:fldCharType="separate"/>
      </w:r>
      <w:r w:rsidR="004108A0" w:rsidRPr="004108A0">
        <w:rPr>
          <w:noProof/>
        </w:rPr>
        <w:t>[78]–[80]</w:t>
      </w:r>
      <w:r w:rsidR="003347A6">
        <w:fldChar w:fldCharType="end"/>
      </w:r>
      <w:r>
        <w:t>.</w:t>
      </w:r>
      <w:r w:rsidR="00AE037B">
        <w:t xml:space="preserve"> However, the </w:t>
      </w:r>
      <w:proofErr w:type="gramStart"/>
      <w:r w:rsidR="00AE037B">
        <w:t>asymmetry is controlled by the total resistance of the device in the forward and reverse direction</w:t>
      </w:r>
      <w:proofErr w:type="gramEnd"/>
      <w:r w:rsidR="00AE037B">
        <w:t>.</w:t>
      </w:r>
      <w:r w:rsidR="00BB10DC">
        <w:t xml:space="preserve"> The lead resistance adds up to the resistance of the device in both directions and reduces the total resistance difference, and asymmetry of the device.</w:t>
      </w:r>
    </w:p>
    <w:p w:rsidR="007C4B62" w:rsidRDefault="007C4B62" w:rsidP="0094117E">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w:t>
      </w:r>
      <w:proofErr w:type="gramStart"/>
      <w:r>
        <w:t>impact</w:t>
      </w:r>
      <w:proofErr w:type="gramEnd"/>
      <w:r>
        <w:t xml:space="preserve"> the overall asymmetry of the device. In summary, the lead resistance is an important factor that can limit the overall performance of the device.</w:t>
      </w:r>
    </w:p>
    <w:p w:rsidR="00A125B9" w:rsidRDefault="00A125B9" w:rsidP="00A1321C">
      <w:pPr>
        <w:pStyle w:val="Heading3"/>
      </w:pPr>
      <w:r>
        <w:t xml:space="preserve">Thermal </w:t>
      </w:r>
      <w:r w:rsidR="00E57F45">
        <w:t>broadening</w:t>
      </w:r>
      <w:r>
        <w:t xml:space="preserve"> of energy distribution</w:t>
      </w:r>
    </w:p>
    <w:p w:rsidR="0094117E" w:rsidRPr="0094117E" w:rsidRDefault="006620BF" w:rsidP="00FF4A08">
      <w:r>
        <w:t>The transmission coefficient is a strong function of both the angle of incidence</w:t>
      </w:r>
      <w:r w:rsidR="00E57F45">
        <w:t xml:space="preserve"> and energy of charge carriers. The thermal broadening of the Fermi-Dirac distribution at non-zero temperature means that a region of energies around the Fermi level take part in conduction</w:t>
      </w:r>
      <w:r w:rsidR="00E57F45">
        <w:fldChar w:fldCharType="begin" w:fldLock="1"/>
      </w:r>
      <w:r w:rsidR="00BC4066">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78]\u2013[80]", "plainTextFormattedCitation" : "[78]\u2013[80]", "previouslyFormattedCitation" : "[78]\u2013[80]" }, "properties" : { "noteIndex" : 0 }, "schema" : "https://github.com/citation-style-language/schema/raw/master/csl-citation.json" }</w:instrText>
      </w:r>
      <w:r w:rsidR="00E57F45">
        <w:fldChar w:fldCharType="separate"/>
      </w:r>
      <w:r w:rsidR="004108A0" w:rsidRPr="004108A0">
        <w:rPr>
          <w:noProof/>
        </w:rPr>
        <w:t>[78]–[80]</w:t>
      </w:r>
      <w:r w:rsidR="00E57F45">
        <w:fldChar w:fldCharType="end"/>
      </w:r>
      <w:r w:rsidR="00E57F45">
        <w:t>.</w:t>
      </w:r>
      <w:r w:rsidR="00FF4A08">
        <w:t xml:space="preserve"> As such, the total asymmetry depends on the energy thermal broadening. For example, if the device </w:t>
      </w:r>
      <w:proofErr w:type="gramStart"/>
      <w:r w:rsidR="00FF4A08">
        <w:t>is biased</w:t>
      </w:r>
      <w:proofErr w:type="gramEnd"/>
      <w:r w:rsidR="00FF4A08">
        <w:t xml:space="preserve"> to make one of the sides intrinsic, as the temperature increases, more charge carriers with non-zero transmission ratio take place in conduction, </w:t>
      </w:r>
      <w:r w:rsidR="004A2A5D">
        <w:t xml:space="preserve">reducing </w:t>
      </w:r>
      <w:r w:rsidR="00FF4A08">
        <w:t xml:space="preserve">the asymmetry of the interface </w:t>
      </w:r>
      <w:r w:rsidR="001554EE">
        <w:t>resistance</w:t>
      </w:r>
      <w:r w:rsidR="00FF4A08">
        <w:t xml:space="preserve">. </w:t>
      </w:r>
    </w:p>
    <w:p w:rsidR="002D6C6B" w:rsidRDefault="002D6C6B" w:rsidP="00A1321C">
      <w:pPr>
        <w:pStyle w:val="Heading3"/>
      </w:pPr>
      <w:r>
        <w:t>Momentum Distribution Smearing by Scattering</w:t>
      </w:r>
    </w:p>
    <w:p w:rsidR="00BD73A6" w:rsidRDefault="00BD73A6" w:rsidP="00BD73A6">
      <w:r>
        <w:t>Charge carriers in graphene are subject to many mechanisms of scattering</w:t>
      </w:r>
      <w:r w:rsidR="006E1F9A">
        <w:fldChar w:fldCharType="begin" w:fldLock="1"/>
      </w:r>
      <w:r w:rsidR="00BC4066">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3932e88d-c33a-47f0-8fba-0176bc8834a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34], [36], [38], [39], [54]\u2013[56], [58]\u2013[61], [42], [63]\u2013[65], [81]\u2013[117]", "plainTextFormattedCitation" : "[34], [36], [38], [39], [54]\u2013[56], [58]\u2013[61], [42], [63]\u2013[65], [81]\u2013[117]", "previouslyFormattedCitation" : "[34], [36], [38], [39], [54]\u2013[56], [58]\u2013[61], [42], [63]\u2013[65], [81]\u2013[117]" }, "properties" : { "noteIndex" : 0 }, "schema" : "https://github.com/citation-style-language/schema/raw/master/csl-citation.json" }</w:instrText>
      </w:r>
      <w:r w:rsidR="006E1F9A">
        <w:fldChar w:fldCharType="separate"/>
      </w:r>
      <w:r w:rsidR="004108A0" w:rsidRPr="004108A0">
        <w:rPr>
          <w:noProof/>
        </w:rPr>
        <w:t>[34], [36], [38], [39], [54]–[56], [58]–[61], [42], [63]–[65], [81]–[117]</w:t>
      </w:r>
      <w:r w:rsidR="006E1F9A">
        <w:fldChar w:fldCharType="end"/>
      </w:r>
      <w:r>
        <w:t>.</w:t>
      </w:r>
      <w:r w:rsidR="006E1F9A">
        <w:t xml:space="preserve"> </w:t>
      </w:r>
      <w:r w:rsidR="003E63BB">
        <w:t>Scattering smears</w:t>
      </w:r>
      <w:r w:rsidR="00CD5026">
        <w:t xml:space="preserve"> the angular distribution of charge carriers</w:t>
      </w:r>
      <w:r w:rsidR="00FD0172">
        <w:fldChar w:fldCharType="begin" w:fldLock="1"/>
      </w:r>
      <w:r w:rsidR="00BC4066">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118]\u2013[122]", "plainTextFormattedCitation" : "[118]\u2013[122]", "previouslyFormattedCitation" : "[118]\u2013[122]" }, "properties" : { "noteIndex" : 0 }, "schema" : "https://github.com/citation-style-language/schema/raw/master/csl-citation.json" }</w:instrText>
      </w:r>
      <w:r w:rsidR="00FD0172">
        <w:fldChar w:fldCharType="separate"/>
      </w:r>
      <w:r w:rsidR="004108A0" w:rsidRPr="004108A0">
        <w:rPr>
          <w:noProof/>
        </w:rPr>
        <w:t>[118]–[122]</w:t>
      </w:r>
      <w:r w:rsidR="00FD0172">
        <w:fldChar w:fldCharType="end"/>
      </w:r>
      <w:r w:rsidR="00CD5026">
        <w:t>.</w:t>
      </w:r>
      <w:r w:rsidR="00FD0172">
        <w:t xml:space="preserve"> The angular distribution smearing should be included used in the </w:t>
      </w:r>
      <w:r w:rsidR="00FD0172">
        <w:lastRenderedPageBreak/>
        <w:t>Landauer-B</w:t>
      </w:r>
      <w:r w:rsidR="00FD0172">
        <w:rPr>
          <w:rFonts w:cs="Times"/>
        </w:rPr>
        <w:t>ü</w:t>
      </w:r>
      <w:r w:rsidR="00FD0172">
        <w:t xml:space="preserve">ttiker to include the effect of such smearing. Accordingly, </w:t>
      </w:r>
      <w:proofErr w:type="gramStart"/>
      <w:r w:rsidR="00FD0172">
        <w:t>the Landauer-B</w:t>
      </w:r>
      <w:r w:rsidR="00FD0172">
        <w:rPr>
          <w:rFonts w:cs="Times"/>
        </w:rPr>
        <w:t>ü</w:t>
      </w:r>
      <w:r w:rsidR="00FD0172">
        <w:t xml:space="preserve">ttiker equation </w:t>
      </w:r>
      <w:r w:rsidR="00AF36E7">
        <w:t xml:space="preserve">for the interface conductance </w:t>
      </w:r>
      <w:r w:rsidR="00FD0172">
        <w:t>be written as</w:t>
      </w:r>
      <w:proofErr w:type="gramEnd"/>
      <w:r w:rsidR="00FD0172">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745C7" w:rsidTr="00D11996">
        <w:tc>
          <w:tcPr>
            <w:tcW w:w="544" w:type="pct"/>
            <w:vAlign w:val="center"/>
          </w:tcPr>
          <w:p w:rsidR="00E745C7" w:rsidRDefault="00E745C7" w:rsidP="00D11996">
            <w:pPr>
              <w:ind w:firstLine="0"/>
              <w:jc w:val="center"/>
              <w:rPr>
                <w:rFonts w:eastAsiaTheme="minorEastAsia"/>
              </w:rPr>
            </w:pPr>
          </w:p>
        </w:tc>
        <w:tc>
          <w:tcPr>
            <w:tcW w:w="3856" w:type="pct"/>
            <w:vAlign w:val="center"/>
          </w:tcPr>
          <w:p w:rsidR="00E745C7" w:rsidRDefault="00AF36E7" w:rsidP="00D1199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745C7" w:rsidRDefault="00E745C7" w:rsidP="00D11996">
            <w:pPr>
              <w:ind w:firstLine="0"/>
              <w:jc w:val="right"/>
              <w:rPr>
                <w:rFonts w:eastAsiaTheme="minorEastAsia"/>
              </w:rPr>
            </w:pPr>
            <w:bookmarkStart w:id="14" w:name="_Ref490063659"/>
            <w:r>
              <w:t>(</w:t>
            </w:r>
            <w:fldSimple w:instr=" STYLEREF 1 \s ">
              <w:r w:rsidR="001465E4">
                <w:rPr>
                  <w:noProof/>
                  <w:cs/>
                </w:rPr>
                <w:t>‎</w:t>
              </w:r>
              <w:r w:rsidR="001465E4">
                <w:rPr>
                  <w:noProof/>
                </w:rPr>
                <w:t>4</w:t>
              </w:r>
            </w:fldSimple>
            <w:r>
              <w:t>.</w:t>
            </w:r>
            <w:fldSimple w:instr=" SEQ Equation \* ARABIC \s 1 ">
              <w:r w:rsidR="000C5C22">
                <w:rPr>
                  <w:noProof/>
                </w:rPr>
                <w:t>4</w:t>
              </w:r>
            </w:fldSimple>
            <w:r>
              <w:t>)</w:t>
            </w:r>
            <w:bookmarkEnd w:id="14"/>
          </w:p>
        </w:tc>
      </w:tr>
    </w:tbl>
    <w:p w:rsidR="00DF11C8" w:rsidRDefault="009D1275" w:rsidP="00BD73A6">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w:t>
      </w:r>
      <w:r w:rsidR="001E4B21">
        <w:t xml:space="preserve">and </w:t>
      </w:r>
      <m:oMath>
        <m:r>
          <w:rPr>
            <w:rFonts w:ascii="Cambria Math" w:hAnsi="Cambria Math"/>
          </w:rPr>
          <m:t>P</m:t>
        </m:r>
        <m:d>
          <m:dPr>
            <m:ctrlPr>
              <w:rPr>
                <w:rFonts w:ascii="Cambria Math" w:hAnsi="Cambria Math"/>
                <w:i/>
              </w:rPr>
            </m:ctrlPr>
          </m:dPr>
          <m:e>
            <m:r>
              <w:rPr>
                <w:rFonts w:ascii="Cambria Math" w:hAnsi="Cambria Math"/>
              </w:rPr>
              <m:t>E,θ</m:t>
            </m:r>
          </m:e>
        </m:d>
      </m:oMath>
      <w:r w:rsidR="001E4B21">
        <w:t xml:space="preserve"> is the</w:t>
      </w:r>
      <w:r w:rsidR="002C79ED">
        <w:t xml:space="preserve"> momentum smearing</w:t>
      </w:r>
      <w:r w:rsidR="001E4B21">
        <w:t xml:space="preserve"> angular distribution function of the carriers.</w:t>
      </w:r>
      <w:r w:rsidR="002C79ED">
        <w:t xml:space="preserve"> </w:t>
      </w:r>
    </w:p>
    <w:p w:rsidR="00E00C2E" w:rsidRDefault="002C79ED" w:rsidP="00E00C2E">
      <w:r>
        <w:t xml:space="preserve">This smearing </w:t>
      </w:r>
      <w:r w:rsidR="007564A0">
        <w:t>function will cause more angles to take part in the conduction at the interface, which will noticeably increase the conduction of the interface in the reverse direction</w:t>
      </w:r>
      <w:r w:rsidR="00DF11C8">
        <w:t>,</w:t>
      </w:r>
      <w:r w:rsidR="002D3553">
        <w:t xml:space="preserve"> </w:t>
      </w:r>
      <w:r w:rsidR="00DF11C8">
        <w:t xml:space="preserve">reducing the </w:t>
      </w:r>
      <w:r w:rsidR="002D3553">
        <w:t>asymmetry of the device.</w:t>
      </w:r>
      <w:r w:rsidR="00E00C2E">
        <w:t xml:space="preserve"> </w:t>
      </w:r>
    </w:p>
    <w:p w:rsidR="00E00C2E" w:rsidRDefault="00E00C2E" w:rsidP="00E00C2E">
      <w:r>
        <w:t>Unfortunately, there are no analytical expressions for the momentum angular distribution, but it can be obtained using Monte Carlo simulation</w:t>
      </w:r>
      <w:r>
        <w:fldChar w:fldCharType="begin" w:fldLock="1"/>
      </w:r>
      <w:r w:rsidR="00BC4066">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118]\u2013[122]", "plainTextFormattedCitation" : "[118]\u2013[122]", "previouslyFormattedCitation" : "[118]\u2013[122]" }, "properties" : { "noteIndex" : 0 }, "schema" : "https://github.com/citation-style-language/schema/raw/master/csl-citation.json" }</w:instrText>
      </w:r>
      <w:r>
        <w:fldChar w:fldCharType="separate"/>
      </w:r>
      <w:r w:rsidR="004108A0" w:rsidRPr="004108A0">
        <w:rPr>
          <w:noProof/>
        </w:rPr>
        <w:t>[118]–[122]</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753965" w:rsidRDefault="00753965" w:rsidP="001C7C42">
      <w:pPr>
        <w:pStyle w:val="Heading2"/>
      </w:pPr>
      <w:r>
        <w:t>Measurement Results</w:t>
      </w:r>
    </w:p>
    <w:p w:rsidR="003765D9" w:rsidRDefault="003765D9" w:rsidP="0003191D">
      <w:r>
        <w:t xml:space="preserve">We fabricated </w:t>
      </w:r>
      <w:r w:rsidR="0003191D">
        <w:t xml:space="preserve">20 diode </w:t>
      </w:r>
      <w:r>
        <w:t>devices using CVD graphene on SiO</w:t>
      </w:r>
      <w:r w:rsidRPr="00310A6C">
        <w:rPr>
          <w:vertAlign w:val="subscript"/>
        </w:rPr>
        <w:t>2</w:t>
      </w:r>
      <w:r>
        <w:t>, following the same procedure given in</w:t>
      </w:r>
      <w:r w:rsidR="008E5A8E">
        <w:t xml:space="preserve"> Appendix B</w:t>
      </w:r>
      <w:r>
        <w:t xml:space="preserve">. </w:t>
      </w:r>
      <w:r w:rsidR="00AC337E">
        <w:t xml:space="preserve">The </w:t>
      </w:r>
      <w:r w:rsidR="00310A6C">
        <w:t xml:space="preserve">devices were fabricated with </w:t>
      </w:r>
      <w:proofErr w:type="gramStart"/>
      <w:r w:rsidR="00310A6C">
        <w:t>4</w:t>
      </w:r>
      <w:proofErr w:type="gramEnd"/>
      <w:r w:rsidR="00310A6C">
        <w:t xml:space="preserve"> oblique angles: 20</w:t>
      </w:r>
      <w:r w:rsidR="00310A6C">
        <w:rPr>
          <w:rFonts w:cs="Times"/>
        </w:rPr>
        <w:t>°, 30°, 45° and 60°</w:t>
      </w:r>
      <w:r w:rsidR="00AC337E">
        <w:rPr>
          <w:rFonts w:cs="Times"/>
        </w:rPr>
        <w:t>, with 5 devices fabricated at each angle.</w:t>
      </w:r>
      <w:r w:rsidR="0003191D">
        <w:rPr>
          <w:rFonts w:cs="Times"/>
        </w:rPr>
        <w:t xml:space="preserve"> The measurements </w:t>
      </w:r>
      <w:proofErr w:type="gramStart"/>
      <w:r w:rsidR="0003191D">
        <w:rPr>
          <w:rFonts w:cs="Times"/>
        </w:rPr>
        <w:t>were performed</w:t>
      </w:r>
      <w:proofErr w:type="gramEnd"/>
      <w:r w:rsidR="0003191D">
        <w:rPr>
          <w:rFonts w:cs="Times"/>
        </w:rPr>
        <w:t xml:space="preserve"> using a setup similar to that shown in</w:t>
      </w:r>
      <w:r w:rsidR="00533394">
        <w:rPr>
          <w:rFonts w:cs="Times"/>
        </w:rPr>
        <w:t xml:space="preserve"> Appendix C.</w:t>
      </w:r>
      <w:r w:rsidR="0003191D">
        <w:rPr>
          <w:rFonts w:cs="Times"/>
        </w:rPr>
        <w:t xml:space="preserve"> </w:t>
      </w:r>
      <w:r w:rsidR="0003191D">
        <w:rPr>
          <w:rFonts w:cs="Times"/>
        </w:rPr>
        <w:fldChar w:fldCharType="begin"/>
      </w:r>
      <w:r w:rsidR="0003191D">
        <w:rPr>
          <w:rFonts w:cs="Times"/>
        </w:rPr>
        <w:instrText xml:space="preserve"> REF _Ref490089643 \h </w:instrText>
      </w:r>
      <w:r w:rsidR="0003191D">
        <w:rPr>
          <w:rFonts w:cs="Times"/>
        </w:rPr>
      </w:r>
      <w:r w:rsidR="0003191D">
        <w:rPr>
          <w:rFonts w:cs="Times"/>
        </w:rPr>
        <w:fldChar w:fldCharType="separate"/>
      </w:r>
      <w:r w:rsidR="0003191D">
        <w:t xml:space="preserve">Figure </w:t>
      </w:r>
      <w:r w:rsidR="0003191D">
        <w:rPr>
          <w:noProof/>
          <w:cs/>
        </w:rPr>
        <w:t>‎</w:t>
      </w:r>
      <w:r w:rsidR="0003191D">
        <w:rPr>
          <w:noProof/>
        </w:rPr>
        <w:t>4</w:t>
      </w:r>
      <w:r w:rsidR="0003191D">
        <w:t>.</w:t>
      </w:r>
      <w:r w:rsidR="0003191D">
        <w:rPr>
          <w:noProof/>
        </w:rPr>
        <w:t>5</w:t>
      </w:r>
      <w:r w:rsidR="0003191D">
        <w:rPr>
          <w:rFonts w:cs="Times"/>
        </w:rPr>
        <w:fldChar w:fldCharType="end"/>
      </w:r>
      <w:r w:rsidR="0003191D">
        <w:rPr>
          <w:rFonts w:cs="Times"/>
        </w:rPr>
        <w:t xml:space="preserve"> shows a false color SEM image of one of the fabricated devices with an oblique angle of 45°.</w:t>
      </w:r>
    </w:p>
    <w:p w:rsidR="003765D9" w:rsidRDefault="003765D9" w:rsidP="005E7C77">
      <w:pPr>
        <w:keepNext/>
        <w:ind w:firstLine="0"/>
        <w:jc w:val="center"/>
      </w:pPr>
      <w:r>
        <w:rPr>
          <w:noProof/>
        </w:rPr>
        <w:drawing>
          <wp:inline distT="0" distB="0" distL="0" distR="0" wp14:anchorId="3DADA1C1" wp14:editId="4923341E">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2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3765D9" w:rsidRDefault="003765D9" w:rsidP="0050608B">
      <w:pPr>
        <w:pStyle w:val="Caption"/>
      </w:pPr>
      <w:bookmarkStart w:id="15" w:name="_Ref490089643"/>
      <w:r>
        <w:t xml:space="preserve">Figure </w:t>
      </w:r>
      <w:fldSimple w:instr=" STYLEREF 1 \s ">
        <w:r w:rsidR="00BB55FD">
          <w:rPr>
            <w:noProof/>
            <w:cs/>
          </w:rPr>
          <w:t>‎</w:t>
        </w:r>
        <w:r w:rsidR="00BB55FD">
          <w:rPr>
            <w:noProof/>
          </w:rPr>
          <w:t>4</w:t>
        </w:r>
      </w:fldSimple>
      <w:r w:rsidR="00BB55FD">
        <w:t>.</w:t>
      </w:r>
      <w:fldSimple w:instr=" SEQ Figure \* ARABIC \s 1 ">
        <w:r w:rsidR="00BB55FD">
          <w:rPr>
            <w:noProof/>
          </w:rPr>
          <w:t>5</w:t>
        </w:r>
      </w:fldSimple>
      <w:bookmarkEnd w:id="15"/>
      <w:r>
        <w:t xml:space="preserve"> False color SEM image of one of the fabricated diode devices with a 45</w:t>
      </w:r>
      <w:r>
        <w:rPr>
          <w:rFonts w:cs="Times"/>
        </w:rPr>
        <w:t xml:space="preserve">° </w:t>
      </w:r>
      <w:r>
        <w:t xml:space="preserve">oblique top gate. </w:t>
      </w:r>
    </w:p>
    <w:p w:rsidR="003765D9" w:rsidRDefault="00473473" w:rsidP="00A10523">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w:t>
      </w:r>
      <w:r w:rsidR="009F54B8">
        <w:t xml:space="preserve">corresponds to </w:t>
      </w:r>
      <w:r>
        <w:t>an oblique angle of 45</w:t>
      </w:r>
      <w:r>
        <w:rPr>
          <w:rFonts w:cs="Times"/>
        </w:rPr>
        <w:t xml:space="preserve">°. </w:t>
      </w:r>
      <w:r w:rsidR="009F54B8">
        <w:rPr>
          <w:rFonts w:cs="Times"/>
        </w:rPr>
        <w:t>The mean asymmetry at 45° is 1.65, and the smallest asymmet</w:t>
      </w:r>
      <w:r w:rsidR="000A0D3F">
        <w:rPr>
          <w:rFonts w:cs="Times"/>
        </w:rPr>
        <w:t xml:space="preserve">ry was 1.47 at an angle of 30°; this asymmetry is 28% -43% higher than that obtained using CVD geometrical </w:t>
      </w:r>
      <w:r w:rsidR="000A0D3F">
        <w:rPr>
          <w:rFonts w:cs="Times"/>
        </w:rPr>
        <w:lastRenderedPageBreak/>
        <w:t>diodes, and 9%-22% higher than that obtained using exfoliated geometrical diodes.</w:t>
      </w:r>
      <w:r w:rsidR="00A10523" w:rsidRPr="00A10523">
        <w:rPr>
          <w:rFonts w:cs="Times"/>
        </w:rPr>
        <w:t xml:space="preserve"> </w:t>
      </w:r>
      <w:r w:rsidR="00A10523">
        <w:rPr>
          <w:rFonts w:cs="Times"/>
        </w:rPr>
        <w:t>Interestingly, the mean asymmetry is a weak function of the gate angle.</w:t>
      </w:r>
    </w:p>
    <w:p w:rsidR="004D1B91" w:rsidRDefault="004D1B91" w:rsidP="00BF38B3">
      <w:pPr>
        <w:rPr>
          <w:rFonts w:cs="Times"/>
        </w:rPr>
      </w:pPr>
      <w:r>
        <w:rPr>
          <w:rFonts w:cs="Times"/>
        </w:rPr>
        <w:t xml:space="preserve">The weak dependence of the asymmetry on the gate </w:t>
      </w:r>
      <w:r w:rsidR="00BF38B3">
        <w:rPr>
          <w:rFonts w:cs="Times"/>
        </w:rPr>
        <w:t xml:space="preserve">angle </w:t>
      </w:r>
      <w:proofErr w:type="gramStart"/>
      <w:r>
        <w:rPr>
          <w:rFonts w:cs="Times"/>
        </w:rPr>
        <w:t>can be attributed</w:t>
      </w:r>
      <w:proofErr w:type="gramEnd"/>
      <w:r>
        <w:rPr>
          <w:rFonts w:cs="Times"/>
        </w:rPr>
        <w:t xml:space="preserve"> to the smearing of the angular distribution of the carriers</w:t>
      </w:r>
      <w:r w:rsidR="001623D0">
        <w:rPr>
          <w:rFonts w:cs="Times"/>
        </w:rPr>
        <w:t>, distributing the incidence angles of the carriers over a broad range of angles. This angular broadening seems to be wide enough to smear the differences in angle over the range of the fabricated devices</w:t>
      </w:r>
      <w:r w:rsidR="00BF38B3">
        <w:rPr>
          <w:rFonts w:cs="Times"/>
        </w:rPr>
        <w:t xml:space="preserve"> to the point of smearing out any trend.</w:t>
      </w:r>
    </w:p>
    <w:p w:rsidR="00B01CA6" w:rsidRDefault="00466715" w:rsidP="00B01CA6">
      <w:r>
        <w:rPr>
          <w:rFonts w:cs="Times"/>
        </w:rPr>
        <w:t>In addition, the proposed diode outperforms the asymmetry of geometric diodes</w:t>
      </w:r>
      <w:r w:rsidR="0048037C">
        <w:rPr>
          <w:rFonts w:cs="Times"/>
        </w:rPr>
        <w:t xml:space="preserve"> fabricated with either CVD or exfoliated graphene. This </w:t>
      </w:r>
      <w:proofErr w:type="gramStart"/>
      <w:r w:rsidR="0048037C">
        <w:rPr>
          <w:rFonts w:cs="Times"/>
        </w:rPr>
        <w:t>can be attributed</w:t>
      </w:r>
      <w:proofErr w:type="gramEnd"/>
      <w:r w:rsidR="0048037C">
        <w:rPr>
          <w:rFonts w:cs="Times"/>
        </w:rPr>
        <w:t xml:space="preserve"> to the eff</w:t>
      </w:r>
      <w:r w:rsidR="00912B26">
        <w:rPr>
          <w:rFonts w:cs="Times"/>
        </w:rPr>
        <w:t>e</w:t>
      </w:r>
      <w:r w:rsidR="0048037C">
        <w:rPr>
          <w:rFonts w:cs="Times"/>
        </w:rPr>
        <w:t>ctiveness of oblique barriers in creating conduction asymmetry compared to apertures.</w:t>
      </w:r>
      <w:r w:rsidR="00B01CA6">
        <w:rPr>
          <w:rFonts w:cs="Times"/>
        </w:rPr>
        <w:t xml:space="preserve">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sidR="007234FA">
        <w:rPr>
          <w:rFonts w:cs="Times"/>
        </w:rPr>
        <w:fldChar w:fldCharType="begin" w:fldLock="1"/>
      </w:r>
      <w:r w:rsidR="00BC4066">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e76d274-621a-481c-a84f-458073fdf1bf"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67], [69], [70], [72], [73], [123]", "plainTextFormattedCitation" : "[67], [69], [70], [72], [73], [123]", "previouslyFormattedCitation" : "[67], [69], [70], [72], [73], [123]" }, "properties" : { "noteIndex" : 0 }, "schema" : "https://github.com/citation-style-language/schema/raw/master/csl-citation.json" }</w:instrText>
      </w:r>
      <w:r w:rsidR="007234FA">
        <w:rPr>
          <w:rFonts w:cs="Times"/>
        </w:rPr>
        <w:fldChar w:fldCharType="separate"/>
      </w:r>
      <w:r w:rsidR="004108A0" w:rsidRPr="004108A0">
        <w:rPr>
          <w:rFonts w:cs="Times"/>
          <w:noProof/>
        </w:rPr>
        <w:t>[67], [69], [70], [72], [73], [123]</w:t>
      </w:r>
      <w:r w:rsidR="007234FA">
        <w:rPr>
          <w:rFonts w:cs="Times"/>
        </w:rPr>
        <w:fldChar w:fldCharType="end"/>
      </w:r>
      <w:r w:rsidR="00B01CA6">
        <w:rPr>
          <w:rFonts w:cs="Times"/>
        </w:rPr>
        <w:t>.</w:t>
      </w:r>
    </w:p>
    <w:p w:rsidR="003765D9" w:rsidRDefault="003765D9" w:rsidP="003765D9">
      <w:pPr>
        <w:keepNext/>
        <w:ind w:firstLine="0"/>
      </w:pPr>
      <w:r>
        <w:rPr>
          <w:noProof/>
        </w:rPr>
        <w:drawing>
          <wp:inline distT="0" distB="0" distL="0" distR="0">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3765D9" w:rsidRPr="003765D9" w:rsidRDefault="003765D9" w:rsidP="0050608B">
      <w:pPr>
        <w:pStyle w:val="Caption"/>
      </w:pPr>
      <w:bookmarkStart w:id="16" w:name="_Ref490089843"/>
      <w:r>
        <w:t xml:space="preserve">Figure </w:t>
      </w:r>
      <w:fldSimple w:instr=" STYLEREF 1 \s ">
        <w:r w:rsidR="00BB55FD">
          <w:rPr>
            <w:noProof/>
            <w:cs/>
          </w:rPr>
          <w:t>‎</w:t>
        </w:r>
        <w:r w:rsidR="00BB55FD">
          <w:rPr>
            <w:noProof/>
          </w:rPr>
          <w:t>4</w:t>
        </w:r>
      </w:fldSimple>
      <w:r w:rsidR="00BB55FD">
        <w:t>.</w:t>
      </w:r>
      <w:fldSimple w:instr=" SEQ Figure \* ARABIC \s 1 ">
        <w:r w:rsidR="00BB55FD">
          <w:rPr>
            <w:noProof/>
          </w:rPr>
          <w:t>6</w:t>
        </w:r>
      </w:fldSimple>
      <w:bookmarkEnd w:id="16"/>
      <w:r>
        <w:t xml:space="preserve"> Extracted asymmetry </w:t>
      </w:r>
      <w:r w:rsidR="0082609A">
        <w:t>for each oblique gate angle</w:t>
      </w:r>
      <w:r>
        <w:t xml:space="preserve">. The </w:t>
      </w:r>
      <w:r w:rsidR="0082609A">
        <w:t xml:space="preserve">error bars represent the standard deviation of the data </w:t>
      </w:r>
      <w:r>
        <w:t>and the red diamond</w:t>
      </w:r>
      <w:r w:rsidR="0082609A">
        <w:t>s</w:t>
      </w:r>
      <w:r>
        <w:t xml:space="preserve"> represents the mean.</w:t>
      </w:r>
    </w:p>
    <w:p w:rsidR="002D6C6B" w:rsidRDefault="002D6C6B" w:rsidP="001C7C42">
      <w:pPr>
        <w:pStyle w:val="Heading2"/>
      </w:pPr>
      <w:r>
        <w:t>Conclusion</w:t>
      </w:r>
    </w:p>
    <w:p w:rsidR="00B01CA6" w:rsidRDefault="00B01CA6" w:rsidP="00B01CA6">
      <w:r>
        <w:t>Oblique incidence diodes outperform geometrical diodes in terms of the asymmetry</w:t>
      </w:r>
      <w:r w:rsidR="007234FA">
        <w:t xml:space="preserve">. The added asymmetry comes at the expense of adding an extra terminal, making the oblique incidence diodes a 3-terminal device. The added terminal adds to the functionality of the device, allowing it to </w:t>
      </w:r>
      <w:proofErr w:type="gramStart"/>
      <w:r w:rsidR="007234FA">
        <w:t>be used</w:t>
      </w:r>
      <w:proofErr w:type="gramEnd"/>
      <w:r w:rsidR="007234FA">
        <w:t xml:space="preserve"> to implement graphene PN junction multiplexers and logic.</w:t>
      </w:r>
      <w:r w:rsidR="007831CD">
        <w:t xml:space="preserve"> The largest asymmetry </w:t>
      </w:r>
      <w:proofErr w:type="gramStart"/>
      <w:r w:rsidR="007831CD">
        <w:t>was obtained</w:t>
      </w:r>
      <w:proofErr w:type="gramEnd"/>
      <w:r w:rsidR="007831CD">
        <w:t xml:space="preserve"> for a gate angle of 45</w:t>
      </w:r>
      <w:r w:rsidR="007831CD">
        <w:rPr>
          <w:rFonts w:cs="Times"/>
        </w:rPr>
        <w:t>°.</w:t>
      </w:r>
    </w:p>
    <w:p w:rsidR="00AE160D" w:rsidRPr="00B01CA6" w:rsidRDefault="00BF38B3" w:rsidP="00E21D8C">
      <w:r>
        <w:t xml:space="preserve">Quantitatively, the asymmetry numbers are very low and need to </w:t>
      </w:r>
      <w:proofErr w:type="gramStart"/>
      <w:r>
        <w:t>be improved</w:t>
      </w:r>
      <w:proofErr w:type="gramEnd"/>
      <w:r>
        <w:t xml:space="preserve"> for the devices to be application worthy. The major culprit in limiting th</w:t>
      </w:r>
      <w:r w:rsidR="007F6967">
        <w:t>e asymmetry is the scattering, which smears the</w:t>
      </w:r>
      <w:r w:rsidR="008F3A1C">
        <w:t xml:space="preserve"> angular distribution of the </w:t>
      </w:r>
      <w:proofErr w:type="gramStart"/>
      <w:r w:rsidR="008F3A1C">
        <w:t>carriers</w:t>
      </w:r>
      <w:proofErr w:type="gramEnd"/>
      <w:r w:rsidR="008F3A1C">
        <w:t xml:space="preserve"> incident on the gate to the point of smearing the </w:t>
      </w:r>
      <w:r w:rsidR="008F3A1C">
        <w:lastRenderedPageBreak/>
        <w:t>differences in angles from 20</w:t>
      </w:r>
      <w:r w:rsidR="008F3A1C">
        <w:rPr>
          <w:rFonts w:cs="Times"/>
        </w:rPr>
        <w:t>° to 60°.</w:t>
      </w:r>
      <w:r w:rsidR="00AE160D">
        <w:rPr>
          <w:rFonts w:cs="Times"/>
        </w:rPr>
        <w:t xml:space="preserve"> Higher performance might be achievable using better channel and dielectrics. For example, using exfoliated graphene encapsulated by </w:t>
      </w:r>
      <w:proofErr w:type="spellStart"/>
      <w:r w:rsidR="00AE160D">
        <w:rPr>
          <w:rFonts w:cs="Times"/>
        </w:rPr>
        <w:t>hBN</w:t>
      </w:r>
      <w:proofErr w:type="spellEnd"/>
      <w:r w:rsidR="00AE160D">
        <w:rPr>
          <w:rFonts w:cs="Times"/>
        </w:rPr>
        <w:t xml:space="preserve"> would reduce the scattering</w:t>
      </w:r>
      <w:r w:rsidR="00E21D8C">
        <w:rPr>
          <w:rFonts w:cs="Times"/>
        </w:rPr>
        <w:t xml:space="preserve">, achieve </w:t>
      </w:r>
      <w:r w:rsidR="00266580">
        <w:rPr>
          <w:rFonts w:cs="Times"/>
        </w:rPr>
        <w:t>ballistic</w:t>
      </w:r>
      <w:r w:rsidR="00AE160D">
        <w:rPr>
          <w:rFonts w:cs="Times"/>
        </w:rPr>
        <w:t xml:space="preserve"> transport over a larger mean free path</w:t>
      </w:r>
      <w:r w:rsidR="00AE48D4">
        <w:rPr>
          <w:rFonts w:cs="Times"/>
        </w:rPr>
        <w:fldChar w:fldCharType="begin" w:fldLock="1"/>
      </w:r>
      <w:r w:rsidR="00BC4066">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106], [124]\u2013[127]", "plainTextFormattedCitation" : "[106], [124]\u2013[127]", "previouslyFormattedCitation" : "[106], [124]\u2013[127]" }, "properties" : { "noteIndex" : 0 }, "schema" : "https://github.com/citation-style-language/schema/raw/master/csl-citation.json" }</w:instrText>
      </w:r>
      <w:r w:rsidR="00AE48D4">
        <w:rPr>
          <w:rFonts w:cs="Times"/>
        </w:rPr>
        <w:fldChar w:fldCharType="separate"/>
      </w:r>
      <w:r w:rsidR="004108A0" w:rsidRPr="004108A0">
        <w:rPr>
          <w:rFonts w:cs="Times"/>
          <w:noProof/>
        </w:rPr>
        <w:t>[106], [124]–[127]</w:t>
      </w:r>
      <w:r w:rsidR="00AE48D4">
        <w:rPr>
          <w:rFonts w:cs="Times"/>
        </w:rPr>
        <w:fldChar w:fldCharType="end"/>
      </w:r>
      <w:r w:rsidR="00E21D8C">
        <w:rPr>
          <w:rFonts w:cs="Times"/>
        </w:rPr>
        <w:t xml:space="preserve">, </w:t>
      </w:r>
      <w:r w:rsidR="00AE160D">
        <w:rPr>
          <w:rFonts w:cs="Times"/>
        </w:rPr>
        <w:t xml:space="preserve">which </w:t>
      </w:r>
      <w:r w:rsidR="00E21D8C">
        <w:rPr>
          <w:rFonts w:cs="Times"/>
        </w:rPr>
        <w:t>could</w:t>
      </w:r>
      <w:r w:rsidR="00AE160D">
        <w:rPr>
          <w:rFonts w:cs="Times"/>
        </w:rPr>
        <w:t xml:space="preserve"> yield higher asymmetry.</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AB7B79">
      <w:pPr>
        <w:pStyle w:val="Heading1"/>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BC4066">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128]", "plainTextFormattedCitation" : "[128]", "previouslyFormattedCitation" : "[128]" }, "properties" : { "noteIndex" : 0 }, "schema" : "https://github.com/citation-style-language/schema/raw/master/csl-citation.json" }</w:instrText>
      </w:r>
      <w:r w:rsidR="0057340A">
        <w:fldChar w:fldCharType="separate"/>
      </w:r>
      <w:r w:rsidR="004108A0" w:rsidRPr="004108A0">
        <w:rPr>
          <w:noProof/>
        </w:rPr>
        <w:t>[128]</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BC4066">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97], [107], [129]", "plainTextFormattedCitation" : "[97], [107], [129]", "previouslyFormattedCitation" : "[97], [107], [129]" }, "properties" : { "noteIndex" : 0 }, "schema" : "https://github.com/citation-style-language/schema/raw/master/csl-citation.json" }</w:instrText>
      </w:r>
      <w:r w:rsidR="00417028">
        <w:fldChar w:fldCharType="separate"/>
      </w:r>
      <w:r w:rsidR="004108A0" w:rsidRPr="004108A0">
        <w:rPr>
          <w:noProof/>
        </w:rPr>
        <w:t>[97], [107], [129]</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BC4066">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78]\u2013[80]", "plainTextFormattedCitation" : "[78]\u2013[80]", "previouslyFormattedCitation" : "[78]\u2013[80]" }, "properties" : { "noteIndex" : 0 }, "schema" : "https://github.com/citation-style-language/schema/raw/master/csl-citation.json" }</w:instrText>
      </w:r>
      <w:r w:rsidR="00FB5998">
        <w:fldChar w:fldCharType="separate"/>
      </w:r>
      <w:r w:rsidR="004108A0" w:rsidRPr="004108A0">
        <w:rPr>
          <w:noProof/>
        </w:rPr>
        <w:t>[78]–[80]</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BC4066">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42], [64], [130]", "plainTextFormattedCitation" : "[42], [64], [130]", "previouslyFormattedCitation" : "[42], [64], [130]" }, "properties" : { "noteIndex" : 0 }, "schema" : "https://github.com/citation-style-language/schema/raw/master/csl-citation.json" }</w:instrText>
      </w:r>
      <w:r w:rsidR="00417028">
        <w:fldChar w:fldCharType="separate"/>
      </w:r>
      <w:r w:rsidR="004108A0" w:rsidRPr="004108A0">
        <w:rPr>
          <w:noProof/>
        </w:rPr>
        <w:t>[42], [64], [130]</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BC4066">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131]\u2013[137]", "plainTextFormattedCitation" : "[131]\u2013[137]", "previouslyFormattedCitation" : "[131]\u2013[137]" }, "properties" : { "noteIndex" : 0 }, "schema" : "https://github.com/citation-style-language/schema/raw/master/csl-citation.json" }</w:instrText>
      </w:r>
      <w:r w:rsidR="00BB09BB">
        <w:fldChar w:fldCharType="separate"/>
      </w:r>
      <w:r w:rsidR="004108A0" w:rsidRPr="004108A0">
        <w:rPr>
          <w:noProof/>
        </w:rPr>
        <w:t>[131]–[137]</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We start by developing an analytical model for the coupling resistance between two graphene ribbons separated by a dielectric, highlighting the impact of different fabrication non</w:t>
      </w:r>
      <w:r w:rsidR="00FC3DBF">
        <w:t>-</w:t>
      </w:r>
      <w:r w:rsidR="0032739E">
        <w:t xml:space="preserve">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1C7C42">
      <w:pPr>
        <w:pStyle w:val="Heading2"/>
      </w:pPr>
      <w:r>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as shown in</w:t>
      </w:r>
      <w:r w:rsidR="007F279E">
        <w:t xml:space="preserve"> </w:t>
      </w:r>
      <w:r w:rsidR="007F279E">
        <w:fldChar w:fldCharType="begin"/>
      </w:r>
      <w:r w:rsidR="007F279E">
        <w:instrText xml:space="preserve"> REF _Ref489873128 \h </w:instrText>
      </w:r>
      <w:r w:rsidR="007F279E">
        <w:fldChar w:fldCharType="separate"/>
      </w:r>
      <w:r w:rsidR="007F279E">
        <w:t xml:space="preserve">Figure </w:t>
      </w:r>
      <w:r w:rsidR="007F279E">
        <w:rPr>
          <w:noProof/>
          <w:cs/>
        </w:rPr>
        <w:t>‎</w:t>
      </w:r>
      <w:r w:rsidR="007F279E">
        <w:rPr>
          <w:noProof/>
        </w:rPr>
        <w:t>5</w:t>
      </w:r>
      <w:r w:rsidR="007F279E">
        <w:t>.</w:t>
      </w:r>
      <w:r w:rsidR="007F279E">
        <w:rPr>
          <w:noProof/>
        </w:rPr>
        <w:t>1</w:t>
      </w:r>
      <w:r w:rsidR="007F279E">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w:t>
      </w:r>
      <w:proofErr w:type="gramStart"/>
      <w:r>
        <w:t>two graphene</w:t>
      </w:r>
      <w:proofErr w:type="gramEnd"/>
      <w:r>
        <w:t xml:space="preserv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rsidR="007F279E">
        <w:t xml:space="preserve">Figure </w:t>
      </w:r>
      <w:r w:rsidR="007F279E">
        <w:rPr>
          <w:noProof/>
          <w:cs/>
        </w:rPr>
        <w:t>‎</w:t>
      </w:r>
      <w:r w:rsidR="007F279E">
        <w:rPr>
          <w:noProof/>
        </w:rPr>
        <w:t>5</w:t>
      </w:r>
      <w:r w:rsidR="007F279E">
        <w:t>.</w:t>
      </w:r>
      <w:r w:rsidR="007F279E">
        <w:rPr>
          <w:noProof/>
        </w:rPr>
        <w:t>2</w:t>
      </w:r>
      <w:r>
        <w:fldChar w:fldCharType="end"/>
      </w:r>
      <w:r>
        <w:t>.</w:t>
      </w:r>
      <w:r w:rsidR="003D0567">
        <w:t xml:space="preserve"> </w:t>
      </w:r>
      <w:r w:rsidR="005A77AB">
        <w:t xml:space="preserve">The lack of states in the dielectric energy gap translates to decaying </w:t>
      </w:r>
      <w:proofErr w:type="spellStart"/>
      <w:r w:rsidR="005A77AB">
        <w:t>wavefunctions</w:t>
      </w:r>
      <w:proofErr w:type="spellEnd"/>
      <w:r w:rsidR="005A77AB">
        <w:t xml:space="preserve">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lastRenderedPageBreak/>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50608B">
      <w:pPr>
        <w:pStyle w:val="Caption"/>
      </w:pPr>
      <w:bookmarkStart w:id="17" w:name="_Ref489873128"/>
      <w:r>
        <w:t xml:space="preserve">Figure </w:t>
      </w:r>
      <w:fldSimple w:instr=" STYLEREF 1 \s ">
        <w:r w:rsidR="00BB55FD">
          <w:rPr>
            <w:noProof/>
            <w:cs/>
          </w:rPr>
          <w:t>‎</w:t>
        </w:r>
        <w:r w:rsidR="00BB55FD">
          <w:rPr>
            <w:noProof/>
          </w:rPr>
          <w:t>5</w:t>
        </w:r>
      </w:fldSimple>
      <w:r w:rsidR="00BB55FD">
        <w:t>.</w:t>
      </w:r>
      <w:fldSimple w:instr=" SEQ Figure \* ARABIC \s 1 ">
        <w:r w:rsidR="00BB55FD">
          <w:rPr>
            <w:noProof/>
          </w:rPr>
          <w:t>1</w:t>
        </w:r>
      </w:fldSimple>
      <w:bookmarkEnd w:id="17"/>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t>The calculation of the tunneling resistance is based on the analysis of Graphene-Insulator-Graphene (GIG) junctions</w:t>
      </w:r>
      <w:r>
        <w:fldChar w:fldCharType="begin" w:fldLock="1"/>
      </w:r>
      <w:r w:rsidR="00BC406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38], [139]", "plainTextFormattedCitation" : "[138], [139]", "previouslyFormattedCitation" : "[138], [139]" }, "properties" : { "noteIndex" : 0 }, "schema" : "https://github.com/citation-style-language/schema/raw/master/csl-citation.json" }</w:instrText>
      </w:r>
      <w:r>
        <w:fldChar w:fldCharType="separate"/>
      </w:r>
      <w:r w:rsidR="004108A0" w:rsidRPr="004108A0">
        <w:rPr>
          <w:noProof/>
        </w:rPr>
        <w:t>[138], [139]</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BC406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38], [139]", "plainTextFormattedCitation" : "[138], [139]", "previouslyFormattedCitation" : "[138], [139]" }, "properties" : { "noteIndex" : 0 }, "schema" : "https://github.com/citation-style-language/schema/raw/master/csl-citation.json" }</w:instrText>
      </w:r>
      <w:r>
        <w:fldChar w:fldCharType="separate"/>
      </w:r>
      <w:r w:rsidR="004108A0" w:rsidRPr="004108A0">
        <w:rPr>
          <w:noProof/>
        </w:rPr>
        <w:t>[138], [139]</w:t>
      </w:r>
      <w:r>
        <w:fldChar w:fldCharType="end"/>
      </w:r>
      <w:r>
        <w:t xml:space="preserve"> slightly, but follows it</w:t>
      </w:r>
      <w:r w:rsidR="006319F3">
        <w:t>s</w:t>
      </w:r>
      <w:r>
        <w:t xml:space="preserve"> essence otherwise. </w:t>
      </w:r>
      <w:proofErr w:type="gramStart"/>
      <w:r w:rsidR="00B24515">
        <w:t xml:space="preserve">We defer the estimation of the tunneling resistance to Section </w:t>
      </w:r>
      <w:r w:rsidR="00496FBE">
        <w:fldChar w:fldCharType="begin"/>
      </w:r>
      <w:r w:rsidR="00496FBE">
        <w:instrText xml:space="preserve"> REF _Ref489975368 \r \h </w:instrText>
      </w:r>
      <w:r w:rsidR="00496FBE">
        <w:fldChar w:fldCharType="separate"/>
      </w:r>
      <w:r w:rsidR="00496FBE">
        <w:rPr>
          <w:cs/>
        </w:rPr>
        <w:t>‎</w:t>
      </w:r>
      <w:r w:rsidR="00496FBE">
        <w:t>5.3</w:t>
      </w:r>
      <w:r w:rsidR="00496FBE">
        <w:fldChar w:fldCharType="end"/>
      </w:r>
      <w:r w:rsidR="00B24515">
        <w:t>, but stress on the fact that it is a tunneling resistance</w:t>
      </w:r>
      <w:r w:rsidR="0063148E">
        <w:t xml:space="preserve"> whose value is very large compared to the ribbons’ resistance</w:t>
      </w:r>
      <w:r w:rsidR="00B24515">
        <w:t xml:space="preserve">; its value is limited by how </w:t>
      </w:r>
      <w:r w:rsidR="0063148E">
        <w:t>close</w:t>
      </w:r>
      <w:r w:rsidR="00B24515">
        <w:t xml:space="preserve">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proofErr w:type="gramEnd"/>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29"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50608B">
      <w:pPr>
        <w:pStyle w:val="Caption"/>
      </w:pPr>
      <w:bookmarkStart w:id="18" w:name="_Ref489371196"/>
      <w:r>
        <w:t xml:space="preserve">Figure </w:t>
      </w:r>
      <w:fldSimple w:instr=" STYLEREF 1 \s ">
        <w:r w:rsidR="00BB55FD">
          <w:rPr>
            <w:noProof/>
            <w:cs/>
          </w:rPr>
          <w:t>‎</w:t>
        </w:r>
        <w:r w:rsidR="00BB55FD">
          <w:rPr>
            <w:noProof/>
          </w:rPr>
          <w:t>5</w:t>
        </w:r>
      </w:fldSimple>
      <w:r w:rsidR="00BB55FD">
        <w:t>.</w:t>
      </w:r>
      <w:fldSimple w:instr=" SEQ Figure \* ARABIC \s 1 ">
        <w:r w:rsidR="00BB55FD">
          <w:rPr>
            <w:noProof/>
          </w:rPr>
          <w:t>2</w:t>
        </w:r>
      </w:fldSimple>
      <w:bookmarkEnd w:id="18"/>
      <w:r>
        <w:t xml:space="preserve"> Cross Section of the graphene coupler with the bottom oxide only shown for clarity. The electronic energy dispersion relation for each region </w:t>
      </w:r>
      <w:proofErr w:type="gramStart"/>
      <w:r>
        <w:t>is shown</w:t>
      </w:r>
      <w:proofErr w:type="gramEnd"/>
      <w:r>
        <w:t xml:space="preserve">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lastRenderedPageBreak/>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7F279E">
        <w:t xml:space="preserve">Figure </w:t>
      </w:r>
      <w:r w:rsidR="007F279E">
        <w:rPr>
          <w:noProof/>
          <w:cs/>
        </w:rPr>
        <w:t>‎</w:t>
      </w:r>
      <w:r w:rsidR="007F279E">
        <w:rPr>
          <w:noProof/>
        </w:rPr>
        <w:t>5</w:t>
      </w:r>
      <w:r w:rsidR="007F279E">
        <w:t>.</w:t>
      </w:r>
      <w:r w:rsidR="007F279E">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50608B">
      <w:pPr>
        <w:pStyle w:val="Caption"/>
      </w:pPr>
      <w:bookmarkStart w:id="19" w:name="_Ref489421109"/>
      <w:r>
        <w:t xml:space="preserve">Figure </w:t>
      </w:r>
      <w:fldSimple w:instr=" STYLEREF 1 \s ">
        <w:r w:rsidR="00BB55FD">
          <w:rPr>
            <w:noProof/>
            <w:cs/>
          </w:rPr>
          <w:t>‎</w:t>
        </w:r>
        <w:r w:rsidR="00BB55FD">
          <w:rPr>
            <w:noProof/>
          </w:rPr>
          <w:t>5</w:t>
        </w:r>
      </w:fldSimple>
      <w:r w:rsidR="00BB55FD">
        <w:t>.</w:t>
      </w:r>
      <w:fldSimple w:instr=" SEQ Figure \* ARABIC \s 1 ">
        <w:r w:rsidR="00BB55FD">
          <w:rPr>
            <w:noProof/>
          </w:rPr>
          <w:t>3</w:t>
        </w:r>
      </w:fldSimple>
      <w:bookmarkEnd w:id="19"/>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r w:rsidR="00142BC6">
        <w:t xml:space="preserve"> </w:t>
      </w:r>
    </w:p>
    <w:p w:rsidR="0028320A" w:rsidRDefault="00EF3B9E" w:rsidP="003D69D9">
      <w:r>
        <w:t xml:space="preserve">The coupling coefficient between the current in the two ribbons </w:t>
      </w:r>
      <w:proofErr w:type="gramStart"/>
      <w:r>
        <w:t>is defined</w:t>
      </w:r>
      <w:proofErr w:type="gramEnd"/>
      <w:r>
        <w:t xml:space="preserve">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E828E1"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r>
              <w:t>(</w:t>
            </w:r>
            <w:fldSimple w:instr=" STYLEREF 1 \s ">
              <w:r w:rsidR="00FD2A2C">
                <w:rPr>
                  <w:noProof/>
                  <w:cs/>
                </w:rPr>
                <w:t>‎</w:t>
              </w:r>
              <w:r w:rsidR="00FD2A2C">
                <w:rPr>
                  <w:noProof/>
                </w:rPr>
                <w:t>5</w:t>
              </w:r>
            </w:fldSimple>
            <w:r>
              <w:t>.</w:t>
            </w:r>
            <w:fldSimple w:instr=" SEQ Equation \* ARABIC \s 1 ">
              <w:r w:rsidR="007F279E">
                <w:rPr>
                  <w:noProof/>
                </w:rPr>
                <w:t>1</w:t>
              </w:r>
            </w:fldSimple>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proofErr w:type="gramStart"/>
      <w:r>
        <w:rPr>
          <w:rFonts w:eastAsiaTheme="minorEastAsia"/>
        </w:rPr>
        <w:t>is provided</w:t>
      </w:r>
      <w:proofErr w:type="gramEnd"/>
      <w:r>
        <w:rPr>
          <w:rFonts w:eastAsiaTheme="minorEastAsia"/>
        </w:rPr>
        <w:t xml:space="preserve"> in</w:t>
      </w:r>
      <w:r w:rsidR="00CE0147">
        <w:rPr>
          <w:rFonts w:eastAsiaTheme="minorEastAsia"/>
        </w:rPr>
        <w:t xml:space="preserve"> Appendix D</w:t>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w:t>
      </w:r>
      <w:proofErr w:type="gramStart"/>
      <w:r w:rsidR="00F66CFC">
        <w:rPr>
          <w:rFonts w:eastAsiaTheme="minorEastAsia"/>
        </w:rPr>
        <w:t xml:space="preserve">is </w:t>
      </w:r>
      <w:r w:rsidR="00A571BC">
        <w:rPr>
          <w:rFonts w:eastAsiaTheme="minorEastAsia"/>
        </w:rPr>
        <w:t>expected</w:t>
      </w:r>
      <w:proofErr w:type="gramEnd"/>
      <w:r w:rsidR="00A571BC">
        <w:rPr>
          <w:rFonts w:eastAsiaTheme="minorEastAsia"/>
        </w:rPr>
        <w:t xml:space="preserve">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w:t>
      </w:r>
      <w:proofErr w:type="gramStart"/>
      <w:r w:rsidR="00CA15D8">
        <w:rPr>
          <w:rFonts w:eastAsiaTheme="minorEastAsia"/>
        </w:rPr>
        <w:t xml:space="preserve">is </w:t>
      </w:r>
      <w:proofErr w:type="gramEnd"/>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xml:space="preserve">. A more general analysis </w:t>
      </w:r>
      <w:proofErr w:type="gramStart"/>
      <w:r w:rsidR="00CA15D8">
        <w:rPr>
          <w:rFonts w:eastAsiaTheme="minorEastAsia"/>
        </w:rPr>
        <w:t>can be found</w:t>
      </w:r>
      <w:proofErr w:type="gramEnd"/>
      <w:r w:rsidR="00CA15D8">
        <w:rPr>
          <w:rFonts w:eastAsiaTheme="minorEastAsia"/>
        </w:rPr>
        <w:t xml:space="preserve"> in</w:t>
      </w:r>
      <w:r w:rsidR="00CE0147">
        <w:rPr>
          <w:rFonts w:eastAsiaTheme="minorEastAsia"/>
        </w:rPr>
        <w:t xml:space="preserve"> Appendix D</w:t>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20" w:name="_Ref489419767"/>
          </w:p>
        </w:tc>
        <w:tc>
          <w:tcPr>
            <w:tcW w:w="3856" w:type="pct"/>
            <w:vAlign w:val="center"/>
          </w:tcPr>
          <w:p w:rsidR="00CA15D8" w:rsidRPr="00583390" w:rsidRDefault="00E828E1"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E828E1"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21" w:name="_Ref489713235"/>
            <w:r>
              <w:lastRenderedPageBreak/>
              <w:t>(</w:t>
            </w:r>
            <w:fldSimple w:instr=" STYLEREF 1 \s ">
              <w:r w:rsidR="00FD2A2C">
                <w:rPr>
                  <w:noProof/>
                  <w:cs/>
                </w:rPr>
                <w:t>‎</w:t>
              </w:r>
              <w:r w:rsidR="00FD2A2C">
                <w:rPr>
                  <w:noProof/>
                </w:rPr>
                <w:t>5</w:t>
              </w:r>
            </w:fldSimple>
            <w:r>
              <w:t>.</w:t>
            </w:r>
            <w:fldSimple w:instr=" SEQ Equation \* ARABIC \s 1 ">
              <w:r w:rsidR="00FD2A2C">
                <w:rPr>
                  <w:noProof/>
                </w:rPr>
                <w:t>2</w:t>
              </w:r>
            </w:fldSimple>
            <w:r>
              <w:t>)</w:t>
            </w:r>
            <w:bookmarkEnd w:id="21"/>
          </w:p>
        </w:tc>
      </w:tr>
    </w:tbl>
    <w:p w:rsidR="00015C36" w:rsidRDefault="00AF37C1" w:rsidP="00AF37C1">
      <w:proofErr w:type="gramStart"/>
      <w:r>
        <w:t xml:space="preserve">Where </w:t>
      </w:r>
      <w:proofErr w:type="gramEnd"/>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bookmarkEnd w:id="20"/>
    <w:p w:rsidR="004D425E" w:rsidRDefault="004D425E" w:rsidP="001C7C42">
      <w:pPr>
        <w:pStyle w:val="Heading2"/>
      </w:pPr>
      <w:r>
        <w:t xml:space="preserve">Dependence Current Coupling Coefficient on Coupling </w:t>
      </w:r>
      <w:r w:rsidR="006B65CA">
        <w:t>Distance</w:t>
      </w:r>
    </w:p>
    <w:p w:rsidR="000F68F5" w:rsidRDefault="000F68F5" w:rsidP="000F68F5">
      <w:r>
        <w:t>Under the condition of matching load ratios</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E828E1"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22" w:name="_Ref489713041"/>
            <w:r>
              <w:t>(</w:t>
            </w:r>
            <w:fldSimple w:instr=" STYLEREF 1 \s ">
              <w:r w:rsidR="007F279E">
                <w:rPr>
                  <w:noProof/>
                  <w:cs/>
                </w:rPr>
                <w:t>‎</w:t>
              </w:r>
              <w:r w:rsidR="007F279E">
                <w:rPr>
                  <w:noProof/>
                </w:rPr>
                <w:t>5</w:t>
              </w:r>
            </w:fldSimple>
            <w:r>
              <w:t>.</w:t>
            </w:r>
            <w:fldSimple w:instr=" SEQ Equation \* ARABIC \s 1 ">
              <w:r w:rsidR="007F279E">
                <w:rPr>
                  <w:noProof/>
                </w:rPr>
                <w:t>3</w:t>
              </w:r>
            </w:fldSimple>
            <w:r>
              <w:t>)</w:t>
            </w:r>
            <w:bookmarkEnd w:id="22"/>
          </w:p>
        </w:tc>
      </w:tr>
    </w:tbl>
    <w:p w:rsidR="000F68F5" w:rsidRDefault="000F68F5" w:rsidP="000F68F5">
      <w:r>
        <w:t xml:space="preserve">In the limiting case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7F279E">
        <w:t>(</w:t>
      </w:r>
      <w:r w:rsidR="007F279E">
        <w:rPr>
          <w:noProof/>
          <w:cs/>
        </w:rPr>
        <w:t>‎</w:t>
      </w:r>
      <w:r w:rsidR="007F279E">
        <w:rPr>
          <w:noProof/>
        </w:rPr>
        <w:t>5</w:t>
      </w:r>
      <w:r w:rsidR="007F279E">
        <w:t>.</w:t>
      </w:r>
      <w:r w:rsidR="007F279E">
        <w:rPr>
          <w:noProof/>
        </w:rPr>
        <w:t>3</w:t>
      </w:r>
      <w:r w:rsidR="007F279E">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E828E1"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23" w:name="_Ref489713141"/>
            <w:r>
              <w:t>(</w:t>
            </w:r>
            <w:fldSimple w:instr=" STYLEREF 1 \s ">
              <w:r w:rsidR="007F279E">
                <w:rPr>
                  <w:noProof/>
                  <w:cs/>
                </w:rPr>
                <w:t>‎</w:t>
              </w:r>
              <w:r w:rsidR="007F279E">
                <w:rPr>
                  <w:noProof/>
                </w:rPr>
                <w:t>5</w:t>
              </w:r>
            </w:fldSimple>
            <w:r>
              <w:t>.</w:t>
            </w:r>
            <w:fldSimple w:instr=" SEQ Equation \* ARABIC \s 1 ">
              <w:r w:rsidR="007F279E">
                <w:rPr>
                  <w:noProof/>
                </w:rPr>
                <w:t>4</w:t>
              </w:r>
            </w:fldSimple>
            <w:r>
              <w:t>)</w:t>
            </w:r>
            <w:bookmarkEnd w:id="23"/>
          </w:p>
        </w:tc>
      </w:tr>
    </w:tbl>
    <w:p w:rsidR="000F68F5" w:rsidRDefault="000F68F5" w:rsidP="00FD0F31">
      <w:r>
        <w:t xml:space="preserve">Equations </w:t>
      </w:r>
      <w:r>
        <w:fldChar w:fldCharType="begin"/>
      </w:r>
      <w:r>
        <w:instrText xml:space="preserve"> REF _Ref489713235 \h </w:instrText>
      </w:r>
      <w:r>
        <w:fldChar w:fldCharType="separate"/>
      </w:r>
      <w:r w:rsidR="007F279E">
        <w:t>(</w:t>
      </w:r>
      <w:r w:rsidR="007F279E">
        <w:rPr>
          <w:noProof/>
          <w:cs/>
        </w:rPr>
        <w:t>‎</w:t>
      </w:r>
      <w:r w:rsidR="007F279E">
        <w:rPr>
          <w:noProof/>
        </w:rPr>
        <w:t>5</w:t>
      </w:r>
      <w:r w:rsidR="007F279E">
        <w:t>.</w:t>
      </w:r>
      <w:r w:rsidR="007F279E">
        <w:rPr>
          <w:noProof/>
        </w:rPr>
        <w:t>2</w:t>
      </w:r>
      <w:r w:rsidR="007F279E">
        <w:t>)</w:t>
      </w:r>
      <w:r>
        <w:fldChar w:fldCharType="end"/>
      </w:r>
      <w:r w:rsidR="00FD0F31">
        <w:t xml:space="preserve">, </w:t>
      </w:r>
      <w:r w:rsidR="00FD0F31">
        <w:fldChar w:fldCharType="begin"/>
      </w:r>
      <w:r w:rsidR="00FD0F31">
        <w:instrText xml:space="preserve"> REF _Ref489713041 \h </w:instrText>
      </w:r>
      <w:r w:rsidR="00FD0F31">
        <w:fldChar w:fldCharType="separate"/>
      </w:r>
      <w:r w:rsidR="007F279E">
        <w:t>(</w:t>
      </w:r>
      <w:r w:rsidR="007F279E">
        <w:rPr>
          <w:noProof/>
          <w:cs/>
        </w:rPr>
        <w:t>‎</w:t>
      </w:r>
      <w:r w:rsidR="007F279E">
        <w:rPr>
          <w:noProof/>
        </w:rPr>
        <w:t>5</w:t>
      </w:r>
      <w:r w:rsidR="007F279E">
        <w:t>.</w:t>
      </w:r>
      <w:r w:rsidR="007F279E">
        <w:rPr>
          <w:noProof/>
        </w:rPr>
        <w:t>3</w:t>
      </w:r>
      <w:r w:rsidR="007F279E">
        <w:t>)</w:t>
      </w:r>
      <w:r w:rsidR="00FD0F31">
        <w:fldChar w:fldCharType="end"/>
      </w:r>
      <w:r w:rsidR="00FD0F31">
        <w:t xml:space="preserve"> and </w:t>
      </w:r>
      <w:r>
        <w:fldChar w:fldCharType="begin"/>
      </w:r>
      <w:r>
        <w:instrText xml:space="preserve"> REF _Ref489713141 \h </w:instrText>
      </w:r>
      <w:r>
        <w:fldChar w:fldCharType="separate"/>
      </w:r>
      <w:r w:rsidR="007F279E">
        <w:t>(</w:t>
      </w:r>
      <w:r w:rsidR="007F279E">
        <w:rPr>
          <w:noProof/>
          <w:cs/>
        </w:rPr>
        <w:t>‎</w:t>
      </w:r>
      <w:r w:rsidR="007F279E">
        <w:rPr>
          <w:noProof/>
        </w:rPr>
        <w:t>5</w:t>
      </w:r>
      <w:r w:rsidR="007F279E">
        <w:t>.</w:t>
      </w:r>
      <w:r w:rsidR="007F279E">
        <w:rPr>
          <w:noProof/>
        </w:rPr>
        <w:t>4</w:t>
      </w:r>
      <w:r w:rsidR="007F279E">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atio between the coupling and branches conductance.</w:t>
      </w:r>
    </w:p>
    <w:p w:rsidR="00542EEF" w:rsidRDefault="00542EEF" w:rsidP="003910AB">
      <w:r>
        <w:t xml:space="preserve">An example of </w:t>
      </w:r>
      <w:r w:rsidR="00697B88">
        <w:t>the spatial variation of the current coupling coefficient and the voltage across the branches</w:t>
      </w:r>
      <w:r w:rsidR="0016240D">
        <w:t xml:space="preserve"> of a balanced coupler if shown in </w:t>
      </w:r>
      <w:r w:rsidR="0016240D">
        <w:fldChar w:fldCharType="begin"/>
      </w:r>
      <w:r w:rsidR="0016240D">
        <w:instrText xml:space="preserve"> REF _Ref489828137 \h </w:instrText>
      </w:r>
      <w:r w:rsidR="0016240D">
        <w:fldChar w:fldCharType="separate"/>
      </w:r>
      <w:r w:rsidR="007F279E">
        <w:t xml:space="preserve">Figure </w:t>
      </w:r>
      <w:r w:rsidR="007F279E">
        <w:rPr>
          <w:noProof/>
          <w:cs/>
        </w:rPr>
        <w:t>‎</w:t>
      </w:r>
      <w:r w:rsidR="007F279E">
        <w:rPr>
          <w:noProof/>
        </w:rPr>
        <w:t>5</w:t>
      </w:r>
      <w:r w:rsidR="007F279E">
        <w:t>.</w:t>
      </w:r>
      <w:r w:rsidR="007F279E">
        <w:rPr>
          <w:noProof/>
        </w:rPr>
        <w:t>6</w:t>
      </w:r>
      <w:r w:rsidR="0016240D">
        <w:fldChar w:fldCharType="end"/>
      </w:r>
      <w:r w:rsidR="003910AB">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697B88" w:rsidTr="00697B88">
        <w:tc>
          <w:tcPr>
            <w:tcW w:w="4675" w:type="dxa"/>
            <w:vAlign w:val="center"/>
          </w:tcPr>
          <w:p w:rsidR="00697B88" w:rsidRDefault="00697B88" w:rsidP="00697B88">
            <w:pPr>
              <w:ind w:firstLine="0"/>
              <w:jc w:val="center"/>
            </w:pPr>
            <w:r>
              <w:rPr>
                <w:noProof/>
              </w:rPr>
              <w:drawing>
                <wp:inline distT="0" distB="0" distL="0" distR="0" wp14:anchorId="09FE50A8" wp14:editId="7C68E59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31"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697B88">
            <w:pPr>
              <w:ind w:firstLine="0"/>
              <w:jc w:val="center"/>
            </w:pPr>
            <w:r>
              <w:t>(a)</w:t>
            </w:r>
          </w:p>
        </w:tc>
        <w:tc>
          <w:tcPr>
            <w:tcW w:w="4675" w:type="dxa"/>
            <w:vAlign w:val="center"/>
          </w:tcPr>
          <w:p w:rsidR="00697B88" w:rsidRDefault="00697B88" w:rsidP="00697B88">
            <w:pPr>
              <w:ind w:firstLine="0"/>
              <w:jc w:val="center"/>
            </w:pPr>
            <w:r>
              <w:rPr>
                <w:noProof/>
              </w:rPr>
              <w:drawing>
                <wp:inline distT="0" distB="0" distL="0" distR="0" wp14:anchorId="5F3BCFC7" wp14:editId="149EF8E9">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32"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2B6F2F">
            <w:pPr>
              <w:keepNext/>
              <w:ind w:firstLine="0"/>
              <w:jc w:val="center"/>
            </w:pPr>
            <w:r>
              <w:t>(b)</w:t>
            </w:r>
          </w:p>
        </w:tc>
      </w:tr>
    </w:tbl>
    <w:p w:rsidR="00697B88" w:rsidRDefault="002B6F2F" w:rsidP="0050608B">
      <w:pPr>
        <w:pStyle w:val="Caption"/>
      </w:pPr>
      <w:r>
        <w:lastRenderedPageBreak/>
        <w:t xml:space="preserve">Figure </w:t>
      </w:r>
      <w:fldSimple w:instr=" STYLEREF 1 \s ">
        <w:r w:rsidR="00BB55FD">
          <w:rPr>
            <w:noProof/>
            <w:cs/>
          </w:rPr>
          <w:t>‎</w:t>
        </w:r>
        <w:r w:rsidR="00BB55FD">
          <w:rPr>
            <w:noProof/>
          </w:rPr>
          <w:t>5</w:t>
        </w:r>
      </w:fldSimple>
      <w:r w:rsidR="00BB55FD">
        <w:t>.</w:t>
      </w:r>
      <w:fldSimple w:instr=" SEQ Figure \* ARABIC \s 1 ">
        <w:r w:rsidR="00BB55FD">
          <w:rPr>
            <w:noProof/>
          </w:rPr>
          <w:t>4</w:t>
        </w:r>
      </w:fldSimple>
      <w:r>
        <w:t xml:space="preserve"> (a) Spatial variation of the current and (b) Spatial variation of the voltage across a balanced coupler. The simulations </w:t>
      </w:r>
      <w:proofErr w:type="gramStart"/>
      <w:r>
        <w:t>were performed</w:t>
      </w:r>
      <w:proofErr w:type="gramEnd"/>
      <w:r>
        <w:t xml:space="preserve"> using SPICE over a discretized model comprised of 1000 sections.</w:t>
      </w:r>
    </w:p>
    <w:p w:rsidR="005012EA" w:rsidRDefault="005012EA" w:rsidP="001C7C42">
      <w:pPr>
        <w:pStyle w:val="Heading2"/>
      </w:pPr>
      <w:bookmarkStart w:id="24" w:name="_Ref489975368"/>
      <w:r>
        <w:t>Estimation of the tunneling resistance</w:t>
      </w:r>
      <w:bookmarkEnd w:id="24"/>
    </w:p>
    <w:p w:rsidR="005012EA" w:rsidRDefault="005012EA" w:rsidP="005012EA">
      <w:r>
        <w:t xml:space="preserve">The tunneling resistance can be estimated using the Bardeen Hamiltonian approach as in other Graphene-Insulator-Graphene junctions </w:t>
      </w:r>
      <w:r>
        <w:fldChar w:fldCharType="begin" w:fldLock="1"/>
      </w:r>
      <w:r w:rsidR="00BC406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38], [139]", "plainTextFormattedCitation" : "[138], [139]", "previouslyFormattedCitation" : "[138], [139]" }, "properties" : { "noteIndex" : 0 }, "schema" : "https://github.com/citation-style-language/schema/raw/master/csl-citation.json" }</w:instrText>
      </w:r>
      <w:r>
        <w:fldChar w:fldCharType="separate"/>
      </w:r>
      <w:r w:rsidR="004108A0" w:rsidRPr="004108A0">
        <w:rPr>
          <w:noProof/>
        </w:rPr>
        <w:t>[138], [139]</w:t>
      </w:r>
      <w:r>
        <w:fldChar w:fldCharType="end"/>
      </w:r>
      <w:r>
        <w:t xml:space="preserve">. The tunneling current evaluated using the Bardeen Transfer Hamiltonian </w:t>
      </w:r>
      <w:r>
        <w:fldChar w:fldCharType="begin" w:fldLock="1"/>
      </w:r>
      <w:r w:rsidR="00BC406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38], [139]", "plainTextFormattedCitation" : "[138], [139]", "previouslyFormattedCitation" : "[138], [139]" }, "properties" : { "noteIndex" : 0 }, "schema" : "https://github.com/citation-style-language/schema/raw/master/csl-citation.json" }</w:instrText>
      </w:r>
      <w:r>
        <w:fldChar w:fldCharType="separate"/>
      </w:r>
      <w:r w:rsidR="004108A0" w:rsidRPr="004108A0">
        <w:rPr>
          <w:noProof/>
        </w:rPr>
        <w:t>[138], [139]</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5</w:t>
              </w:r>
            </w:fldSimple>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E828E1"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6</w:t>
              </w:r>
            </w:fldSimple>
            <w:r>
              <w:t>)</w:t>
            </w:r>
          </w:p>
        </w:tc>
      </w:tr>
    </w:tbl>
    <w:p w:rsidR="005012EA" w:rsidRDefault="005012EA" w:rsidP="005012EA">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midway between the two tunneling electrodes. The matrix element in the case of graphene electrodes is given in </w:t>
      </w:r>
      <w:r>
        <w:fldChar w:fldCharType="begin" w:fldLock="1"/>
      </w:r>
      <w:r w:rsidR="00BC406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38], [139]", "plainTextFormattedCitation" : "[138], [139]", "previouslyFormattedCitation" : "[138], [139]" }, "properties" : { "noteIndex" : 0 }, "schema" : "https://github.com/citation-style-language/schema/raw/master/csl-citation.json" }</w:instrText>
      </w:r>
      <w:r>
        <w:fldChar w:fldCharType="separate"/>
      </w:r>
      <w:r w:rsidR="004108A0" w:rsidRPr="004108A0">
        <w:rPr>
          <w:noProof/>
        </w:rPr>
        <w:t>[138], [139]</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E828E1"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bookmarkStart w:id="25" w:name="_Ref489744879"/>
            <w:r>
              <w:t>(</w:t>
            </w:r>
            <w:fldSimple w:instr=" STYLEREF 1 \s ">
              <w:r w:rsidR="007F279E">
                <w:rPr>
                  <w:noProof/>
                  <w:cs/>
                </w:rPr>
                <w:t>‎</w:t>
              </w:r>
              <w:r w:rsidR="007F279E">
                <w:rPr>
                  <w:noProof/>
                </w:rPr>
                <w:t>5</w:t>
              </w:r>
            </w:fldSimple>
            <w:r>
              <w:t>.</w:t>
            </w:r>
            <w:fldSimple w:instr=" SEQ Equation \* ARABIC \s 1 ">
              <w:r w:rsidR="007F279E">
                <w:rPr>
                  <w:noProof/>
                </w:rPr>
                <w:t>7</w:t>
              </w:r>
            </w:fldSimple>
            <w:r>
              <w:t>)</w:t>
            </w:r>
            <w:bookmarkEnd w:id="25"/>
          </w:p>
        </w:tc>
      </w:tr>
    </w:tbl>
    <w:p w:rsidR="005012EA" w:rsidRDefault="005012EA" w:rsidP="005012EA">
      <w:proofErr w:type="gramStart"/>
      <w:r>
        <w:t xml:space="preserve">Where </w:t>
      </w:r>
      <m:oMath>
        <m:r>
          <w:rPr>
            <w:rFonts w:ascii="Cambria Math" w:eastAsiaTheme="minorEastAsia" w:hAnsi="Cambria Math"/>
          </w:rPr>
          <m:t>κ</m:t>
        </m:r>
      </m:oMath>
      <w:r>
        <w:t xml:space="preserve"> is the wavevector of the decaying exponent</w:t>
      </w:r>
      <w:proofErr w:type="spellStart"/>
      <w:r>
        <w:t>ial</w:t>
      </w:r>
      <w:proofErr w:type="spellEnd"/>
      <w:r>
        <w:t xml:space="preserve"> function inside the parabolic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w:t>
      </w:r>
      <w:proofErr w:type="spellStart"/>
      <w:r>
        <w:t>ts</w:t>
      </w:r>
      <w:proofErr w:type="spellEnd"/>
      <w:r>
        <w:t xml:space="preserve"> for the wave vector misalignment between the overlapping tunneling </w:t>
      </w:r>
      <w:proofErr w:type="spellStart"/>
      <w:r>
        <w:t>wavefunctions</w:t>
      </w:r>
      <w:proofErr w:type="spellEnd"/>
      <w:r>
        <w:t xml:space="preserve">,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w:t>
      </w:r>
      <w:proofErr w:type="gramEnd"/>
      <w:r>
        <w:t xml:space="preserve">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w:t>
      </w:r>
      <w:proofErr w:type="gramStart"/>
      <w:r>
        <w:t xml:space="preserve">and </w:t>
      </w:r>
      <w:proofErr w:type="gramEnd"/>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5012EA" w:rsidRDefault="005012EA" w:rsidP="005012EA">
      <w:r>
        <w:t xml:space="preserve">The lateral tunneling and the use of lithography to form the junction requires some modifications to tunneling matrix element that significantly simplify its analysis: </w:t>
      </w:r>
    </w:p>
    <w:p w:rsidR="005012EA" w:rsidRDefault="005012EA" w:rsidP="005012EA">
      <w:r>
        <w:t xml:space="preserve">1) Lithography creates rough edges. An example of the edge roughness of metal lines obtained when creating metal lines using PMMA photoresist </w:t>
      </w:r>
      <w:proofErr w:type="gramStart"/>
      <w:r>
        <w:t>is shown</w:t>
      </w:r>
      <w:proofErr w:type="gramEnd"/>
      <w:r>
        <w:t xml:space="preserve"> in </w:t>
      </w:r>
      <w:r>
        <w:fldChar w:fldCharType="begin"/>
      </w:r>
      <w:r>
        <w:instrText xml:space="preserve"> REF _Ref489743942 \h </w:instrText>
      </w:r>
      <w:r>
        <w:fldChar w:fldCharType="separate"/>
      </w:r>
      <w:r w:rsidR="007F279E">
        <w:t xml:space="preserve">Figure </w:t>
      </w:r>
      <w:r w:rsidR="007F279E">
        <w:rPr>
          <w:noProof/>
          <w:cs/>
        </w:rPr>
        <w:t>‎</w:t>
      </w:r>
      <w:r w:rsidR="007F279E">
        <w:rPr>
          <w:noProof/>
        </w:rPr>
        <w:t>5</w:t>
      </w:r>
      <w:r w:rsidR="007F279E">
        <w:t>.</w:t>
      </w:r>
      <w:r w:rsidR="007F279E">
        <w:rPr>
          <w:noProof/>
        </w:rPr>
        <w:t>5</w:t>
      </w:r>
      <w:r>
        <w:fldChar w:fldCharType="end"/>
      </w:r>
      <w:r>
        <w:t xml:space="preserve">. The edge roughness standard deviation is </w:t>
      </w:r>
      <w:proofErr w:type="gramStart"/>
      <w:r>
        <w:t>3</w:t>
      </w:r>
      <w:proofErr w:type="gramEnd"/>
      <w:r>
        <w:t xml:space="preserve">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7F279E">
        <w:t>(</w:t>
      </w:r>
      <w:r w:rsidR="007F279E">
        <w:rPr>
          <w:noProof/>
          <w:cs/>
        </w:rPr>
        <w:t>‎</w:t>
      </w:r>
      <w:r w:rsidR="007F279E">
        <w:rPr>
          <w:noProof/>
        </w:rPr>
        <w:t>E</w:t>
      </w:r>
      <w:r w:rsidR="007F279E">
        <w:t>.</w:t>
      </w:r>
      <w:r w:rsidR="007F279E">
        <w:rPr>
          <w:noProof/>
        </w:rPr>
        <w:t>1</w:t>
      </w:r>
      <w:r w:rsidR="007F279E">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w:t>
      </w:r>
      <w:r>
        <w:lastRenderedPageBreak/>
        <w:t xml:space="preserve">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012EA" w:rsidTr="007F279E">
        <w:tc>
          <w:tcPr>
            <w:tcW w:w="4675" w:type="dxa"/>
          </w:tcPr>
          <w:p w:rsidR="005012EA" w:rsidRDefault="005012EA" w:rsidP="007F279E">
            <w:pPr>
              <w:ind w:firstLine="0"/>
            </w:pPr>
            <w:r>
              <w:rPr>
                <w:noProof/>
              </w:rPr>
              <w:drawing>
                <wp:inline distT="0" distB="0" distL="0" distR="0" wp14:anchorId="67760919" wp14:editId="3647DF6C">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5012EA" w:rsidRDefault="005012EA" w:rsidP="007F279E">
            <w:pPr>
              <w:ind w:firstLine="0"/>
              <w:jc w:val="center"/>
            </w:pPr>
            <w:r>
              <w:t>(a)</w:t>
            </w:r>
          </w:p>
        </w:tc>
        <w:tc>
          <w:tcPr>
            <w:tcW w:w="4675" w:type="dxa"/>
          </w:tcPr>
          <w:p w:rsidR="005012EA" w:rsidRDefault="005012EA" w:rsidP="007F279E">
            <w:pPr>
              <w:ind w:firstLine="0"/>
              <w:jc w:val="center"/>
            </w:pPr>
            <w:r>
              <w:rPr>
                <w:noProof/>
              </w:rPr>
              <w:drawing>
                <wp:inline distT="0" distB="0" distL="0" distR="0" wp14:anchorId="7E52F5D1" wp14:editId="4FAD4CFC">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50608B">
      <w:pPr>
        <w:pStyle w:val="Caption"/>
      </w:pPr>
      <w:bookmarkStart w:id="26" w:name="_Ref489743942"/>
      <w:r>
        <w:t xml:space="preserve">Figure </w:t>
      </w:r>
      <w:fldSimple w:instr=" STYLEREF 1 \s ">
        <w:r w:rsidR="00BB55FD">
          <w:rPr>
            <w:noProof/>
            <w:cs/>
          </w:rPr>
          <w:t>‎</w:t>
        </w:r>
        <w:r w:rsidR="00BB55FD">
          <w:rPr>
            <w:noProof/>
          </w:rPr>
          <w:t>5</w:t>
        </w:r>
      </w:fldSimple>
      <w:r w:rsidR="00BB55FD">
        <w:t>.</w:t>
      </w:r>
      <w:fldSimple w:instr=" SEQ Figure \* ARABIC \s 1 ">
        <w:r w:rsidR="00BB55FD">
          <w:rPr>
            <w:noProof/>
          </w:rPr>
          <w:t>5</w:t>
        </w:r>
      </w:fldSimple>
      <w:bookmarkEnd w:id="26"/>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p>
    <w:p w:rsidR="005012EA" w:rsidRDefault="005012EA" w:rsidP="005012EA">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E828E1"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8</w:t>
              </w:r>
            </w:fldSimple>
            <w:r>
              <w:t>)</w:t>
            </w:r>
          </w:p>
        </w:tc>
      </w:tr>
    </w:tbl>
    <w:p w:rsidR="005012EA" w:rsidRDefault="005012EA" w:rsidP="005012EA">
      <w:r>
        <w:t xml:space="preserve">Where </w:t>
      </w:r>
      <m:oMath>
        <m:r>
          <w:rPr>
            <w:rFonts w:ascii="Cambria Math" w:hAnsi="Cambria Math"/>
          </w:rPr>
          <m:t>x=d/2</m:t>
        </m:r>
      </m:oMath>
      <w:r>
        <w:t xml:space="preserve"> is a point midway the 2D barrier assumed to be in the x </w:t>
      </w:r>
      <w:proofErr w:type="gramStart"/>
      <w:r>
        <w:t>direction.</w:t>
      </w:r>
      <w:proofErr w:type="gramEnd"/>
      <w:r>
        <w:t xml:space="preserve"> </w:t>
      </w:r>
    </w:p>
    <w:p w:rsidR="005012EA" w:rsidRDefault="005012EA" w:rsidP="005012EA">
      <w:r>
        <w:t xml:space="preserve">3) The two branches of the coupler </w:t>
      </w:r>
      <w:proofErr w:type="gramStart"/>
      <w:r>
        <w:t>are fabricated</w:t>
      </w:r>
      <w:proofErr w:type="gramEnd"/>
      <w:r>
        <w:t xml:space="preserve"> from a single CVD graphene sheet over SiO</w:t>
      </w:r>
      <w:r w:rsidRPr="00BB3A9B">
        <w:rPr>
          <w:vertAlign w:val="subscript"/>
        </w:rPr>
        <w:t>2</w:t>
      </w:r>
      <w:r>
        <w:t xml:space="preserve"> with a single common back gate. Since the devices are in close proximity, their Fermi level </w:t>
      </w:r>
      <w:proofErr w:type="gramStart"/>
      <w:r>
        <w:t>should be closely aligned</w:t>
      </w:r>
      <w:proofErr w:type="gramEnd"/>
      <w:r>
        <w:t xml:space="preserve">.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5012EA" w:rsidRDefault="005012EA" w:rsidP="005012EA">
      <w:r>
        <w:t xml:space="preserve">4) The region between the two branches of the coupler is typically composed of an oxide. The effective mass of the oxide </w:t>
      </w:r>
      <w:proofErr w:type="gramStart"/>
      <w:r>
        <w:t>should be taken</w:t>
      </w:r>
      <w:proofErr w:type="gramEnd"/>
      <w:r>
        <w:t xml:space="preserve"> into account when calculating the tunneling matrix element, not the free-electron mass.</w:t>
      </w:r>
    </w:p>
    <w:p w:rsidR="005012EA" w:rsidRDefault="005012EA" w:rsidP="005012EA">
      <w:r>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w:t>
      </w:r>
      <w:proofErr w:type="gramStart"/>
      <w:r>
        <w:t>can be neglected</w:t>
      </w:r>
      <w:proofErr w:type="gramEnd"/>
      <w:r>
        <w:t xml:space="preserve">.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5012EA" w:rsidRDefault="005012EA" w:rsidP="005012EA">
      <w:proofErr w:type="gramStart"/>
      <w:r>
        <w:lastRenderedPageBreak/>
        <w:t>Taking the above points into consideration</w:t>
      </w:r>
      <w:proofErr w:type="gramEnd"/>
      <w:r>
        <w:t xml:space="preserve">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9</w:t>
              </w:r>
            </w:fldSimple>
            <w:r>
              <w:t>)</w:t>
            </w:r>
          </w:p>
        </w:tc>
      </w:tr>
    </w:tbl>
    <w:p w:rsidR="00AE1A31" w:rsidRDefault="005012EA" w:rsidP="005012EA">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w:t>
      </w:r>
      <w:proofErr w:type="spellStart"/>
      <w:r>
        <w:t>tures</w:t>
      </w:r>
      <w:proofErr w:type="spellEnd"/>
      <w:r>
        <w:t xml:space="preserve"> the effects of misalignment and normalization constants (it has the units of m</w:t>
      </w:r>
      <w:r w:rsidRPr="00C3464F">
        <w:rPr>
          <w:vertAlign w:val="superscript"/>
        </w:rPr>
        <w:t>-1</w:t>
      </w:r>
      <w:r>
        <w:t>), and V is the applied voltage.</w:t>
      </w:r>
      <w:r w:rsidR="00AE1A31">
        <w:t xml:space="preserve"> The extinction coefficient in this case </w:t>
      </w:r>
      <w:proofErr w:type="gramStart"/>
      <w:r w:rsidR="00AE1A31">
        <w:t>is given</w:t>
      </w:r>
      <w:proofErr w:type="gramEnd"/>
      <w:r w:rsidR="00AE1A31">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AE1A31" w:rsidTr="0040452F">
        <w:tc>
          <w:tcPr>
            <w:tcW w:w="544" w:type="pct"/>
            <w:vAlign w:val="center"/>
          </w:tcPr>
          <w:p w:rsidR="00AE1A31" w:rsidRDefault="00AE1A31" w:rsidP="0040452F">
            <w:pPr>
              <w:jc w:val="center"/>
              <w:rPr>
                <w:rFonts w:eastAsiaTheme="minorEastAsia"/>
              </w:rPr>
            </w:pPr>
          </w:p>
        </w:tc>
        <w:tc>
          <w:tcPr>
            <w:tcW w:w="3855" w:type="pct"/>
            <w:vAlign w:val="center"/>
          </w:tcPr>
          <w:p w:rsidR="00AE1A31" w:rsidRDefault="00AE1A31" w:rsidP="0040452F">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AE1A31" w:rsidRDefault="00AE1A31" w:rsidP="0040452F">
            <w:pPr>
              <w:jc w:val="right"/>
              <w:rPr>
                <w:rFonts w:eastAsiaTheme="minorEastAsia"/>
              </w:rPr>
            </w:pPr>
            <w:r>
              <w:t>(</w:t>
            </w:r>
            <w:fldSimple w:instr=" STYLEREF 1 \s ">
              <w:r>
                <w:rPr>
                  <w:noProof/>
                  <w:cs/>
                </w:rPr>
                <w:t>‎</w:t>
              </w:r>
              <w:r>
                <w:rPr>
                  <w:noProof/>
                </w:rPr>
                <w:t>5</w:t>
              </w:r>
            </w:fldSimple>
            <w:r>
              <w:t>.</w:t>
            </w:r>
            <w:fldSimple w:instr=" SEQ Equation \* ARABIC \s 1 ">
              <w:r>
                <w:rPr>
                  <w:noProof/>
                </w:rPr>
                <w:t>10</w:t>
              </w:r>
            </w:fldSimple>
            <w:r>
              <w:t>)</w:t>
            </w:r>
          </w:p>
        </w:tc>
      </w:tr>
    </w:tbl>
    <w:p w:rsidR="005012EA" w:rsidRDefault="005012EA" w:rsidP="005012EA">
      <w:r>
        <w:t xml:space="preserve"> </w:t>
      </w:r>
      <w:r w:rsidR="00815679">
        <w:t xml:space="preserve">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rsidR="00815679">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00815679">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rsidR="00815679">
        <w:t xml:space="preserve"> is the electron affinity of SiO</w:t>
      </w:r>
      <w:r w:rsidR="00815679" w:rsidRPr="00815679">
        <w:rPr>
          <w:vertAlign w:val="subscript"/>
        </w:rPr>
        <w:t>2</w:t>
      </w:r>
      <w:r w:rsidR="00815679">
        <w:t xml:space="preserve">. </w:t>
      </w:r>
      <w:r>
        <w:t xml:space="preserve">Equation </w:t>
      </w:r>
      <w:r>
        <w:fldChar w:fldCharType="begin"/>
      </w:r>
      <w:r>
        <w:instrText xml:space="preserve"> REF _Ref489713141 \h </w:instrText>
      </w:r>
      <w:r>
        <w:fldChar w:fldCharType="separate"/>
      </w:r>
      <w:r w:rsidR="00AE1A31">
        <w:t>(</w:t>
      </w:r>
      <w:r w:rsidR="00AE1A31">
        <w:rPr>
          <w:noProof/>
          <w:cs/>
        </w:rPr>
        <w:t>‎</w:t>
      </w:r>
      <w:r w:rsidR="00AE1A31">
        <w:rPr>
          <w:noProof/>
        </w:rPr>
        <w:t>5</w:t>
      </w:r>
      <w:r w:rsidR="00AE1A31">
        <w:t>.</w:t>
      </w:r>
      <w:r w:rsidR="00AE1A31">
        <w:rPr>
          <w:noProof/>
        </w:rPr>
        <w:t>4</w:t>
      </w:r>
      <w:r w:rsidR="00AE1A31">
        <w:t>)</w:t>
      </w:r>
      <w:r>
        <w:fldChar w:fldCharType="end"/>
      </w:r>
      <w:r>
        <w:t xml:space="preserve"> yields the tunneling current per unit length of the ribbons in the low field transport regime. The conductance per unit length of the ribbon </w:t>
      </w:r>
      <w:proofErr w:type="gramStart"/>
      <w:r>
        <w:t>is thus given</w:t>
      </w:r>
      <w:proofErr w:type="gramEnd"/>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E828E1" w:rsidP="007F279E">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5012EA" w:rsidRDefault="005012EA" w:rsidP="007F279E">
            <w:pPr>
              <w:jc w:val="right"/>
              <w:rPr>
                <w:rFonts w:eastAsiaTheme="minorEastAsia"/>
              </w:rPr>
            </w:pPr>
            <w:bookmarkStart w:id="27" w:name="_Ref489822567"/>
            <w:r>
              <w:t>(</w:t>
            </w:r>
            <w:fldSimple w:instr=" STYLEREF 1 \s ">
              <w:r w:rsidR="00AE1A31">
                <w:rPr>
                  <w:noProof/>
                  <w:cs/>
                </w:rPr>
                <w:t>‎</w:t>
              </w:r>
              <w:r w:rsidR="00AE1A31">
                <w:rPr>
                  <w:noProof/>
                </w:rPr>
                <w:t>5</w:t>
              </w:r>
            </w:fldSimple>
            <w:r>
              <w:t>.</w:t>
            </w:r>
            <w:fldSimple w:instr=" SEQ Equation \* ARABIC \s 1 ">
              <w:r w:rsidR="00AE1A31">
                <w:rPr>
                  <w:noProof/>
                </w:rPr>
                <w:t>11</w:t>
              </w:r>
            </w:fldSimple>
            <w:r>
              <w:t>)</w:t>
            </w:r>
            <w:bookmarkEnd w:id="27"/>
          </w:p>
        </w:tc>
      </w:tr>
    </w:tbl>
    <w:p w:rsidR="005012EA" w:rsidRDefault="005012EA" w:rsidP="005012EA">
      <w:r>
        <w:t xml:space="preserve">Evaluating Equation </w:t>
      </w:r>
      <w:r>
        <w:fldChar w:fldCharType="begin"/>
      </w:r>
      <w:r>
        <w:instrText xml:space="preserve"> REF _Ref489822567 \h </w:instrText>
      </w:r>
      <w:r>
        <w:fldChar w:fldCharType="separate"/>
      </w:r>
      <w:r w:rsidR="00AE1A31">
        <w:t>(</w:t>
      </w:r>
      <w:r w:rsidR="00AE1A31">
        <w:rPr>
          <w:noProof/>
          <w:cs/>
        </w:rPr>
        <w:t>‎</w:t>
      </w:r>
      <w:r w:rsidR="00AE1A31">
        <w:rPr>
          <w:noProof/>
        </w:rPr>
        <w:t>5</w:t>
      </w:r>
      <w:r w:rsidR="00AE1A31">
        <w:t>.</w:t>
      </w:r>
      <w:r w:rsidR="00AE1A31">
        <w:rPr>
          <w:noProof/>
        </w:rPr>
        <w:t>11</w:t>
      </w:r>
      <w:r w:rsidR="00AE1A31">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AE1A31">
        <w:t xml:space="preserve">Figure </w:t>
      </w:r>
      <w:r w:rsidR="00AE1A31">
        <w:rPr>
          <w:noProof/>
          <w:cs/>
        </w:rPr>
        <w:t>‎</w:t>
      </w:r>
      <w:r w:rsidR="00AE1A31">
        <w:rPr>
          <w:noProof/>
        </w:rPr>
        <w:t>5</w:t>
      </w:r>
      <w:r w:rsidR="00AE1A31">
        <w:t>.</w:t>
      </w:r>
      <w:r w:rsidR="00AE1A31">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012EA" w:rsidTr="007F279E">
        <w:tc>
          <w:tcPr>
            <w:tcW w:w="4675" w:type="dxa"/>
            <w:vAlign w:val="bottom"/>
          </w:tcPr>
          <w:p w:rsidR="005012EA" w:rsidRDefault="005012EA" w:rsidP="007F279E">
            <w:pPr>
              <w:ind w:firstLine="0"/>
              <w:jc w:val="center"/>
            </w:pPr>
            <w:r>
              <w:rPr>
                <w:noProof/>
              </w:rPr>
              <w:drawing>
                <wp:inline distT="0" distB="0" distL="0" distR="0" wp14:anchorId="466F3557" wp14:editId="335E239F">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35"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5012EA" w:rsidRDefault="005012EA" w:rsidP="007F279E">
            <w:pPr>
              <w:ind w:firstLine="0"/>
              <w:jc w:val="center"/>
            </w:pPr>
            <w:r>
              <w:t>(a)</w:t>
            </w:r>
          </w:p>
        </w:tc>
        <w:tc>
          <w:tcPr>
            <w:tcW w:w="4675" w:type="dxa"/>
            <w:vAlign w:val="bottom"/>
          </w:tcPr>
          <w:p w:rsidR="005012EA" w:rsidRDefault="005012EA" w:rsidP="007F279E">
            <w:pPr>
              <w:ind w:firstLine="0"/>
              <w:jc w:val="center"/>
            </w:pPr>
            <w:r>
              <w:rPr>
                <w:noProof/>
              </w:rPr>
              <w:drawing>
                <wp:inline distT="0" distB="0" distL="0" distR="0" wp14:anchorId="3D895C82" wp14:editId="59AEC795">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50608B">
      <w:pPr>
        <w:pStyle w:val="Caption"/>
      </w:pPr>
      <w:bookmarkStart w:id="28" w:name="_Ref489828137"/>
      <w:r>
        <w:t xml:space="preserve">Figure </w:t>
      </w:r>
      <w:fldSimple w:instr=" STYLEREF 1 \s ">
        <w:r w:rsidR="00BB55FD">
          <w:rPr>
            <w:noProof/>
            <w:cs/>
          </w:rPr>
          <w:t>‎</w:t>
        </w:r>
        <w:r w:rsidR="00BB55FD">
          <w:rPr>
            <w:noProof/>
          </w:rPr>
          <w:t>5</w:t>
        </w:r>
      </w:fldSimple>
      <w:r w:rsidR="00BB55FD">
        <w:t>.</w:t>
      </w:r>
      <w:fldSimple w:instr=" SEQ Figure \* ARABIC \s 1 ">
        <w:r w:rsidR="00BB55FD">
          <w:rPr>
            <w:noProof/>
          </w:rPr>
          <w:t>6</w:t>
        </w:r>
      </w:fldSimple>
      <w:bookmarkEnd w:id="28"/>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xml:space="preserve">) while varying the Fermi level from </w:t>
      </w:r>
      <w:proofErr w:type="gramStart"/>
      <w:r>
        <w:t>0</w:t>
      </w:r>
      <w:proofErr w:type="gramEnd"/>
      <w:r>
        <w:t xml:space="preserve"> to 0.3 eV and the separation distance from 1 to 25 nm.</w:t>
      </w:r>
    </w:p>
    <w:p w:rsidR="005012EA" w:rsidRPr="005D6A37" w:rsidRDefault="005012EA" w:rsidP="001B305A">
      <w:r>
        <w:t xml:space="preserve">The numbers obtained show that the coupling is extremely weak. This is due to the use of a non-resonant tunneling device </w:t>
      </w:r>
      <w:r>
        <w:fldChar w:fldCharType="begin" w:fldLock="1"/>
      </w:r>
      <w:r w:rsidR="00BC406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38], [139]", "plainTextFormattedCitation" : "[138], [139]", "previouslyFormattedCitation" : "[138], [139]" }, "properties" : { "noteIndex" : 0 }, "schema" : "https://github.com/citation-style-language/schema/raw/master/csl-citation.json" }</w:instrText>
      </w:r>
      <w:r>
        <w:fldChar w:fldCharType="separate"/>
      </w:r>
      <w:r w:rsidR="004108A0" w:rsidRPr="004108A0">
        <w:rPr>
          <w:noProof/>
        </w:rPr>
        <w:t>[138], [139]</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w:t>
      </w:r>
      <w:r w:rsidR="00D06BE4">
        <w:t xml:space="preserve"> This translates to a very large</w:t>
      </w:r>
      <w:r w:rsidR="001B305A">
        <w:t>, impractical, coupling characteristic length, which mea</w:t>
      </w:r>
      <w:r w:rsidR="00511C8A">
        <w:t>ns that the device operates essentially as two independent ribbons.</w:t>
      </w:r>
    </w:p>
    <w:p w:rsidR="004D425E" w:rsidRDefault="004D425E" w:rsidP="001C7C42">
      <w:pPr>
        <w:pStyle w:val="Heading2"/>
      </w:pPr>
      <w:r>
        <w:lastRenderedPageBreak/>
        <w:t>Impact of Current Coupling on Deeply Scaled Interconnects</w:t>
      </w:r>
    </w:p>
    <w:p w:rsidR="00E14831" w:rsidRDefault="001D7D98" w:rsidP="00996372">
      <w:r>
        <w:t xml:space="preserve">Resistive coupling between neighboring interconnects is a hazard to signal integrity. </w:t>
      </w:r>
      <w:r w:rsidR="004701E1">
        <w:t>Deepl</w:t>
      </w:r>
      <w:r w:rsidR="00FE3F96">
        <w:t>y</w:t>
      </w:r>
      <w:r w:rsidR="004701E1">
        <w:t xml:space="preserve"> scaled</w:t>
      </w:r>
      <w:r>
        <w:t xml:space="preserve"> graphene</w:t>
      </w:r>
      <w:r w:rsidR="004701E1">
        <w:t xml:space="preserve"> interconnects will not suffer </w:t>
      </w:r>
      <w:r w:rsidR="00FE3F96">
        <w:t xml:space="preserve">because of </w:t>
      </w:r>
      <w:r w:rsidR="004701E1">
        <w:t>current coupling before</w:t>
      </w:r>
      <w:r w:rsidR="00FE3F96">
        <w:t xml:space="preserve"> the spacing between them falls well below </w:t>
      </w:r>
      <w:proofErr w:type="gramStart"/>
      <w:r w:rsidR="00FE3F96">
        <w:t>5</w:t>
      </w:r>
      <w:proofErr w:type="gramEnd"/>
      <w:r w:rsidR="00FE3F96">
        <w:t xml:space="preserve"> nm laterally. However, </w:t>
      </w:r>
      <w:r w:rsidR="00E47B79">
        <w:t xml:space="preserve">care should be taken when </w:t>
      </w:r>
      <w:r w:rsidR="00FE3F96">
        <w:t xml:space="preserve">discussing the limits on </w:t>
      </w:r>
      <w:r>
        <w:t>stacking graphene interconnects</w:t>
      </w:r>
      <w:r w:rsidR="00E47B79">
        <w:t xml:space="preserve"> </w:t>
      </w:r>
      <w:r w:rsidR="00E47B79">
        <w:fldChar w:fldCharType="begin" w:fldLock="1"/>
      </w:r>
      <w:r w:rsidR="00BC4066">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31], [133]\u2013[137], [140], [141]", "plainTextFormattedCitation" : "[131], [133]\u2013[137], [140], [141]", "previouslyFormattedCitation" : "[131], [133]\u2013[137], [140], [141]" }, "properties" : { "noteIndex" : 0 }, "schema" : "https://github.com/citation-style-language/schema/raw/master/csl-citation.json" }</w:instrText>
      </w:r>
      <w:r w:rsidR="00E47B79">
        <w:fldChar w:fldCharType="separate"/>
      </w:r>
      <w:r w:rsidR="004108A0" w:rsidRPr="004108A0">
        <w:rPr>
          <w:noProof/>
        </w:rPr>
        <w:t>[131], [133]–[137], [140], [141]</w:t>
      </w:r>
      <w:r w:rsidR="00E47B79">
        <w:fldChar w:fldCharType="end"/>
      </w:r>
      <w:r w:rsidR="00FE3F96">
        <w:t>.</w:t>
      </w:r>
      <w:r w:rsidR="00E47B79">
        <w:t xml:space="preserve"> </w:t>
      </w:r>
      <w:r w:rsidR="00E14831">
        <w:t>R</w:t>
      </w:r>
      <w:r w:rsidR="00F1424C">
        <w:t>esonant-tunneling</w:t>
      </w:r>
      <w:r w:rsidR="00E47B79">
        <w:t xml:space="preserve"> </w:t>
      </w:r>
      <w:r w:rsidR="00E47B79">
        <w:fldChar w:fldCharType="begin" w:fldLock="1"/>
      </w:r>
      <w:r w:rsidR="00BC406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38], [139]", "plainTextFormattedCitation" : "[138], [139]", "previouslyFormattedCitation" : "[138], [139]" }, "properties" : { "noteIndex" : 0 }, "schema" : "https://github.com/citation-style-language/schema/raw/master/csl-citation.json" }</w:instrText>
      </w:r>
      <w:r w:rsidR="00E47B79">
        <w:fldChar w:fldCharType="separate"/>
      </w:r>
      <w:r w:rsidR="004108A0" w:rsidRPr="004108A0">
        <w:rPr>
          <w:noProof/>
        </w:rPr>
        <w:t>[138], [139]</w:t>
      </w:r>
      <w:r w:rsidR="00E47B79">
        <w:fldChar w:fldCharType="end"/>
      </w:r>
      <w:r w:rsidR="00F1424C">
        <w:t xml:space="preserve">, </w:t>
      </w:r>
      <w:r w:rsidR="00E14831">
        <w:t>can play a significant role in the engineering of graphene intercon</w:t>
      </w:r>
      <w:r w:rsidR="00996372">
        <w:t>ne</w:t>
      </w:r>
      <w:r w:rsidR="00E14831">
        <w:t>cts</w:t>
      </w:r>
      <w:r>
        <w:t xml:space="preserve">. </w:t>
      </w:r>
    </w:p>
    <w:p w:rsidR="002F601F" w:rsidRDefault="001D7D98" w:rsidP="00A764EE">
      <w:r>
        <w:t>Resonant tunneling between neighboring interconnects would increase the coupling conductance and cause resistive leakage of current among neighboring interconnects</w:t>
      </w:r>
      <w:r w:rsidR="00E14831">
        <w:t>.</w:t>
      </w:r>
      <w:r w:rsidR="00196857">
        <w:t xml:space="preserve"> </w:t>
      </w:r>
      <w:proofErr w:type="gramStart"/>
      <w:r w:rsidR="00196857">
        <w:t>and</w:t>
      </w:r>
      <w:proofErr w:type="gramEnd"/>
      <w:r w:rsidR="00196857">
        <w:t xml:space="preserve"> should be prevented</w:t>
      </w:r>
      <w:r w:rsidR="00AB2C60">
        <w:t xml:space="preserve"> if the interconnects do not belong to the same route. </w:t>
      </w:r>
    </w:p>
    <w:p w:rsidR="00AB2C60" w:rsidRDefault="00A764EE" w:rsidP="002746DB">
      <w:r>
        <w:t>Similarly, resonant tunneling can be used to reduce the overall interconnect resistance</w:t>
      </w:r>
      <w:r w:rsidR="003B6E10">
        <w:t xml:space="preserve">. It </w:t>
      </w:r>
      <w:r w:rsidR="00AB2C60">
        <w:t>can be used to reduce the overall resistance of a stacked</w:t>
      </w:r>
      <w:r>
        <w:t xml:space="preserve">, multi-layer graphene </w:t>
      </w:r>
      <w:r w:rsidR="00AB2C60">
        <w:t xml:space="preserve">interconnect, where the layers belong to the same route and carry the same signal. </w:t>
      </w:r>
      <w:r w:rsidR="00B41638">
        <w:t>The large coupling distributed conductance will help shunt the resistance of each layer and reduce the overall resistance.</w:t>
      </w:r>
      <w:r w:rsidR="002746DB">
        <w:t xml:space="preserve"> </w:t>
      </w:r>
    </w:p>
    <w:p w:rsidR="0073258B" w:rsidRPr="002F601F" w:rsidRDefault="0073258B" w:rsidP="00B90F97">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w:t>
      </w:r>
      <w:proofErr w:type="gramStart"/>
      <w:r>
        <w:t>should be carefully chosen</w:t>
      </w:r>
      <w:proofErr w:type="gramEnd"/>
      <w:r>
        <w:t xml:space="preserve"> to prevent resonant tunneling</w:t>
      </w:r>
      <w:r w:rsidR="002746DB">
        <w:t xml:space="preserve"> as long as they carry independent signals</w:t>
      </w:r>
      <w:r>
        <w:t>.</w:t>
      </w:r>
      <w:r w:rsidR="00B90F97">
        <w:t xml:space="preserve"> </w:t>
      </w:r>
    </w:p>
    <w:p w:rsidR="004D425E" w:rsidRDefault="004D425E" w:rsidP="001C7C42">
      <w:pPr>
        <w:pStyle w:val="Heading2"/>
      </w:pPr>
      <w:r>
        <w:t>Conclusion</w:t>
      </w:r>
    </w:p>
    <w:p w:rsidR="0046579B" w:rsidRDefault="0046579B" w:rsidP="0046579B">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46579B" w:rsidRDefault="0046579B" w:rsidP="0046579B">
      <w:r>
        <w:t>Diffusive-transport graphene couplers are not practically viable without creating a resonant tunneling structure. Otherwise, the tunneling-based coupling conductance between the graphene ribbons will be to</w:t>
      </w:r>
      <w:r w:rsidR="00D23311">
        <w:t>o</w:t>
      </w:r>
      <w:r>
        <w:t xml:space="preserve"> small to yield any practically significant effect.</w:t>
      </w:r>
    </w:p>
    <w:p w:rsidR="00397AC5" w:rsidRPr="0046579B" w:rsidRDefault="00397AC5" w:rsidP="000D5131">
      <w:r>
        <w:t xml:space="preserve">The analysis of the graphene coupler shows that graphene interconnects are highly scalable laterally, where resistive coupling will not be effective even </w:t>
      </w:r>
      <w:r w:rsidR="00A92BD2">
        <w:t xml:space="preserve">when the inter-ribbon </w:t>
      </w:r>
      <w:r>
        <w:t xml:space="preserve">spacing </w:t>
      </w:r>
      <w:r w:rsidR="00A92BD2">
        <w:t xml:space="preserve">falls </w:t>
      </w:r>
      <w:r>
        <w:t xml:space="preserve">below </w:t>
      </w:r>
      <w:proofErr w:type="gramStart"/>
      <w:r>
        <w:t>5</w:t>
      </w:r>
      <w:proofErr w:type="gramEnd"/>
      <w:r>
        <w:t xml:space="preserve"> n</w:t>
      </w:r>
      <w:r w:rsidR="00A92BD2">
        <w:t>m</w:t>
      </w:r>
      <w:r>
        <w:t xml:space="preserve">. However, care </w:t>
      </w:r>
      <w:proofErr w:type="gramStart"/>
      <w:r>
        <w:t>should be taken</w:t>
      </w:r>
      <w:proofErr w:type="gramEnd"/>
      <w:r>
        <w:t xml:space="preserve"> when stacking graphene interconnects to prevent resonant </w:t>
      </w:r>
      <w:r w:rsidR="00590755">
        <w:t>tunneling</w:t>
      </w:r>
      <w:r w:rsidR="00507147">
        <w:t xml:space="preserve"> </w:t>
      </w:r>
      <w:r w:rsidR="008712E5">
        <w:t xml:space="preserve">between independent routes </w:t>
      </w:r>
      <w:r w:rsidR="00507147">
        <w:t xml:space="preserve">when using multi-layer graphene interconnects. </w:t>
      </w:r>
      <w:r w:rsidR="00C273D7">
        <w:t xml:space="preserve">Similarly, resonant tunneling can be used in multi-layer graphene interconnects to reduce the overall </w:t>
      </w:r>
      <w:r w:rsidR="000D5131">
        <w:t>interconnect resistance</w:t>
      </w:r>
      <w:proofErr w:type="gramStart"/>
      <w:r w:rsidR="000D5131">
        <w:t>.</w:t>
      </w:r>
      <w:r w:rsidR="00C273D7">
        <w:t>.</w:t>
      </w:r>
      <w:proofErr w:type="gramEnd"/>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AB7B79">
      <w:pPr>
        <w:pStyle w:val="Heading1"/>
      </w:pPr>
      <w:r>
        <w:lastRenderedPageBreak/>
        <w:t>Current Technological Limitations on Graphene Devices and Circuits</w:t>
      </w:r>
    </w:p>
    <w:p w:rsidR="00BA45DC" w:rsidRPr="00BA45DC" w:rsidRDefault="00BA45DC" w:rsidP="00BA45DC">
      <w:r>
        <w:t xml:space="preserve">The performance of graphene FETs and devices </w:t>
      </w:r>
      <w:proofErr w:type="gramStart"/>
      <w:r>
        <w:t>is hampered</w:t>
      </w:r>
      <w:proofErr w:type="gramEnd"/>
      <w:r>
        <w:t xml:space="preserve"> by numerous technological limitations. In this chapter, we discuss the technological limitations limiting the electrical performance of graphene FETs. We focus on electrical and thermal</w:t>
      </w:r>
      <w:r w:rsidR="0060795C">
        <w:t xml:space="preserve"> interface</w:t>
      </w:r>
      <w:r>
        <w:t xml:space="preserve"> contact resistance, the evolution of stres</w:t>
      </w:r>
      <w:r w:rsidR="00FC5BEA">
        <w:t>s in dual-gated graphene FETs, and the impact of photoresist chemistry, specifically metal-ion content, on the performance of graphene FETs.</w:t>
      </w:r>
    </w:p>
    <w:p w:rsidR="008F62A8" w:rsidRDefault="008F62A8" w:rsidP="001C7C42">
      <w:pPr>
        <w:pStyle w:val="Heading2"/>
      </w:pPr>
      <w:r>
        <w:t>Contact Engineering</w:t>
      </w:r>
    </w:p>
    <w:p w:rsidR="00AF48CC" w:rsidRDefault="00AF48CC" w:rsidP="00BB34F2">
      <w:r>
        <w:t xml:space="preserve">Graphene FET architectures typically utilize top contacts to graphene sheets as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t>. Although not as good as edge contacts</w:t>
      </w:r>
      <w:r>
        <w:fldChar w:fldCharType="begin" w:fldLock="1"/>
      </w:r>
      <w:r w:rsidR="00BC4066">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127]", "plainTextFormattedCitation" : "[127]", "previouslyFormattedCitation" : "[127]" }, "properties" : { "noteIndex" : 0 }, "schema" : "https://github.com/citation-style-language/schema/raw/master/csl-citation.json" }</w:instrText>
      </w:r>
      <w:r>
        <w:fldChar w:fldCharType="separate"/>
      </w:r>
      <w:r w:rsidR="004108A0" w:rsidRPr="004108A0">
        <w:rPr>
          <w:noProof/>
        </w:rPr>
        <w:t>[127]</w:t>
      </w:r>
      <w:r>
        <w:fldChar w:fldCharType="end"/>
      </w:r>
      <w:r>
        <w:t xml:space="preserve">, they are simpler to fabricate. Contacts play an important role in the device’s performance. In this section, we discuss the current limitations in terms of </w:t>
      </w:r>
      <w:proofErr w:type="gramStart"/>
      <w:r>
        <w:t>electrical contact resistance and thermal interfac</w:t>
      </w:r>
      <w:r w:rsidR="00197F0B">
        <w:t xml:space="preserve">e </w:t>
      </w:r>
      <w:r w:rsidR="0060795C">
        <w:t>resistance</w:t>
      </w:r>
      <w:r w:rsidR="00197F0B">
        <w:t xml:space="preserve"> of </w:t>
      </w:r>
      <w:r w:rsidR="00BB34F2">
        <w:t>metal-graphene contacts</w:t>
      </w:r>
      <w:r w:rsidR="00034C0B">
        <w:t>, and how they affect the performance of a graphene FET</w:t>
      </w:r>
      <w:proofErr w:type="gramEnd"/>
      <w:r w:rsidR="00034C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8A5E66" w:rsidTr="008A5E66">
        <w:tc>
          <w:tcPr>
            <w:tcW w:w="4675" w:type="dxa"/>
            <w:vAlign w:val="bottom"/>
          </w:tcPr>
          <w:p w:rsidR="008A5E66" w:rsidRDefault="008A5E66" w:rsidP="008A5E66">
            <w:pPr>
              <w:ind w:firstLine="0"/>
              <w:jc w:val="center"/>
            </w:pPr>
            <w:r>
              <w:rPr>
                <w:noProof/>
              </w:rPr>
              <w:drawing>
                <wp:inline distT="0" distB="0" distL="0" distR="0" wp14:anchorId="24D3FF5E" wp14:editId="73F891C9">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8A5E66" w:rsidRDefault="008A5E66" w:rsidP="008A5E66">
            <w:pPr>
              <w:ind w:firstLine="0"/>
              <w:jc w:val="center"/>
            </w:pPr>
            <w:r>
              <w:t>(a)</w:t>
            </w:r>
          </w:p>
        </w:tc>
        <w:tc>
          <w:tcPr>
            <w:tcW w:w="4675" w:type="dxa"/>
            <w:vAlign w:val="bottom"/>
          </w:tcPr>
          <w:p w:rsidR="008A5E66" w:rsidRDefault="008A5E66" w:rsidP="008A5E66">
            <w:pPr>
              <w:ind w:firstLine="0"/>
              <w:jc w:val="center"/>
            </w:pPr>
            <w:r>
              <w:rPr>
                <w:noProof/>
              </w:rPr>
              <w:drawing>
                <wp:inline distT="0" distB="0" distL="0" distR="0" wp14:anchorId="21FDC7A7" wp14:editId="1FE1206B">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8A5E66" w:rsidRDefault="008A5E66" w:rsidP="008A5E66">
            <w:pPr>
              <w:keepNext/>
              <w:ind w:firstLine="0"/>
              <w:jc w:val="center"/>
            </w:pPr>
            <w:r>
              <w:t>(b)</w:t>
            </w:r>
          </w:p>
        </w:tc>
      </w:tr>
    </w:tbl>
    <w:p w:rsidR="008A5E66" w:rsidRPr="00AF48CC" w:rsidRDefault="008A5E66" w:rsidP="0050608B">
      <w:pPr>
        <w:pStyle w:val="Caption"/>
      </w:pPr>
      <w:bookmarkStart w:id="29" w:name="_Ref489901797"/>
      <w:r>
        <w:t xml:space="preserve">Figure </w:t>
      </w:r>
      <w:fldSimple w:instr=" STYLEREF 1 \s ">
        <w:r w:rsidR="00BB55FD">
          <w:rPr>
            <w:noProof/>
            <w:cs/>
          </w:rPr>
          <w:t>‎</w:t>
        </w:r>
        <w:r w:rsidR="00BB55FD">
          <w:rPr>
            <w:noProof/>
          </w:rPr>
          <w:t>6</w:t>
        </w:r>
      </w:fldSimple>
      <w:r w:rsidR="00BB55FD">
        <w:t>.</w:t>
      </w:r>
      <w:fldSimple w:instr=" SEQ Figure \* ARABIC \s 1 ">
        <w:r w:rsidR="00BB55FD">
          <w:rPr>
            <w:noProof/>
          </w:rPr>
          <w:t>1</w:t>
        </w:r>
      </w:fldSimple>
      <w:bookmarkEnd w:id="29"/>
      <w:r>
        <w:t xml:space="preserve"> (a) False Color SEM image, and (b) Cross-Section of a typical graphene FET. The top gate oxide </w:t>
      </w:r>
      <w:proofErr w:type="gramStart"/>
      <w:r>
        <w:t>is used</w:t>
      </w:r>
      <w:proofErr w:type="gramEnd"/>
      <w:r>
        <w:t xml:space="preserve"> to passivate the device against environmental effects when used </w:t>
      </w:r>
      <w:r w:rsidR="000146B7">
        <w:t xml:space="preserve">or measured </w:t>
      </w:r>
      <w:r>
        <w:t>in air.</w:t>
      </w:r>
    </w:p>
    <w:p w:rsidR="008F62A8" w:rsidRDefault="008F62A8" w:rsidP="00A1321C">
      <w:pPr>
        <w:pStyle w:val="Heading3"/>
      </w:pPr>
      <w:r>
        <w:t>Electrical Resistance</w:t>
      </w:r>
    </w:p>
    <w:p w:rsidR="00296947" w:rsidRDefault="00296947" w:rsidP="00051E7B">
      <w:r>
        <w:t xml:space="preserve">Electrical contact resistance between metal and graphene </w:t>
      </w:r>
      <w:proofErr w:type="gramStart"/>
      <w:r>
        <w:t>has been studied</w:t>
      </w:r>
      <w:proofErr w:type="gramEnd"/>
      <w:r>
        <w:t xml:space="preserve"> extensively. Different </w:t>
      </w:r>
      <w:r w:rsidR="00D3667D">
        <w:t xml:space="preserve">contact </w:t>
      </w:r>
      <w:r>
        <w:t>models differ in the complexity and accuracy</w:t>
      </w:r>
      <w:r w:rsidR="00D3667D">
        <w:fldChar w:fldCharType="begin" w:fldLock="1"/>
      </w:r>
      <w:r w:rsidR="00BC4066">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77e1dd9d-088f-4080-8df8-63bd8e513f66"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142]\u2013[156]", "plainTextFormattedCitation" : "[142]\u2013[156]", "previouslyFormattedCitation" : "[142]\u2013[156]" }, "properties" : { "noteIndex" : 0 }, "schema" : "https://github.com/citation-style-language/schema/raw/master/csl-citation.json" }</w:instrText>
      </w:r>
      <w:r w:rsidR="00D3667D">
        <w:fldChar w:fldCharType="separate"/>
      </w:r>
      <w:r w:rsidR="004108A0" w:rsidRPr="004108A0">
        <w:rPr>
          <w:noProof/>
        </w:rPr>
        <w:t>[142]–[156]</w:t>
      </w:r>
      <w:r w:rsidR="00D3667D">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rsidR="00C07D0F">
        <w:fldChar w:fldCharType="begin" w:fldLock="1"/>
      </w:r>
      <w:r w:rsidR="00BC4066">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157]", "plainTextFormattedCitation" : "[157]", "previouslyFormattedCitation" : "[157]" }, "properties" : { "noteIndex" : 0 }, "schema" : "https://github.com/citation-style-language/schema/raw/master/csl-citation.json" }</w:instrText>
      </w:r>
      <w:r w:rsidR="00C07D0F">
        <w:fldChar w:fldCharType="separate"/>
      </w:r>
      <w:r w:rsidR="004108A0" w:rsidRPr="004108A0">
        <w:rPr>
          <w:noProof/>
        </w:rPr>
        <w:t>[157]</w:t>
      </w:r>
      <w:r w:rsidR="00C07D0F">
        <w:fldChar w:fldCharType="end"/>
      </w:r>
      <w:r>
        <w:t xml:space="preserve">. </w:t>
      </w:r>
      <w:r w:rsidR="00B63480">
        <w:t>The use of circular TLM structure helps in mitigating adhesion issues due to the large surface contact area</w:t>
      </w:r>
      <w:r w:rsidR="00C07D0F">
        <w:fldChar w:fldCharType="begin" w:fldLock="1"/>
      </w:r>
      <w:r w:rsidR="00BC4066">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58], [159]", "plainTextFormattedCitation" : "[158], [159]", "previouslyFormattedCitation" : "[158], [159]" }, "properties" : { "noteIndex" : 0 }, "schema" : "https://github.com/citation-style-language/schema/raw/master/csl-citation.json" }</w:instrText>
      </w:r>
      <w:r w:rsidR="00C07D0F">
        <w:fldChar w:fldCharType="separate"/>
      </w:r>
      <w:r w:rsidR="004108A0" w:rsidRPr="004108A0">
        <w:rPr>
          <w:noProof/>
        </w:rPr>
        <w:t>[158], [159]</w:t>
      </w:r>
      <w:r w:rsidR="00C07D0F">
        <w:fldChar w:fldCharType="end"/>
      </w:r>
      <w:r w:rsidR="00B63480">
        <w:t>.</w:t>
      </w:r>
      <w:r w:rsidR="00D3667D">
        <w:t xml:space="preserve"> The metal doping graphene around the contacts due to the finite density of states of graphene has been predicted theoretically</w:t>
      </w:r>
      <w:r w:rsidR="00C07D0F">
        <w:fldChar w:fldCharType="begin" w:fldLock="1"/>
      </w:r>
      <w:r w:rsidR="00BC4066">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145], [146], [148], [154], [160]\u2013[165]", "plainTextFormattedCitation" : "[145], [146], [148], [154], [160]\u2013[165]", "previouslyFormattedCitation" : "[145], [146], [148], [154], [160]\u2013[165]" }, "properties" : { "noteIndex" : 0 }, "schema" : "https://github.com/citation-style-language/schema/raw/master/csl-citation.json" }</w:instrText>
      </w:r>
      <w:r w:rsidR="00C07D0F">
        <w:fldChar w:fldCharType="separate"/>
      </w:r>
      <w:r w:rsidR="004108A0" w:rsidRPr="004108A0">
        <w:rPr>
          <w:noProof/>
        </w:rPr>
        <w:t>[145], [146], [148], [154], [160]–[165]</w:t>
      </w:r>
      <w:r w:rsidR="00C07D0F">
        <w:fldChar w:fldCharType="end"/>
      </w:r>
      <w:r w:rsidR="004C618A">
        <w:t>, measured experimentally</w:t>
      </w:r>
      <w:r w:rsidR="00C07D0F">
        <w:fldChar w:fldCharType="begin" w:fldLock="1"/>
      </w:r>
      <w:r w:rsidR="00BC4066">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mendeley" : { "formattedCitation" : "[103], [105], [149], [153], [163], [166]\u2013[168]", "plainTextFormattedCitation" : "[103], [105], [149], [153], [163], [166]\u2013[168]", "previouslyFormattedCitation" : "[103], [105], [149], [153], [163], [166]\u2013[168]" }, "properties" : { "noteIndex" : 0 }, "schema" : "https://github.com/citation-style-language/schema/raw/master/csl-citation.json" }</w:instrText>
      </w:r>
      <w:r w:rsidR="00C07D0F">
        <w:fldChar w:fldCharType="separate"/>
      </w:r>
      <w:r w:rsidR="004108A0" w:rsidRPr="004108A0">
        <w:rPr>
          <w:noProof/>
        </w:rPr>
        <w:t>[103], [105], [149], [153], [163], [166]–[168]</w:t>
      </w:r>
      <w:r w:rsidR="00C07D0F">
        <w:fldChar w:fldCharType="end"/>
      </w:r>
      <w:r w:rsidR="004C618A">
        <w:t>, and it</w:t>
      </w:r>
      <w:r w:rsidR="00B44011">
        <w:t>s impact on the interpretation of experimental data evaluated</w:t>
      </w:r>
      <w:r w:rsidR="00C07D0F">
        <w:fldChar w:fldCharType="begin" w:fldLock="1"/>
      </w:r>
      <w:r w:rsidR="00BC4066">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157]", "plainTextFormattedCitation" : "[157]", "previouslyFormattedCitation" : "[157]" }, "properties" : { "noteIndex" : 0 }, "schema" : "https://github.com/citation-style-language/schema/raw/master/csl-citation.json" }</w:instrText>
      </w:r>
      <w:r w:rsidR="00C07D0F">
        <w:fldChar w:fldCharType="separate"/>
      </w:r>
      <w:r w:rsidR="004108A0" w:rsidRPr="004108A0">
        <w:rPr>
          <w:noProof/>
        </w:rPr>
        <w:t>[157]</w:t>
      </w:r>
      <w:r w:rsidR="00C07D0F">
        <w:fldChar w:fldCharType="end"/>
      </w:r>
      <w:r w:rsidR="00B44011">
        <w:t>.</w:t>
      </w:r>
    </w:p>
    <w:p w:rsidR="00771A9D" w:rsidRDefault="00C07D0F" w:rsidP="00563857">
      <w:r>
        <w:t>The proper choice of a met</w:t>
      </w:r>
      <w:r w:rsidR="006D3C6A">
        <w:t>al contact to graphene is compromise between finding a metal that adheres well to graphene, but does not damage its electrical through excessive interaction</w:t>
      </w:r>
      <w:r w:rsidR="006D3C6A">
        <w:fldChar w:fldCharType="begin" w:fldLock="1"/>
      </w:r>
      <w:r w:rsidR="00BC4066">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44]\u2013[146], [148], [149], [151], [152], [155], [156], [160]\u2013[163], [169]\u2013[171]", "plainTextFormattedCitation" : "[144]\u2013[146], [148], [149], [151], [152], [155], [156], [160]\u2013[163], [169]\u2013[171]", "previouslyFormattedCitation" : "[144]\u2013[146], [148], [149], [151], [152], [155], [156], [160]\u2013[163], [169]\u2013[171]" }, "properties" : { "noteIndex" : 0 }, "schema" : "https://github.com/citation-style-language/schema/raw/master/csl-citation.json" }</w:instrText>
      </w:r>
      <w:r w:rsidR="006D3C6A">
        <w:fldChar w:fldCharType="separate"/>
      </w:r>
      <w:r w:rsidR="004108A0" w:rsidRPr="004108A0">
        <w:rPr>
          <w:noProof/>
        </w:rPr>
        <w:t>[144]–</w:t>
      </w:r>
      <w:r w:rsidR="004108A0" w:rsidRPr="004108A0">
        <w:rPr>
          <w:noProof/>
        </w:rPr>
        <w:lastRenderedPageBreak/>
        <w:t>[146], [148], [149], [151], [152], [155], [156], [160]–[163], [169]–[171]</w:t>
      </w:r>
      <w:r w:rsidR="006D3C6A">
        <w:fldChar w:fldCharType="end"/>
      </w:r>
      <w:r w:rsidR="006D3C6A">
        <w:t>. Palladium and nickel has been identified as the metals with lowest contact resistance with graphene</w:t>
      </w:r>
      <w:r w:rsidR="000B4BD5">
        <w:fldChar w:fldCharType="begin" w:fldLock="1"/>
      </w:r>
      <w:r w:rsidR="00BC4066">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1371fa95-1bdf-4075-ace8-85de05a641df"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144], [146], [148], [150], [151], [159], [163], [169], [170], [172], [173]", "plainTextFormattedCitation" : "[144], [146], [148], [150], [151], [159], [163], [169], [170], [172], [173]", "previouslyFormattedCitation" : "[144], [146], [148], [150], [151], [159], [163], [169], [170], [172], [173]" }, "properties" : { "noteIndex" : 0 }, "schema" : "https://github.com/citation-style-language/schema/raw/master/csl-citation.json" }</w:instrText>
      </w:r>
      <w:r w:rsidR="000B4BD5">
        <w:fldChar w:fldCharType="separate"/>
      </w:r>
      <w:r w:rsidR="004108A0" w:rsidRPr="004108A0">
        <w:rPr>
          <w:noProof/>
        </w:rPr>
        <w:t>[144], [146], [148], [150], [151], [159], [163], [169], [170], [172], [173]</w:t>
      </w:r>
      <w:r w:rsidR="000B4BD5">
        <w:fldChar w:fldCharType="end"/>
      </w:r>
      <w:r w:rsidR="000B4BD5">
        <w:t xml:space="preserve">, with </w:t>
      </w:r>
      <w:proofErr w:type="spellStart"/>
      <w:r w:rsidR="000B4BD5">
        <w:t>Pd</w:t>
      </w:r>
      <w:proofErr w:type="spellEnd"/>
      <w:r w:rsidR="000B4BD5">
        <w:t xml:space="preserve"> giving lower contact resistance results</w:t>
      </w:r>
      <w:r w:rsidR="006D3C6A">
        <w:t xml:space="preserve">. </w:t>
      </w:r>
      <w:r w:rsidR="00555757">
        <w:t>T</w:t>
      </w:r>
      <w:r w:rsidR="006D3C6A">
        <w:t xml:space="preserve">he low adhesion of </w:t>
      </w:r>
      <w:proofErr w:type="spellStart"/>
      <w:r w:rsidR="006D3C6A">
        <w:t>Pd</w:t>
      </w:r>
      <w:proofErr w:type="spellEnd"/>
      <w:r w:rsidR="006D3C6A">
        <w:t xml:space="preserve"> to graphene necessitates the use of an adhesion layer. Titanium and chromium has been both proposed and used as adhesion layer candidates</w:t>
      </w:r>
      <w:r w:rsidR="00563857">
        <w:fldChar w:fldCharType="begin" w:fldLock="1"/>
      </w:r>
      <w:r w:rsidR="00BC4066">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155], [174]", "plainTextFormattedCitation" : "[155], [174]", "previouslyFormattedCitation" : "[155], [174]" }, "properties" : { "noteIndex" : 0 }, "schema" : "https://github.com/citation-style-language/schema/raw/master/csl-citation.json" }</w:instrText>
      </w:r>
      <w:r w:rsidR="00563857">
        <w:fldChar w:fldCharType="separate"/>
      </w:r>
      <w:r w:rsidR="004108A0" w:rsidRPr="004108A0">
        <w:rPr>
          <w:noProof/>
        </w:rPr>
        <w:t>[155], [174]</w:t>
      </w:r>
      <w:r w:rsidR="00563857">
        <w:fldChar w:fldCharType="end"/>
      </w:r>
      <w:r w:rsidR="006D3C6A">
        <w:t xml:space="preserve">. </w:t>
      </w:r>
    </w:p>
    <w:p w:rsidR="00C07D0F" w:rsidRDefault="00771A9D" w:rsidP="00D4012A">
      <w:r>
        <w:t xml:space="preserve">To compare </w:t>
      </w:r>
      <w:proofErr w:type="spellStart"/>
      <w:r>
        <w:t>Ti</w:t>
      </w:r>
      <w:proofErr w:type="spellEnd"/>
      <w:r>
        <w:t>/</w:t>
      </w:r>
      <w:proofErr w:type="spellStart"/>
      <w:r>
        <w:t>Pd</w:t>
      </w:r>
      <w:proofErr w:type="spellEnd"/>
      <w:r>
        <w:t xml:space="preserve"> vs Cr/</w:t>
      </w:r>
      <w:proofErr w:type="spellStart"/>
      <w:r>
        <w:t>Pd</w:t>
      </w:r>
      <w:proofErr w:type="spellEnd"/>
      <w:r>
        <w:t xml:space="preserve"> stacks, we fabricated 25 devices of each and fitted it to the constant mobility model</w:t>
      </w:r>
      <w:r>
        <w:fldChar w:fldCharType="begin" w:fldLock="1"/>
      </w:r>
      <w:r w:rsidR="00BC4066">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6]", "plainTextFormattedCitation" : "[86]", "previouslyFormattedCitation" : "[86]" }, "properties" : { "noteIndex" : 0 }, "schema" : "https://github.com/citation-style-language/schema/raw/master/csl-citation.json" }</w:instrText>
      </w:r>
      <w:r>
        <w:fldChar w:fldCharType="separate"/>
      </w:r>
      <w:r w:rsidR="004108A0" w:rsidRPr="004108A0">
        <w:rPr>
          <w:noProof/>
        </w:rPr>
        <w:t>[86]</w:t>
      </w:r>
      <w:r>
        <w:fldChar w:fldCharType="end"/>
      </w:r>
      <w:r>
        <w:t>, which provides a single value for the contact resistance. The fabrication procedure is similar to that outlined in</w:t>
      </w:r>
      <w:r w:rsidR="00CE0147">
        <w:t xml:space="preserve"> Appendix B</w:t>
      </w:r>
      <w:r>
        <w:t xml:space="preserve">, without the top-gate metal deposition. </w:t>
      </w:r>
      <w:r w:rsidR="001714C9">
        <w:t xml:space="preserve">The devices are similar to those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rsidR="001714C9">
        <w:t>, and where fabricated using CVD graphene on SiO</w:t>
      </w:r>
      <w:r w:rsidR="001714C9" w:rsidRPr="001714C9">
        <w:rPr>
          <w:vertAlign w:val="subscript"/>
        </w:rPr>
        <w:t>2</w:t>
      </w:r>
      <w:r w:rsidR="001714C9">
        <w:t>.</w:t>
      </w:r>
      <w:r w:rsidR="006D3C6A">
        <w:t xml:space="preserve"> </w:t>
      </w:r>
      <w:r w:rsidR="00D4012A">
        <w:t>W</w:t>
      </w:r>
      <w:r w:rsidR="006D3C6A">
        <w:t>e found that titanium consistently gives lower contact resistance</w:t>
      </w:r>
      <w:r w:rsidR="00411696">
        <w:t>, with less spread in statistical data</w:t>
      </w:r>
      <w:r w:rsidR="00FC05BD">
        <w:t xml:space="preserve">; a box plot of the fitted data </w:t>
      </w:r>
      <w:proofErr w:type="gramStart"/>
      <w:r w:rsidR="00FC05BD">
        <w:t>is shown</w:t>
      </w:r>
      <w:proofErr w:type="gramEnd"/>
      <w:r w:rsidR="00FC05BD">
        <w:t xml:space="preserve"> in</w:t>
      </w:r>
      <w:r w:rsidR="008C69C0">
        <w:t xml:space="preserve"> </w:t>
      </w:r>
      <w:r w:rsidR="008C69C0">
        <w:fldChar w:fldCharType="begin"/>
      </w:r>
      <w:r w:rsidR="008C69C0">
        <w:instrText xml:space="preserve"> REF _Ref489900135 \h </w:instrText>
      </w:r>
      <w:r w:rsidR="008C69C0">
        <w:fldChar w:fldCharType="separate"/>
      </w:r>
      <w:r w:rsidR="00D4012A">
        <w:t xml:space="preserve">Figure </w:t>
      </w:r>
      <w:r w:rsidR="00D4012A">
        <w:rPr>
          <w:noProof/>
          <w:cs/>
        </w:rPr>
        <w:t>‎</w:t>
      </w:r>
      <w:r w:rsidR="00D4012A">
        <w:rPr>
          <w:noProof/>
        </w:rPr>
        <w:t>6</w:t>
      </w:r>
      <w:r w:rsidR="00D4012A">
        <w:t>.</w:t>
      </w:r>
      <w:r w:rsidR="00D4012A">
        <w:rPr>
          <w:noProof/>
        </w:rPr>
        <w:t>2</w:t>
      </w:r>
      <w:r w:rsidR="008C69C0">
        <w:fldChar w:fldCharType="end"/>
      </w:r>
      <w:r w:rsidR="006D3C6A">
        <w:t>.</w:t>
      </w:r>
    </w:p>
    <w:p w:rsidR="005C28C1" w:rsidRDefault="00FC05BD" w:rsidP="001B5E56">
      <w:pPr>
        <w:keepNext/>
        <w:jc w:val="center"/>
      </w:pPr>
      <w:r>
        <w:rPr>
          <w:noProof/>
        </w:rPr>
        <w:drawing>
          <wp:inline distT="0" distB="0" distL="0" distR="0">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FC05BD" w:rsidRDefault="005C28C1" w:rsidP="0050608B">
      <w:pPr>
        <w:pStyle w:val="Caption"/>
      </w:pPr>
      <w:bookmarkStart w:id="30" w:name="_Ref489900135"/>
      <w:r>
        <w:t xml:space="preserve">Figure </w:t>
      </w:r>
      <w:fldSimple w:instr=" STYLEREF 1 \s ">
        <w:r w:rsidR="00BB55FD">
          <w:rPr>
            <w:noProof/>
            <w:cs/>
          </w:rPr>
          <w:t>‎</w:t>
        </w:r>
        <w:r w:rsidR="00BB55FD">
          <w:rPr>
            <w:noProof/>
          </w:rPr>
          <w:t>6</w:t>
        </w:r>
      </w:fldSimple>
      <w:r w:rsidR="00BB55FD">
        <w:t>.</w:t>
      </w:r>
      <w:fldSimple w:instr=" SEQ Figure \* ARABIC \s 1 ">
        <w:r w:rsidR="00BB55FD">
          <w:rPr>
            <w:noProof/>
          </w:rPr>
          <w:t>2</w:t>
        </w:r>
      </w:fldSimple>
      <w:bookmarkEnd w:id="30"/>
      <w:r>
        <w:t xml:space="preserve"> Box plot of extracted contact resistance value for Cr/</w:t>
      </w:r>
      <w:proofErr w:type="spellStart"/>
      <w:r>
        <w:t>Pd</w:t>
      </w:r>
      <w:proofErr w:type="spellEnd"/>
      <w:r>
        <w:t xml:space="preserve"> and </w:t>
      </w:r>
      <w:proofErr w:type="spellStart"/>
      <w:r>
        <w:t>Ti</w:t>
      </w:r>
      <w:proofErr w:type="spellEnd"/>
      <w:r>
        <w:t>/</w:t>
      </w:r>
      <w:proofErr w:type="spellStart"/>
      <w:r>
        <w:t>Pd</w:t>
      </w:r>
      <w:proofErr w:type="spellEnd"/>
      <w:r>
        <w:t xml:space="preserve"> metal stacks. The layer thickness was 1.5/40 nm for each stack</w:t>
      </w:r>
      <w:r w:rsidR="00755BE5">
        <w:t>. T</w:t>
      </w:r>
      <w:r>
        <w:t xml:space="preserve">he data analysis </w:t>
      </w:r>
      <w:proofErr w:type="gramStart"/>
      <w:r>
        <w:t>was performed</w:t>
      </w:r>
      <w:proofErr w:type="gramEnd"/>
      <w:r>
        <w:t xml:space="preserve"> using measurements from 25 devices for each metal stack.</w:t>
      </w:r>
      <w:r w:rsidR="00755BE5">
        <w:t xml:space="preserve"> The </w:t>
      </w:r>
      <w:proofErr w:type="gramStart"/>
      <w:r w:rsidR="00755BE5">
        <w:t>box plot whisker edges</w:t>
      </w:r>
      <w:proofErr w:type="gramEnd"/>
      <w:r w:rsidR="00755BE5">
        <w:t xml:space="preserve"> correspond to the extreme data points, the blue box limits correspond to the 75% and 25% percentile points and the red horizontal line is the median of the data.</w:t>
      </w:r>
      <w:r w:rsidR="006523DF">
        <w:t xml:space="preserve"> The results show the </w:t>
      </w:r>
      <w:proofErr w:type="spellStart"/>
      <w:r w:rsidR="006523DF">
        <w:t>the</w:t>
      </w:r>
      <w:proofErr w:type="spellEnd"/>
      <w:r w:rsidR="006523DF">
        <w:t xml:space="preserve"> </w:t>
      </w:r>
      <w:proofErr w:type="spellStart"/>
      <w:r w:rsidR="006523DF">
        <w:t>Ti</w:t>
      </w:r>
      <w:proofErr w:type="spellEnd"/>
      <w:r w:rsidR="006523DF">
        <w:t>/</w:t>
      </w:r>
      <w:proofErr w:type="spellStart"/>
      <w:r w:rsidR="006523DF">
        <w:t>Pd</w:t>
      </w:r>
      <w:proofErr w:type="spellEnd"/>
      <w:r w:rsidR="006523DF">
        <w:t xml:space="preserve"> stack shows less spread and lower contact resistance compared to Cr/Pd.</w:t>
      </w:r>
    </w:p>
    <w:p w:rsidR="004D3A95" w:rsidRPr="004D3A95" w:rsidRDefault="00F115A7" w:rsidP="00163F32">
      <w:r>
        <w:t xml:space="preserve">The spread in </w:t>
      </w:r>
      <w:proofErr w:type="spellStart"/>
      <w:r>
        <w:t>Ti</w:t>
      </w:r>
      <w:proofErr w:type="spellEnd"/>
      <w:r>
        <w:t>/</w:t>
      </w:r>
      <w:proofErr w:type="spellStart"/>
      <w:r>
        <w:t>Pd</w:t>
      </w:r>
      <w:proofErr w:type="spellEnd"/>
      <w:r>
        <w:t xml:space="preserve"> and Cr/</w:t>
      </w:r>
      <w:proofErr w:type="spellStart"/>
      <w:r>
        <w:t>Pd</w:t>
      </w:r>
      <w:proofErr w:type="spellEnd"/>
      <w:r>
        <w:t xml:space="preserve"> can be attributed to the formation of metal oxides at the adhesion layer/graphene interface</w:t>
      </w:r>
      <w:r>
        <w:fldChar w:fldCharType="begin" w:fldLock="1"/>
      </w:r>
      <w:r w:rsidR="00BC4066">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59]", "plainTextFormattedCitation" : "[159]", "previouslyFormattedCitation" : "[159]" }, "properties" : { "noteIndex" : 0 }, "schema" : "https://github.com/citation-style-language/schema/raw/master/csl-citation.json" }</w:instrText>
      </w:r>
      <w:r>
        <w:fldChar w:fldCharType="separate"/>
      </w:r>
      <w:r w:rsidR="004108A0" w:rsidRPr="004108A0">
        <w:rPr>
          <w:noProof/>
        </w:rPr>
        <w:t>[159]</w:t>
      </w:r>
      <w:r>
        <w:fldChar w:fldCharType="end"/>
      </w:r>
      <w:r>
        <w:t xml:space="preserve">. </w:t>
      </w:r>
      <w:r w:rsidR="001C43A8">
        <w:t xml:space="preserve">The lower spread and median in </w:t>
      </w:r>
      <w:proofErr w:type="spellStart"/>
      <w:r w:rsidR="001C43A8">
        <w:t>Ti</w:t>
      </w:r>
      <w:proofErr w:type="spellEnd"/>
      <w:r w:rsidR="001C43A8">
        <w:t>/</w:t>
      </w:r>
      <w:proofErr w:type="spellStart"/>
      <w:r w:rsidR="001C43A8">
        <w:t>Pd</w:t>
      </w:r>
      <w:proofErr w:type="spellEnd"/>
      <w:r w:rsidR="001C43A8">
        <w:t xml:space="preserve"> points towards less oxidation of </w:t>
      </w:r>
      <w:proofErr w:type="spellStart"/>
      <w:r w:rsidR="001C43A8">
        <w:t>Ti</w:t>
      </w:r>
      <w:proofErr w:type="spellEnd"/>
      <w:r w:rsidR="001C43A8">
        <w:t xml:space="preserve"> in our process relative to Cr.</w:t>
      </w:r>
      <w:r w:rsidR="00E747DA">
        <w:t xml:space="preserve"> The spread of the data and the dependence of the stack contact resistance on the metal deposition conditions </w:t>
      </w:r>
      <w:r w:rsidR="00AF24FF">
        <w:t>elucidates the importance of fully reporting the deposition conditions</w:t>
      </w:r>
      <w:r w:rsidR="003A5315">
        <w:t>.</w:t>
      </w:r>
      <w:r w:rsidR="00AF24FF">
        <w:t xml:space="preserve"> </w:t>
      </w:r>
      <w:r w:rsidR="003A5315">
        <w:t>W</w:t>
      </w:r>
      <w:r w:rsidR="00AF24FF">
        <w:t>hen reporting contact resistance measurement data</w:t>
      </w:r>
      <w:r w:rsidR="004308B0">
        <w:t>, deposition system-dependent characteristics (deposition rate, deposition pressure, purity of the metal source) can have a profound effect on the reported data, which can be contradictory</w:t>
      </w:r>
      <w:r w:rsidR="00FE02D9">
        <w:t xml:space="preserve"> </w:t>
      </w:r>
      <w:r w:rsidR="00163F32">
        <w:t>if not information is given on the deposition conditions</w:t>
      </w:r>
      <w:r w:rsidR="003A5315">
        <w:fldChar w:fldCharType="begin" w:fldLock="1"/>
      </w:r>
      <w:r w:rsidR="00BC4066">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144], [148], [153], [159], [163], [168], [170], [171], [175], [176]", "plainTextFormattedCitation" : "[144], [148], [153], [159], [163], [168], [170], [171], [175], [176]", "previouslyFormattedCitation" : "[144], [148], [153], [159], [163], [168], [170], [171], [175], [176]" }, "properties" : { "noteIndex" : 0 }, "schema" : "https://github.com/citation-style-language/schema/raw/master/csl-citation.json" }</w:instrText>
      </w:r>
      <w:r w:rsidR="003A5315">
        <w:fldChar w:fldCharType="separate"/>
      </w:r>
      <w:r w:rsidR="004108A0" w:rsidRPr="004108A0">
        <w:rPr>
          <w:noProof/>
        </w:rPr>
        <w:t>[144], [148], [153], [159], [163], [168], [170], [171], [175], [176]</w:t>
      </w:r>
      <w:r w:rsidR="003A5315">
        <w:fldChar w:fldCharType="end"/>
      </w:r>
      <w:r w:rsidR="004308B0">
        <w:t>.</w:t>
      </w:r>
      <w:r w:rsidR="00A96F60">
        <w:t xml:space="preserve"> </w:t>
      </w:r>
    </w:p>
    <w:p w:rsidR="008F62A8" w:rsidRDefault="008F62A8" w:rsidP="00A1321C">
      <w:pPr>
        <w:pStyle w:val="Heading3"/>
      </w:pPr>
      <w:r>
        <w:t xml:space="preserve">Thermal Interface </w:t>
      </w:r>
      <w:r w:rsidR="004E2D7C">
        <w:t>Resistance</w:t>
      </w:r>
    </w:p>
    <w:p w:rsidR="001E5714" w:rsidRDefault="001E5714" w:rsidP="009C4448">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w:t>
      </w:r>
      <w:r>
        <w:lastRenderedPageBreak/>
        <w:t xml:space="preserve">contact thermal circuit depicting how Joule heating affects </w:t>
      </w:r>
      <w:r w:rsidR="00D67003">
        <w:t>the temperature of the channel</w:t>
      </w:r>
      <w:r w:rsidR="007D5E3D">
        <w:t xml:space="preserve">. </w:t>
      </w:r>
      <w:r w:rsidR="00D67003">
        <w:fldChar w:fldCharType="begin"/>
      </w:r>
      <w:r w:rsidR="00D67003">
        <w:instrText xml:space="preserve"> REF _Ref489905083 \h </w:instrText>
      </w:r>
      <w:r w:rsidR="00D67003">
        <w:fldChar w:fldCharType="separate"/>
      </w:r>
      <w:r w:rsidR="00D67003">
        <w:t xml:space="preserve">Figure </w:t>
      </w:r>
      <w:r w:rsidR="00D67003">
        <w:rPr>
          <w:noProof/>
          <w:cs/>
        </w:rPr>
        <w:t>‎</w:t>
      </w:r>
      <w:r w:rsidR="00D67003">
        <w:rPr>
          <w:noProof/>
        </w:rPr>
        <w:t>6</w:t>
      </w:r>
      <w:r w:rsidR="00D67003">
        <w:t>.</w:t>
      </w:r>
      <w:r w:rsidR="00D67003">
        <w:rPr>
          <w:noProof/>
        </w:rPr>
        <w:t>3</w:t>
      </w:r>
      <w:r w:rsidR="00D67003">
        <w:fldChar w:fldCharType="end"/>
      </w:r>
      <w:r w:rsidR="00D67003">
        <w:t xml:space="preserve"> is valid when </w:t>
      </w:r>
      <w:r w:rsidR="003124C8">
        <w:t xml:space="preserve">a doped graphene FET is </w:t>
      </w:r>
      <w:r w:rsidR="00D67003">
        <w:t>operating in low-field transport regime</w:t>
      </w:r>
      <w:r w:rsidR="003124C8">
        <w:t xml:space="preserve">, causing a negligible amount of Joule heating inside the channel. </w:t>
      </w:r>
      <w:r w:rsidR="00CB1538">
        <w:t>This</w:t>
      </w:r>
      <w:r w:rsidR="00AD4158">
        <w:t xml:space="preserve"> model</w:t>
      </w:r>
      <w:r w:rsidR="00CB1538">
        <w:t xml:space="preserve"> is different from the high-field transport</w:t>
      </w:r>
      <w:r w:rsidR="00AD4158">
        <w:t xml:space="preserve"> models</w:t>
      </w:r>
      <w:r w:rsidR="00CB1538">
        <w:t>, where the Fermi level spatial variation can cause the formation of a hot spot inside the channel</w:t>
      </w:r>
      <w:r w:rsidR="00AD4158">
        <w:t xml:space="preserve"> at the position of the charge neutrality point</w:t>
      </w:r>
      <w:r w:rsidR="0026222D">
        <w:fldChar w:fldCharType="begin" w:fldLock="1"/>
      </w:r>
      <w:r w:rsidR="00BC4066">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939f0195-8c15-40c2-9954-48b7655e82ff", "http://www.mendeley.com/documents/?uuid=4b1a6407-fe8a-4644-a4c0-478a27852b2c"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8f35efce-27c1-4651-91c7-c1dcd8a10462", "http://www.mendeley.com/documents/?uuid=102de8f6-b8d1-4a77-a543-31d01309fd5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0d9208c8-b680-4981-84ff-38abc3e512f7", "http://www.mendeley.com/documents/?uuid=cb3f40b9-b296-4549-9856-f6fc6e7315cd"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6b16ed36-1cae-4211-81c7-2ce3d6b7146b", "http://www.mendeley.com/documents/?uuid=2ecbe9bf-eb06-48c8-a188-91220f934312" ] } ], "mendeley" : { "formattedCitation" : "[177]\u2013[180]", "plainTextFormattedCitation" : "[177]\u2013[180]", "previouslyFormattedCitation" : "[177]\u2013[180]" }, "properties" : { "noteIndex" : 0 }, "schema" : "https://github.com/citation-style-language/schema/raw/master/csl-citation.json" }</w:instrText>
      </w:r>
      <w:r w:rsidR="0026222D">
        <w:fldChar w:fldCharType="separate"/>
      </w:r>
      <w:r w:rsidR="004108A0" w:rsidRPr="004108A0">
        <w:rPr>
          <w:noProof/>
        </w:rPr>
        <w:t>[177]–[180]</w:t>
      </w:r>
      <w:r w:rsidR="0026222D">
        <w:fldChar w:fldCharType="end"/>
      </w:r>
      <w:r w:rsidR="00AD4158">
        <w:t>.</w:t>
      </w:r>
    </w:p>
    <w:p w:rsidR="001E5714" w:rsidRDefault="001E5714" w:rsidP="001E5714">
      <w:pPr>
        <w:keepNext/>
        <w:jc w:val="center"/>
      </w:pPr>
      <w:r>
        <w:rPr>
          <w:noProof/>
        </w:rPr>
        <w:drawing>
          <wp:inline distT="0" distB="0" distL="0" distR="0">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1E5714" w:rsidRDefault="001E5714" w:rsidP="0050608B">
      <w:pPr>
        <w:pStyle w:val="Caption"/>
      </w:pPr>
      <w:bookmarkStart w:id="31" w:name="_Ref489905083"/>
      <w:r>
        <w:t xml:space="preserve">Figure </w:t>
      </w:r>
      <w:fldSimple w:instr=" STYLEREF 1 \s ">
        <w:r w:rsidR="00BB55FD">
          <w:rPr>
            <w:noProof/>
            <w:cs/>
          </w:rPr>
          <w:t>‎</w:t>
        </w:r>
        <w:r w:rsidR="00BB55FD">
          <w:rPr>
            <w:noProof/>
          </w:rPr>
          <w:t>6</w:t>
        </w:r>
      </w:fldSimple>
      <w:r w:rsidR="00BB55FD">
        <w:t>.</w:t>
      </w:r>
      <w:fldSimple w:instr=" SEQ Figure \* ARABIC \s 1 ">
        <w:r w:rsidR="00BB55FD">
          <w:rPr>
            <w:noProof/>
          </w:rPr>
          <w:t>3</w:t>
        </w:r>
      </w:fldSimple>
      <w:bookmarkEnd w:id="31"/>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w:t>
      </w:r>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proofErr w:type="gramStart"/>
      <w:r w:rsidR="00FB52BB">
        <w:t xml:space="preserve">, </w:t>
      </w:r>
      <w:proofErr w:type="gramEnd"/>
      <m:oMath>
        <m:sSub>
          <m:sSubPr>
            <m:ctrlPr>
              <w:rPr>
                <w:rFonts w:ascii="Cambria Math" w:hAnsi="Cambria Math"/>
                <w:i/>
              </w:rPr>
            </m:ctrlPr>
          </m:sSubPr>
          <m:e>
            <m:r>
              <w:rPr>
                <w:rFonts w:ascii="Cambria Math" w:hAnsi="Cambria Math"/>
              </w:rPr>
              <m:t>R</m:t>
            </m:r>
          </m:e>
          <m:sub>
            <m:r>
              <w:rPr>
                <w:rFonts w:ascii="Cambria Math" w:hAnsi="Cambria Math"/>
              </w:rPr>
              <m:t>co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rsidR="00B2162C">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rsidR="00FB52BB">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rsidR="006819E2">
        <w:t xml:space="preserve"> are the thermal resistances of the metal-graphene interface, metal contact, graphene channe</w:t>
      </w:r>
      <w:r w:rsidR="00B2162C">
        <w:t xml:space="preserve">l, </w:t>
      </w:r>
      <w:r w:rsidR="006819E2">
        <w:t>the graphene-substrate interface and substrate, respectively.</w:t>
      </w:r>
      <w:r w:rsidR="00B2162C">
        <w:t xml:space="preserve"> All the grounds shown are thermal grounds, representing the temperature of the surrounding.</w:t>
      </w:r>
    </w:p>
    <w:p w:rsidR="002B34D8" w:rsidRDefault="002B34D8" w:rsidP="002B34D8">
      <w:r>
        <w:t xml:space="preserve">The amount of heat flux flowing through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34D8" w:rsidTr="00C14E9E">
        <w:tc>
          <w:tcPr>
            <w:tcW w:w="544" w:type="pct"/>
            <w:vAlign w:val="center"/>
          </w:tcPr>
          <w:p w:rsidR="002B34D8" w:rsidRDefault="002B34D8" w:rsidP="006067CF">
            <w:pPr>
              <w:jc w:val="center"/>
              <w:rPr>
                <w:rFonts w:eastAsiaTheme="minorEastAsia"/>
              </w:rPr>
            </w:pPr>
          </w:p>
        </w:tc>
        <w:tc>
          <w:tcPr>
            <w:tcW w:w="3856" w:type="pct"/>
            <w:vAlign w:val="center"/>
          </w:tcPr>
          <w:p w:rsidR="002B34D8" w:rsidRPr="00C14E9E" w:rsidRDefault="00E828E1" w:rsidP="002B34D8">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2B34D8" w:rsidRDefault="002B34D8" w:rsidP="006067CF">
            <w:pPr>
              <w:jc w:val="right"/>
              <w:rPr>
                <w:rFonts w:eastAsiaTheme="minorEastAsia"/>
              </w:rPr>
            </w:pPr>
            <w:r>
              <w:t>(</w:t>
            </w:r>
            <w:fldSimple w:instr=" STYLEREF 1 \s ">
              <w:r>
                <w:rPr>
                  <w:noProof/>
                  <w:cs/>
                </w:rPr>
                <w:t>‎</w:t>
              </w:r>
              <w:r>
                <w:rPr>
                  <w:noProof/>
                </w:rPr>
                <w:t>6</w:t>
              </w:r>
            </w:fldSimple>
            <w:r>
              <w:t>.</w:t>
            </w:r>
            <w:fldSimple w:instr=" SEQ Equation \* ARABIC \s 1 ">
              <w:r>
                <w:rPr>
                  <w:noProof/>
                </w:rPr>
                <w:t>1</w:t>
              </w:r>
            </w:fldSimple>
            <w:r>
              <w:t>)</w:t>
            </w:r>
          </w:p>
        </w:tc>
      </w:tr>
    </w:tbl>
    <w:p w:rsidR="002B34D8" w:rsidRDefault="00DB0374" w:rsidP="002B34D8">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DB0374" w:rsidTr="003055D0">
        <w:tc>
          <w:tcPr>
            <w:tcW w:w="544" w:type="pct"/>
            <w:vAlign w:val="center"/>
          </w:tcPr>
          <w:p w:rsidR="00DB0374" w:rsidRDefault="00DB0374" w:rsidP="003055D0">
            <w:pPr>
              <w:jc w:val="center"/>
              <w:rPr>
                <w:rFonts w:eastAsiaTheme="minorEastAsia"/>
              </w:rPr>
            </w:pPr>
          </w:p>
        </w:tc>
        <w:tc>
          <w:tcPr>
            <w:tcW w:w="3856" w:type="pct"/>
            <w:vAlign w:val="center"/>
          </w:tcPr>
          <w:p w:rsidR="00DB0374" w:rsidRPr="00C14E9E" w:rsidRDefault="00C350CC" w:rsidP="00DB0374">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DB0374" w:rsidRDefault="00DB0374" w:rsidP="003055D0">
            <w:pPr>
              <w:jc w:val="right"/>
              <w:rPr>
                <w:rFonts w:eastAsiaTheme="minorEastAsia"/>
              </w:rPr>
            </w:pPr>
            <w:bookmarkStart w:id="32" w:name="_Ref489906151"/>
            <w:r>
              <w:t>(</w:t>
            </w:r>
            <w:fldSimple w:instr=" STYLEREF 1 \s ">
              <w:r w:rsidR="006D3AB4">
                <w:rPr>
                  <w:noProof/>
                  <w:cs/>
                </w:rPr>
                <w:t>‎</w:t>
              </w:r>
              <w:r w:rsidR="006D3AB4">
                <w:rPr>
                  <w:noProof/>
                </w:rPr>
                <w:t>6</w:t>
              </w:r>
            </w:fldSimple>
            <w:r>
              <w:t>.</w:t>
            </w:r>
            <w:fldSimple w:instr=" SEQ Equation \* ARABIC \s 1 ">
              <w:r w:rsidR="006D3AB4">
                <w:rPr>
                  <w:noProof/>
                </w:rPr>
                <w:t>2</w:t>
              </w:r>
            </w:fldSimple>
            <w:r>
              <w:t>)</w:t>
            </w:r>
            <w:bookmarkEnd w:id="32"/>
          </w:p>
        </w:tc>
      </w:tr>
    </w:tbl>
    <w:p w:rsidR="00DB0374" w:rsidRPr="002B34D8" w:rsidRDefault="006D3AB4" w:rsidP="003D6449">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t>
      </w:r>
      <w:r w:rsidR="003D6449">
        <w:t xml:space="preserve">We can thus approximate Equation </w:t>
      </w:r>
      <w:r w:rsidR="003D6449">
        <w:fldChar w:fldCharType="begin"/>
      </w:r>
      <w:r w:rsidR="003D6449">
        <w:instrText xml:space="preserve"> REF _Ref489906151 \h </w:instrText>
      </w:r>
      <w:r w:rsidR="003D6449">
        <w:fldChar w:fldCharType="separate"/>
      </w:r>
      <w:r w:rsidR="003D6449">
        <w:t>(</w:t>
      </w:r>
      <w:r w:rsidR="003D6449">
        <w:rPr>
          <w:noProof/>
          <w:cs/>
        </w:rPr>
        <w:t>‎</w:t>
      </w:r>
      <w:r w:rsidR="003D6449">
        <w:rPr>
          <w:noProof/>
        </w:rPr>
        <w:t>6</w:t>
      </w:r>
      <w:r w:rsidR="003D6449">
        <w:t>.</w:t>
      </w:r>
      <w:r w:rsidR="003D6449">
        <w:rPr>
          <w:noProof/>
        </w:rPr>
        <w:t>2</w:t>
      </w:r>
      <w:r w:rsidR="003D6449">
        <w:t>)</w:t>
      </w:r>
      <w:r w:rsidR="003D6449">
        <w:fldChar w:fldCharType="end"/>
      </w:r>
      <w:r w:rsidR="003D6449">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D6449" w:rsidTr="003055D0">
        <w:tc>
          <w:tcPr>
            <w:tcW w:w="544" w:type="pct"/>
            <w:vAlign w:val="center"/>
          </w:tcPr>
          <w:p w:rsidR="003D6449" w:rsidRDefault="003D6449" w:rsidP="003055D0">
            <w:pPr>
              <w:jc w:val="center"/>
              <w:rPr>
                <w:rFonts w:eastAsiaTheme="minorEastAsia"/>
              </w:rPr>
            </w:pPr>
          </w:p>
        </w:tc>
        <w:tc>
          <w:tcPr>
            <w:tcW w:w="3856" w:type="pct"/>
            <w:vAlign w:val="center"/>
          </w:tcPr>
          <w:p w:rsidR="003D6449" w:rsidRPr="00C14E9E" w:rsidRDefault="00C350CC" w:rsidP="00C350CC">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3D6449" w:rsidRDefault="003D6449" w:rsidP="003055D0">
            <w:pPr>
              <w:jc w:val="right"/>
              <w:rPr>
                <w:rFonts w:eastAsiaTheme="minorEastAsia"/>
              </w:rPr>
            </w:pPr>
            <w:bookmarkStart w:id="33" w:name="_Ref489906306"/>
            <w:r>
              <w:t>(</w:t>
            </w:r>
            <w:fldSimple w:instr=" STYLEREF 1 \s ">
              <w:r w:rsidR="00AA450D">
                <w:rPr>
                  <w:noProof/>
                  <w:cs/>
                </w:rPr>
                <w:t>‎</w:t>
              </w:r>
              <w:r w:rsidR="00AA450D">
                <w:rPr>
                  <w:noProof/>
                </w:rPr>
                <w:t>6</w:t>
              </w:r>
            </w:fldSimple>
            <w:r>
              <w:t>.</w:t>
            </w:r>
            <w:fldSimple w:instr=" SEQ Equation \* ARABIC \s 1 ">
              <w:r w:rsidR="00AA450D">
                <w:rPr>
                  <w:noProof/>
                </w:rPr>
                <w:t>3</w:t>
              </w:r>
            </w:fldSimple>
            <w:r>
              <w:t>)</w:t>
            </w:r>
            <w:bookmarkEnd w:id="33"/>
          </w:p>
        </w:tc>
      </w:tr>
    </w:tbl>
    <w:p w:rsidR="009C7066" w:rsidRDefault="00A068D7" w:rsidP="009C7066">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w:t>
      </w:r>
      <w:r w:rsidR="009C7066">
        <w:t xml:space="preserve"> The metal-graphene thermal interface resistance is also important in the high-field transport regime, as it a low thermal interface resi</w:t>
      </w:r>
      <w:r w:rsidR="00C041CE">
        <w:t>s</w:t>
      </w:r>
      <w:r w:rsidR="009C7066">
        <w:t>tance reduces the amount of temperature rise inside the channel</w:t>
      </w:r>
      <w:r w:rsidR="009C7066">
        <w:fldChar w:fldCharType="begin" w:fldLock="1"/>
      </w:r>
      <w:r w:rsidR="00BC4066">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b3f40b9-b296-4549-9856-f6fc6e7315cd", "http://www.mendeley.com/documents/?uuid=0d9208c8-b680-4981-84ff-38abc3e512f7" ] } ], "mendeley" : { "formattedCitation" : "[181]", "plainTextFormattedCitation" : "[181]", "previouslyFormattedCitation" : "[181]" }, "properties" : { "noteIndex" : 0 }, "schema" : "https://github.com/citation-style-language/schema/raw/master/csl-citation.json" }</w:instrText>
      </w:r>
      <w:r w:rsidR="009C7066">
        <w:fldChar w:fldCharType="separate"/>
      </w:r>
      <w:r w:rsidR="004108A0" w:rsidRPr="004108A0">
        <w:rPr>
          <w:noProof/>
        </w:rPr>
        <w:t>[181]</w:t>
      </w:r>
      <w:r w:rsidR="009C7066">
        <w:fldChar w:fldCharType="end"/>
      </w:r>
      <w:r w:rsidR="009C7066">
        <w:t>.</w:t>
      </w:r>
    </w:p>
    <w:p w:rsidR="003055D0" w:rsidRDefault="003055D0" w:rsidP="009C7066">
      <w:r>
        <w:lastRenderedPageBreak/>
        <w:t xml:space="preserve">Thermal interface resistance is a strong function of the interface </w:t>
      </w:r>
      <w:r w:rsidR="00A96F60">
        <w:t>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00A96F60" w:rsidRPr="00A96F60">
        <w:rPr>
          <w:vertAlign w:val="superscript"/>
        </w:rPr>
        <w:t>2</w:t>
      </w:r>
      <w:r w:rsidR="00A96F60">
        <w:t>K for Au, 25 MW/m</w:t>
      </w:r>
      <w:r w:rsidR="00A96F60" w:rsidRPr="00A96F60">
        <w:rPr>
          <w:vertAlign w:val="superscript"/>
        </w:rPr>
        <w:t>2</w:t>
      </w:r>
      <w:r w:rsidR="00A96F60">
        <w:t xml:space="preserve">K for </w:t>
      </w:r>
      <w:proofErr w:type="spellStart"/>
      <w:r w:rsidR="00A96F60">
        <w:t>Pd</w:t>
      </w:r>
      <w:proofErr w:type="spellEnd"/>
      <w:r w:rsidR="00A96F60">
        <w:t>, and 45 MW/m</w:t>
      </w:r>
      <w:r w:rsidR="00A96F60" w:rsidRPr="00A96F60">
        <w:rPr>
          <w:vertAlign w:val="superscript"/>
        </w:rPr>
        <w:t>2</w:t>
      </w:r>
      <w:r w:rsidR="00A96F60">
        <w:t>K for Ni.</w:t>
      </w:r>
    </w:p>
    <w:p w:rsidR="00C35C7F" w:rsidRPr="001E5714" w:rsidRDefault="00367B52" w:rsidP="00DB3D4E">
      <w:r>
        <w:t xml:space="preserve">Equation </w:t>
      </w:r>
      <w:r w:rsidR="000C68AF">
        <w:fldChar w:fldCharType="begin"/>
      </w:r>
      <w:r w:rsidR="000C68AF">
        <w:instrText xml:space="preserve"> REF _Ref489906306 \h </w:instrText>
      </w:r>
      <w:r w:rsidR="000C68AF">
        <w:fldChar w:fldCharType="separate"/>
      </w:r>
      <w:r w:rsidR="000C68AF">
        <w:t>(</w:t>
      </w:r>
      <w:r w:rsidR="000C68AF">
        <w:rPr>
          <w:noProof/>
          <w:cs/>
        </w:rPr>
        <w:t>‎</w:t>
      </w:r>
      <w:r w:rsidR="000C68AF">
        <w:rPr>
          <w:noProof/>
        </w:rPr>
        <w:t>6</w:t>
      </w:r>
      <w:r w:rsidR="000C68AF">
        <w:t>.</w:t>
      </w:r>
      <w:r w:rsidR="000C68AF">
        <w:rPr>
          <w:noProof/>
        </w:rPr>
        <w:t>3</w:t>
      </w:r>
      <w:r w:rsidR="000C68AF">
        <w:t>)</w:t>
      </w:r>
      <w:r w:rsidR="000C68AF">
        <w:fldChar w:fldCharType="end"/>
      </w:r>
      <w:r w:rsidR="000C68AF">
        <w:t xml:space="preserve"> highlights the</w:t>
      </w:r>
      <w:r w:rsidR="003E4934">
        <w:t xml:space="preserve"> importance of co-optimization of </w:t>
      </w:r>
      <w:r w:rsidR="00774229">
        <w:t xml:space="preserve">the </w:t>
      </w:r>
      <w:r w:rsidR="003E4934">
        <w:t>electrical and thermal-interface contact resistances.</w:t>
      </w:r>
      <w:r w:rsidR="00774229">
        <w:t xml:space="preserve"> The optimization of thermal contact resistance</w:t>
      </w:r>
      <w:r w:rsidR="009518F8">
        <w:t xml:space="preserve"> typically involves a proper choice of the metal contact material</w:t>
      </w:r>
      <w:r w:rsidR="00774229">
        <w:fldChar w:fldCharType="begin" w:fldLock="1"/>
      </w:r>
      <w:r w:rsidR="00BC4066">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bf9d9b98-dd49-4ace-b7fd-ff343b4b5621", "http://www.mendeley.com/documents/?uuid=92c2cfe1-838f-41b0-a473-4ecc94f5b621"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562d41e2-e1d6-418f-8687-a6eb92ef62c5", "http://www.mendeley.com/documents/?uuid=6071cd9a-af48-48b0-bdec-c2c1accd5366"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e1c7525e-1f1d-4158-a0d6-c911a23433fd", "http://www.mendeley.com/documents/?uuid=fe6bcca0-8107-4e42-958f-8ec54945b3c8" ] } ], "mendeley" : { "formattedCitation" : "[182]\u2013[184]", "plainTextFormattedCitation" : "[182]\u2013[184]", "previouslyFormattedCitation" : "[182]\u2013[184]" }, "properties" : { "noteIndex" : 0 }, "schema" : "https://github.com/citation-style-language/schema/raw/master/csl-citation.json" }</w:instrText>
      </w:r>
      <w:r w:rsidR="00774229">
        <w:fldChar w:fldCharType="separate"/>
      </w:r>
      <w:r w:rsidR="004108A0" w:rsidRPr="004108A0">
        <w:rPr>
          <w:noProof/>
        </w:rPr>
        <w:t>[182]–[184]</w:t>
      </w:r>
      <w:r w:rsidR="00774229">
        <w:fldChar w:fldCharType="end"/>
      </w:r>
      <w:r w:rsidR="00DB3D4E">
        <w:t>, and co-optimization should focus on the reduction of the electrical and thermal interface resistance product</w:t>
      </w:r>
      <w:r w:rsidR="00427CAF">
        <w:fldChar w:fldCharType="begin" w:fldLock="1"/>
      </w:r>
      <w:r w:rsidR="00BC4066">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fe6bcca0-8107-4e42-958f-8ec54945b3c8", "http://www.mendeley.com/documents/?uuid=e1c7525e-1f1d-4158-a0d6-c911a23433fd" ] } ], "mendeley" : { "formattedCitation" : "[184]", "plainTextFormattedCitation" : "[184]", "previouslyFormattedCitation" : "[184]" }, "properties" : { "noteIndex" : 0 }, "schema" : "https://github.com/citation-style-language/schema/raw/master/csl-citation.json" }</w:instrText>
      </w:r>
      <w:r w:rsidR="00427CAF">
        <w:fldChar w:fldCharType="separate"/>
      </w:r>
      <w:r w:rsidR="004108A0" w:rsidRPr="004108A0">
        <w:rPr>
          <w:noProof/>
        </w:rPr>
        <w:t>[184]</w:t>
      </w:r>
      <w:r w:rsidR="00427CAF">
        <w:fldChar w:fldCharType="end"/>
      </w:r>
      <w:r w:rsidR="00DB3D4E">
        <w:t>.</w:t>
      </w:r>
    </w:p>
    <w:p w:rsidR="00BC4C90" w:rsidRDefault="00BC4C90" w:rsidP="001C7C42">
      <w:pPr>
        <w:pStyle w:val="Heading2"/>
      </w:pPr>
      <w:r>
        <w:t>Stress in dual-gated Graphene FETs during Processing</w:t>
      </w:r>
    </w:p>
    <w:p w:rsidR="000D4103" w:rsidRDefault="00997066" w:rsidP="009300D9">
      <w:r>
        <w:t>Stress in thin films is inversely proportional to the thickness of the film, and graphene being single layer, represents the lower limit of thickness.</w:t>
      </w:r>
      <w:r w:rsidR="00210F6E">
        <w:t xml:space="preserve"> Graphene channels are typically sandwiched between two oxides; the fabrication of graphene FETs usually entails the deposition of a top-gate oxide, whether for use as a top-gate dielectric or for passivation. Even when fabricated over a single oxide layer, graphene being the lowest thickness element in the sack is the most prone to stress</w:t>
      </w:r>
      <w:r w:rsidR="009300D9">
        <w:t>, and s</w:t>
      </w:r>
      <w:r w:rsidR="000D4103">
        <w:t>tress affects the electronic properties graphene</w:t>
      </w:r>
      <w:r w:rsidR="000D4103">
        <w:fldChar w:fldCharType="begin" w:fldLock="1"/>
      </w:r>
      <w:r w:rsidR="00BC4066">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04], [185], [186]", "plainTextFormattedCitation" : "[104], [185], [186]", "previouslyFormattedCitation" : "[104], [185], [186]" }, "properties" : { "noteIndex" : 0 }, "schema" : "https://github.com/citation-style-language/schema/raw/master/csl-citation.json" }</w:instrText>
      </w:r>
      <w:r w:rsidR="000D4103">
        <w:fldChar w:fldCharType="separate"/>
      </w:r>
      <w:r w:rsidR="004108A0" w:rsidRPr="004108A0">
        <w:rPr>
          <w:noProof/>
        </w:rPr>
        <w:t>[104], [185], [186]</w:t>
      </w:r>
      <w:r w:rsidR="000D4103">
        <w:fldChar w:fldCharType="end"/>
      </w:r>
      <w:r w:rsidR="000D4103">
        <w:t>.</w:t>
      </w:r>
    </w:p>
    <w:p w:rsidR="0001289F" w:rsidRDefault="009300D9" w:rsidP="00CA349D">
      <w:r>
        <w:t>To study the evolution of stress in graphene during fabrication, we used Raman analysis. We used the 2D peak position as a metric to evaluate the evolution of strain in the graphene channel after each process of fabrication</w:t>
      </w:r>
      <w:r w:rsidR="00FF3CD7">
        <w:t xml:space="preserve"> outlined in </w:t>
      </w:r>
      <w:r w:rsidR="00CE0147">
        <w:t xml:space="preserve">Appendix B </w:t>
      </w:r>
      <w:r>
        <w:fldChar w:fldCharType="begin" w:fldLock="1"/>
      </w:r>
      <w:r w:rsidR="00BC4066">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a765d6c4-3981-4ce0-b8c5-e0fb31ffa8c3", "http://www.mendeley.com/documents/?uuid=89e9aa77-a965-4921-bec7-38961e4462b4" ] } ], "mendeley" : { "formattedCitation" : "[112], [185]\u2013[192]", "plainTextFormattedCitation" : "[112], [185]\u2013[192]", "previouslyFormattedCitation" : "[112], [185]\u2013[192]" }, "properties" : { "noteIndex" : 0 }, "schema" : "https://github.com/citation-style-language/schema/raw/master/csl-citation.json" }</w:instrText>
      </w:r>
      <w:r>
        <w:fldChar w:fldCharType="separate"/>
      </w:r>
      <w:r w:rsidR="004108A0" w:rsidRPr="004108A0">
        <w:rPr>
          <w:noProof/>
        </w:rPr>
        <w:t>[112], [185]–[192]</w:t>
      </w:r>
      <w:r>
        <w:fldChar w:fldCharType="end"/>
      </w:r>
      <w:r>
        <w:t>.</w:t>
      </w:r>
      <w:r w:rsidR="00DE0E79">
        <w:t xml:space="preserve"> We evaluated the stress in the graphene channel before processing, after contacting, after ALD seed evaporation and after ALD of the top-gate oxide.</w:t>
      </w:r>
      <w:r w:rsidR="00F17970">
        <w:t xml:space="preserve"> We performed the experiment using </w:t>
      </w:r>
      <w:proofErr w:type="gramStart"/>
      <w:r w:rsidR="00F17970">
        <w:t>3</w:t>
      </w:r>
      <w:proofErr w:type="gramEnd"/>
      <w:r w:rsidR="00F17970">
        <w:t xml:space="preserve"> different photoresist and developer pairs and the results were consistent across all 3 pairs.</w:t>
      </w:r>
      <w:r w:rsidR="0001289F">
        <w:t xml:space="preserve"> The Raman analysis </w:t>
      </w:r>
      <w:proofErr w:type="gramStart"/>
      <w:r w:rsidR="0001289F">
        <w:t>was performed</w:t>
      </w:r>
      <w:proofErr w:type="gramEnd"/>
      <w:r w:rsidR="0001289F">
        <w:t xml:space="preserve"> on </w:t>
      </w:r>
      <w:r w:rsidR="00843DD1">
        <w:t xml:space="preserve">the photolithography defined graphene channel </w:t>
      </w:r>
      <w:proofErr w:type="spellStart"/>
      <w:r w:rsidR="00843DD1">
        <w:t>simi</w:t>
      </w:r>
      <w:r w:rsidR="00164EBD">
        <w:t>s</w:t>
      </w:r>
      <w:r w:rsidR="00843DD1">
        <w:t>lar</w:t>
      </w:r>
      <w:proofErr w:type="spellEnd"/>
      <w:r w:rsidR="00843DD1">
        <w:t xml:space="preserve"> to that shown in</w:t>
      </w:r>
      <w:r w:rsidR="00E16CAB">
        <w:t xml:space="preserve"> </w:t>
      </w:r>
      <w:r w:rsidR="00E16CAB">
        <w:fldChar w:fldCharType="begin"/>
      </w:r>
      <w:r w:rsidR="00E16CAB">
        <w:instrText xml:space="preserve"> REF _Ref489909887 \h </w:instrText>
      </w:r>
      <w:r w:rsidR="00E16CAB">
        <w:fldChar w:fldCharType="separate"/>
      </w:r>
      <w:r w:rsidR="00E16CAB">
        <w:t xml:space="preserve">Figure </w:t>
      </w:r>
      <w:r w:rsidR="00E16CAB">
        <w:rPr>
          <w:noProof/>
          <w:cs/>
        </w:rPr>
        <w:t>‎</w:t>
      </w:r>
      <w:r w:rsidR="00E16CAB">
        <w:rPr>
          <w:noProof/>
        </w:rPr>
        <w:t>6</w:t>
      </w:r>
      <w:r w:rsidR="00E16CAB">
        <w:t>.</w:t>
      </w:r>
      <w:r w:rsidR="00E16CAB">
        <w:rPr>
          <w:noProof/>
        </w:rPr>
        <w:t>4</w:t>
      </w:r>
      <w:r w:rsidR="00E16CAB">
        <w:fldChar w:fldCharType="end"/>
      </w:r>
      <w:r w:rsidR="00843DD1">
        <w:t xml:space="preserve">. The Raman analysis </w:t>
      </w:r>
      <w:proofErr w:type="gramStart"/>
      <w:r w:rsidR="00843DD1">
        <w:t>was performed</w:t>
      </w:r>
      <w:proofErr w:type="gramEnd"/>
      <w:r w:rsidR="00843DD1">
        <w:t xml:space="preserve"> on data obtained from area scans over the exposed channel</w:t>
      </w:r>
      <w:r w:rsidR="00CA349D">
        <w:t>s</w:t>
      </w:r>
      <w:r w:rsidR="00843DD1">
        <w:t>.</w:t>
      </w:r>
    </w:p>
    <w:p w:rsidR="00F02F66" w:rsidRDefault="00C83DC0" w:rsidP="00F02F66">
      <w:pPr>
        <w:keepNext/>
        <w:jc w:val="center"/>
      </w:pPr>
      <w:r w:rsidRPr="00C83DC0">
        <w:rPr>
          <w:noProof/>
        </w:rPr>
        <w:drawing>
          <wp:inline distT="0" distB="0" distL="0" distR="0">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C83DC0" w:rsidRDefault="00F02F66" w:rsidP="0050608B">
      <w:pPr>
        <w:pStyle w:val="Caption"/>
      </w:pPr>
      <w:bookmarkStart w:id="34" w:name="_Ref489909887"/>
      <w:r>
        <w:t xml:space="preserve">Figure </w:t>
      </w:r>
      <w:fldSimple w:instr=" STYLEREF 1 \s ">
        <w:r w:rsidR="00BB55FD">
          <w:rPr>
            <w:noProof/>
            <w:cs/>
          </w:rPr>
          <w:t>‎</w:t>
        </w:r>
        <w:r w:rsidR="00BB55FD">
          <w:rPr>
            <w:noProof/>
          </w:rPr>
          <w:t>6</w:t>
        </w:r>
      </w:fldSimple>
      <w:r w:rsidR="00BB55FD">
        <w:t>.</w:t>
      </w:r>
      <w:fldSimple w:instr=" SEQ Figure \* ARABIC \s 1 ">
        <w:r w:rsidR="00BB55FD">
          <w:rPr>
            <w:noProof/>
          </w:rPr>
          <w:t>4</w:t>
        </w:r>
      </w:fldSimple>
      <w:bookmarkEnd w:id="34"/>
      <w:r>
        <w:t xml:space="preserve"> Optical microscope image of graphene FET device used to evaluate the stress evolution during fabrication. The graphene channels inside the red box was analyzed using Raman analysis to evaluate the stress during fabrication.</w:t>
      </w:r>
    </w:p>
    <w:p w:rsidR="00CA349D" w:rsidRDefault="00CA349D" w:rsidP="00CA349D">
      <w:r>
        <w:lastRenderedPageBreak/>
        <w:t xml:space="preserve">The 2D peak position </w:t>
      </w:r>
      <w:proofErr w:type="gramStart"/>
      <w:r>
        <w:t>was used</w:t>
      </w:r>
      <w:proofErr w:type="gramEnd"/>
      <w:r>
        <w:t xml:space="preserve"> as a metric for the strain in the channel. The 2D red shifts under tensile strain. The exact value of the strain was not calculated from the 2D peak shift due to the different values of the reported shift rates</w:t>
      </w:r>
      <w:r w:rsidR="003F456F">
        <w:fldChar w:fldCharType="begin" w:fldLock="1"/>
      </w:r>
      <w:r w:rsidR="00BC4066">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12], [186], [187], [190], [191], [193]", "plainTextFormattedCitation" : "[112], [186], [187], [190], [191], [193]", "previouslyFormattedCitation" : "[112], [186], [187], [190], [191], [193]" }, "properties" : { "noteIndex" : 0 }, "schema" : "https://github.com/citation-style-language/schema/raw/master/csl-citation.json" }</w:instrText>
      </w:r>
      <w:r w:rsidR="003F456F">
        <w:fldChar w:fldCharType="separate"/>
      </w:r>
      <w:r w:rsidR="004108A0" w:rsidRPr="004108A0">
        <w:rPr>
          <w:noProof/>
        </w:rPr>
        <w:t>[112], [186], [187], [190], [191], [193]</w:t>
      </w:r>
      <w:r w:rsidR="003F456F">
        <w:fldChar w:fldCharType="end"/>
      </w:r>
      <w:r>
        <w:t>.</w:t>
      </w:r>
    </w:p>
    <w:p w:rsidR="00934BB9" w:rsidRDefault="00934BB9" w:rsidP="00934BB9">
      <w:r>
        <w:t xml:space="preserve">The Raman spectrum from a single </w:t>
      </w:r>
      <w:r w:rsidR="00AD1A71">
        <w:t>point</w:t>
      </w:r>
      <w:r>
        <w:t xml:space="preserve"> and an aggregate of the 2D peak position after each fabrication step </w:t>
      </w:r>
      <w:proofErr w:type="gramStart"/>
      <w:r>
        <w:t>is shown</w:t>
      </w:r>
      <w:proofErr w:type="gramEnd"/>
      <w:r>
        <w:t xml:space="preserve"> in </w:t>
      </w:r>
      <w:r w:rsidR="001C21EB">
        <w:fldChar w:fldCharType="begin"/>
      </w:r>
      <w:r w:rsidR="001C21EB">
        <w:instrText xml:space="preserve"> REF _Ref489910794 \h </w:instrText>
      </w:r>
      <w:r w:rsidR="001C21EB">
        <w:fldChar w:fldCharType="separate"/>
      </w:r>
      <w:r w:rsidR="001C21EB">
        <w:t xml:space="preserve">Figure </w:t>
      </w:r>
      <w:r w:rsidR="001C21EB">
        <w:rPr>
          <w:noProof/>
          <w:cs/>
        </w:rPr>
        <w:t>‎</w:t>
      </w:r>
      <w:r w:rsidR="001C21EB">
        <w:rPr>
          <w:noProof/>
        </w:rPr>
        <w:t>6</w:t>
      </w:r>
      <w:r w:rsidR="001C21EB">
        <w:t>.</w:t>
      </w:r>
      <w:r w:rsidR="001C21EB">
        <w:rPr>
          <w:noProof/>
        </w:rPr>
        <w:t>5</w:t>
      </w:r>
      <w:r w:rsidR="001C21EB">
        <w:fldChar w:fldCharType="end"/>
      </w:r>
      <w:r>
        <w:t>.</w:t>
      </w:r>
      <w:r w:rsidR="00AD3C9D">
        <w:t xml:space="preserve"> The single point spectrum shown in </w:t>
      </w:r>
      <w:r w:rsidR="00AD3C9D">
        <w:fldChar w:fldCharType="begin"/>
      </w:r>
      <w:r w:rsidR="00AD3C9D">
        <w:instrText xml:space="preserve"> REF _Ref489910794 \h </w:instrText>
      </w:r>
      <w:r w:rsidR="00AD3C9D">
        <w:fldChar w:fldCharType="separate"/>
      </w:r>
      <w:r w:rsidR="00AD3C9D">
        <w:t xml:space="preserve">Figure </w:t>
      </w:r>
      <w:r w:rsidR="00AD3C9D">
        <w:rPr>
          <w:noProof/>
          <w:cs/>
        </w:rPr>
        <w:t>‎</w:t>
      </w:r>
      <w:r w:rsidR="00AD3C9D">
        <w:rPr>
          <w:noProof/>
        </w:rPr>
        <w:t>6</w:t>
      </w:r>
      <w:r w:rsidR="00AD3C9D">
        <w:t>.</w:t>
      </w:r>
      <w:r w:rsidR="00AD3C9D">
        <w:rPr>
          <w:noProof/>
        </w:rPr>
        <w:t>5</w:t>
      </w:r>
      <w:r w:rsidR="00AD3C9D">
        <w:fldChar w:fldCharType="end"/>
      </w:r>
      <w:r w:rsidR="00AD3C9D">
        <w:t>(a) shows that the 2D peak red shift slightly after contacting indicating a slight tensile strain of the channel, followed by a distinctive shift in after the Al</w:t>
      </w:r>
      <w:r w:rsidR="00AD3C9D" w:rsidRPr="00AD3C9D">
        <w:rPr>
          <w:vertAlign w:val="subscript"/>
        </w:rPr>
        <w:t>2</w:t>
      </w:r>
      <w:r w:rsidR="00AD3C9D">
        <w:t>O</w:t>
      </w:r>
      <w:r w:rsidR="00AD3C9D" w:rsidRPr="00AD3C9D">
        <w:rPr>
          <w:vertAlign w:val="subscript"/>
        </w:rPr>
        <w:t>3</w:t>
      </w:r>
      <w:r w:rsidR="00AD3C9D">
        <w:t xml:space="preserve"> seed layer deposition</w:t>
      </w:r>
      <w:r w:rsidR="00B22812">
        <w:t xml:space="preserve">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D3448" w:rsidTr="003055D0">
        <w:tc>
          <w:tcPr>
            <w:tcW w:w="4675" w:type="dxa"/>
            <w:vAlign w:val="bottom"/>
          </w:tcPr>
          <w:p w:rsidR="00DD3448" w:rsidRDefault="00DD3448" w:rsidP="003055D0">
            <w:pPr>
              <w:ind w:firstLine="0"/>
              <w:jc w:val="center"/>
            </w:pPr>
            <w:r>
              <w:rPr>
                <w:noProof/>
              </w:rPr>
              <w:drawing>
                <wp:inline distT="0" distB="0" distL="0" distR="0" wp14:anchorId="1D4062D8" wp14:editId="4A1CB0F7">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2">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DD3448" w:rsidRDefault="00DD3448" w:rsidP="003055D0">
            <w:pPr>
              <w:ind w:firstLine="0"/>
              <w:jc w:val="center"/>
            </w:pPr>
            <w:r>
              <w:t>(a)</w:t>
            </w:r>
          </w:p>
        </w:tc>
        <w:tc>
          <w:tcPr>
            <w:tcW w:w="4675" w:type="dxa"/>
            <w:vAlign w:val="bottom"/>
          </w:tcPr>
          <w:p w:rsidR="00DD3448" w:rsidRDefault="00DD3448" w:rsidP="003055D0">
            <w:pPr>
              <w:ind w:firstLine="0"/>
              <w:jc w:val="center"/>
            </w:pPr>
            <w:r>
              <w:rPr>
                <w:noProof/>
              </w:rPr>
              <w:drawing>
                <wp:inline distT="0" distB="0" distL="0" distR="0" wp14:anchorId="49BDCBEC" wp14:editId="1144EE8F">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3">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DD3448" w:rsidRDefault="00DD3448" w:rsidP="00A251BC">
            <w:pPr>
              <w:keepNext/>
              <w:ind w:firstLine="0"/>
              <w:jc w:val="center"/>
            </w:pPr>
            <w:r>
              <w:t>(b)</w:t>
            </w:r>
          </w:p>
        </w:tc>
      </w:tr>
    </w:tbl>
    <w:p w:rsidR="00DD3448" w:rsidRDefault="00A251BC" w:rsidP="0050608B">
      <w:pPr>
        <w:pStyle w:val="Caption"/>
      </w:pPr>
      <w:bookmarkStart w:id="35" w:name="_Ref489910794"/>
      <w:r>
        <w:t xml:space="preserve">Figure </w:t>
      </w:r>
      <w:fldSimple w:instr=" STYLEREF 1 \s ">
        <w:r w:rsidR="00BB55FD">
          <w:rPr>
            <w:noProof/>
            <w:cs/>
          </w:rPr>
          <w:t>‎</w:t>
        </w:r>
        <w:r w:rsidR="00BB55FD">
          <w:rPr>
            <w:noProof/>
          </w:rPr>
          <w:t>6</w:t>
        </w:r>
      </w:fldSimple>
      <w:r w:rsidR="00BB55FD">
        <w:t>.</w:t>
      </w:r>
      <w:fldSimple w:instr=" SEQ Figure \* ARABIC \s 1 ">
        <w:r w:rsidR="00BB55FD">
          <w:rPr>
            <w:noProof/>
          </w:rPr>
          <w:t>5</w:t>
        </w:r>
      </w:fldSimple>
      <w:bookmarkEnd w:id="35"/>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w:t>
      </w:r>
      <w:r w:rsidR="00D070F4">
        <w:t xml:space="preserve">The 2D peak position almost moves back to position prior to the seed deposition after ALD. The 2D peak FWHM is not included in the </w:t>
      </w:r>
      <w:r w:rsidR="00B73C40">
        <w:t>analysis,</w:t>
      </w:r>
      <w:r w:rsidR="00D070F4">
        <w:t xml:space="preserve"> as it is a weak function of the strain and due to its </w:t>
      </w:r>
      <w:r w:rsidR="00007766">
        <w:t xml:space="preserve">high sensitivity to </w:t>
      </w:r>
      <w:r w:rsidR="00AF50BB">
        <w:t>impurities</w:t>
      </w:r>
      <w:r w:rsidR="00007766">
        <w:t xml:space="preserve"> and substrate roughness.</w:t>
      </w:r>
    </w:p>
    <w:p w:rsidR="00F5028A" w:rsidRDefault="00F5028A" w:rsidP="00F5028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proofErr w:type="gramStart"/>
      <w:r>
        <w:rPr>
          <w:noProof/>
        </w:rPr>
        <w:t>6</w:t>
      </w:r>
      <w:r>
        <w:t>.</w:t>
      </w:r>
      <w:r>
        <w:rPr>
          <w:noProof/>
        </w:rPr>
        <w:t>5</w:t>
      </w:r>
      <w:proofErr w:type="gramEnd"/>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w:t>
      </w:r>
      <w:r w:rsidR="00E43F91">
        <w:t xml:space="preserve"> Initially, the 2D peak positions are scattered over a range of </w:t>
      </w:r>
      <w:r w:rsidR="002B4172">
        <w:t xml:space="preserve">peak </w:t>
      </w:r>
      <w:r w:rsidR="00E43F91">
        <w:t>positions due to the roughness of the substrate</w:t>
      </w:r>
      <w:r w:rsidR="00A61FC8">
        <w:fldChar w:fldCharType="begin" w:fldLock="1"/>
      </w:r>
      <w:r w:rsidR="00BC4066">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194]", "plainTextFormattedCitation" : "[194]", "previouslyFormattedCitation" : "[194]" }, "properties" : { "noteIndex" : 0 }, "schema" : "https://github.com/citation-style-language/schema/raw/master/csl-citation.json" }</w:instrText>
      </w:r>
      <w:r w:rsidR="00A61FC8">
        <w:fldChar w:fldCharType="separate"/>
      </w:r>
      <w:r w:rsidR="004108A0" w:rsidRPr="004108A0">
        <w:rPr>
          <w:noProof/>
        </w:rPr>
        <w:t>[194]</w:t>
      </w:r>
      <w:r w:rsidR="00A61FC8">
        <w:fldChar w:fldCharType="end"/>
      </w:r>
      <w:r w:rsidR="00E43F91">
        <w:t>.</w:t>
      </w:r>
      <w:r w:rsidR="002B4172">
        <w:t xml:space="preserve"> Once the channel is </w:t>
      </w:r>
      <w:proofErr w:type="gramStart"/>
      <w:r w:rsidR="002B4172">
        <w:t>contacted</w:t>
      </w:r>
      <w:proofErr w:type="gramEnd"/>
      <w:r w:rsidR="002B4172">
        <w:t xml:space="preserve"> the spread of the points reduces significantly. This reduction of 2D peak position </w:t>
      </w:r>
      <w:proofErr w:type="gramStart"/>
      <w:r w:rsidR="002B4172">
        <w:t>can be attributed</w:t>
      </w:r>
      <w:proofErr w:type="gramEnd"/>
      <w:r w:rsidR="002B4172">
        <w:t xml:space="preserve"> to the contacts anchoring the graphene ribbon of the substrate </w:t>
      </w:r>
      <w:r w:rsidR="0045318D">
        <w:t xml:space="preserve">with a given tension, </w:t>
      </w:r>
      <w:r w:rsidR="002B4172">
        <w:t>because the contacts typically spread beyond the graphene, effectively pinning it to the substrate.</w:t>
      </w:r>
      <w:r w:rsidR="0045318D">
        <w:t xml:space="preserve"> After the depositions of the Al</w:t>
      </w:r>
      <w:r w:rsidR="0045318D" w:rsidRPr="0045318D">
        <w:rPr>
          <w:vertAlign w:val="subscript"/>
        </w:rPr>
        <w:t>2</w:t>
      </w:r>
      <w:r w:rsidR="0045318D">
        <w:t>O</w:t>
      </w:r>
      <w:r w:rsidR="0045318D" w:rsidRPr="0045318D">
        <w:rPr>
          <w:vertAlign w:val="subscript"/>
        </w:rPr>
        <w:t>3</w:t>
      </w:r>
      <w:r w:rsidR="0045318D">
        <w:t xml:space="preserve"> seed layer (1.5 nm of aluminum left </w:t>
      </w:r>
      <w:proofErr w:type="gramStart"/>
      <w:r w:rsidR="0045318D">
        <w:t>to natively oxidize</w:t>
      </w:r>
      <w:proofErr w:type="gramEnd"/>
      <w:r w:rsidR="0045318D">
        <w:t xml:space="preserve"> in air)</w:t>
      </w:r>
      <w:r w:rsidR="00D97488">
        <w:t xml:space="preserve"> the 2D peak positions redshift significantly.</w:t>
      </w:r>
      <w:r w:rsidR="00E647EB">
        <w:t xml:space="preserve"> This </w:t>
      </w:r>
      <w:proofErr w:type="gramStart"/>
      <w:r w:rsidR="00E647EB">
        <w:t>can be attributed</w:t>
      </w:r>
      <w:proofErr w:type="gramEnd"/>
      <w:r w:rsidR="00E647EB">
        <w:t xml:space="preserve"> to the high tension in the graphene between the high-stress thin top oxide and the substrate. Graphene has a negative thermal expansion coefficient unlike Al</w:t>
      </w:r>
      <w:r w:rsidR="00E647EB" w:rsidRPr="00E647EB">
        <w:rPr>
          <w:vertAlign w:val="subscript"/>
        </w:rPr>
        <w:t>2</w:t>
      </w:r>
      <w:r w:rsidR="00E647EB">
        <w:t>O</w:t>
      </w:r>
      <w:r w:rsidR="00E647EB" w:rsidRPr="00E647EB">
        <w:rPr>
          <w:vertAlign w:val="subscript"/>
        </w:rPr>
        <w:t>3</w:t>
      </w:r>
      <w:r w:rsidR="00E647EB">
        <w:t xml:space="preserve"> and SiO</w:t>
      </w:r>
      <w:r w:rsidR="00E647EB" w:rsidRPr="00E647EB">
        <w:rPr>
          <w:vertAlign w:val="subscript"/>
        </w:rPr>
        <w:t>2</w:t>
      </w:r>
      <w:r w:rsidR="00E647EB">
        <w:rPr>
          <w:vertAlign w:val="subscript"/>
        </w:rPr>
        <w:t xml:space="preserve"> </w:t>
      </w:r>
      <w:r w:rsidR="00E647EB">
        <w:fldChar w:fldCharType="begin" w:fldLock="1"/>
      </w:r>
      <w:r w:rsidR="00BC4066">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88]", "plainTextFormattedCitation" : "[188]", "previouslyFormattedCitation" : "[188]" }, "properties" : { "noteIndex" : 0 }, "schema" : "https://github.com/citation-style-language/schema/raw/master/csl-citation.json" }</w:instrText>
      </w:r>
      <w:r w:rsidR="00E647EB">
        <w:fldChar w:fldCharType="separate"/>
      </w:r>
      <w:r w:rsidR="004108A0" w:rsidRPr="004108A0">
        <w:rPr>
          <w:noProof/>
        </w:rPr>
        <w:t>[188]</w:t>
      </w:r>
      <w:r w:rsidR="00E647EB">
        <w:fldChar w:fldCharType="end"/>
      </w:r>
      <w:r w:rsidR="006575A4">
        <w:t>, exposing it to a high tensile stress by the thin top oxide seed layer.</w:t>
      </w:r>
      <w:r w:rsidR="00D24F8C">
        <w:t xml:space="preserve"> After the completion of the ALD, which takes about 1 hour at 150 </w:t>
      </w:r>
      <w:r w:rsidR="00D24F8C">
        <w:rPr>
          <w:rFonts w:cs="Times"/>
        </w:rPr>
        <w:t>°</w:t>
      </w:r>
      <w:r w:rsidR="00D24F8C">
        <w:t>C, the peak position almost move back to their original position, blue shifting by a small amount (~ 3 cm</w:t>
      </w:r>
      <w:r w:rsidR="00D24F8C" w:rsidRPr="00D24F8C">
        <w:rPr>
          <w:vertAlign w:val="superscript"/>
        </w:rPr>
        <w:t>-1</w:t>
      </w:r>
      <w:r w:rsidR="00D24F8C">
        <w:t xml:space="preserve">). This </w:t>
      </w:r>
      <w:proofErr w:type="gramStart"/>
      <w:r w:rsidR="00D24F8C">
        <w:t>can be attributed</w:t>
      </w:r>
      <w:proofErr w:type="gramEnd"/>
      <w:r w:rsidR="00D24F8C">
        <w:t xml:space="preserve"> to the thickness increase of the top gate oxide and the thermal processing causing a reduction in the overall stress in the top gate oxide, and the graphene channel subsequentl</w:t>
      </w:r>
      <w:r w:rsidR="0003301E">
        <w:t>y. We cannot ascertain whether the long time anneal or the thickness increase is the cause of stress reduction, but experimenting with different growth times and temperatures could allow the evaluation of the effect of each parameter more accurately.</w:t>
      </w:r>
    </w:p>
    <w:p w:rsidR="00BC4C90" w:rsidRDefault="00BC4C90" w:rsidP="001C7C42">
      <w:pPr>
        <w:pStyle w:val="Heading2"/>
      </w:pPr>
      <w:bookmarkStart w:id="36" w:name="_Ref489991930"/>
      <w:r>
        <w:lastRenderedPageBreak/>
        <w:t>Impact of Metal-Ion Containing Developers on the Performance of Graphene FETs</w:t>
      </w:r>
      <w:bookmarkEnd w:id="36"/>
    </w:p>
    <w:p w:rsidR="004D30B6" w:rsidRDefault="003D59B7" w:rsidP="004D30B6">
      <w:r>
        <w:t xml:space="preserve">Photoresist </w:t>
      </w:r>
      <w:r w:rsidR="000D635E">
        <w:t xml:space="preserve">developer chemistries </w:t>
      </w:r>
      <w:proofErr w:type="gramStart"/>
      <w:r>
        <w:t>can be divided</w:t>
      </w:r>
      <w:proofErr w:type="gramEnd"/>
      <w:r>
        <w:t xml:space="preserve"> into metal-ion free and metal-ion containing. </w:t>
      </w:r>
      <w:r w:rsidR="00771233">
        <w:t xml:space="preserve">The choice of a developer chemistry depends on its compatibility and if it has desirable properties with respect to the fabrication process. </w:t>
      </w:r>
    </w:p>
    <w:p w:rsidR="00EA4B5D" w:rsidRDefault="00EA4B5D" w:rsidP="004D30B6">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w:t>
      </w:r>
      <w:r w:rsidR="00F31958">
        <w:t xml:space="preserve"> We fabricated 25 devices using each photoresist using commercial CVD graphene and evaluated the performance of the devices by fitting their characteristics to </w:t>
      </w:r>
      <w:r w:rsidR="00D71693">
        <w:t>the</w:t>
      </w:r>
      <w:r w:rsidR="00F31958">
        <w:t xml:space="preserve"> constant mobility model</w:t>
      </w:r>
      <w:r w:rsidR="00F31958">
        <w:fldChar w:fldCharType="begin" w:fldLock="1"/>
      </w:r>
      <w:r w:rsidR="00BC4066">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6]", "plainTextFormattedCitation" : "[86]", "previouslyFormattedCitation" : "[86]" }, "properties" : { "noteIndex" : 0 }, "schema" : "https://github.com/citation-style-language/schema/raw/master/csl-citation.json" }</w:instrText>
      </w:r>
      <w:r w:rsidR="00F31958">
        <w:fldChar w:fldCharType="separate"/>
      </w:r>
      <w:r w:rsidR="004108A0" w:rsidRPr="004108A0">
        <w:rPr>
          <w:noProof/>
        </w:rPr>
        <w:t>[86]</w:t>
      </w:r>
      <w:r w:rsidR="00F31958">
        <w:fldChar w:fldCharType="end"/>
      </w:r>
      <w:r w:rsidR="00643C41">
        <w:t>.</w:t>
      </w:r>
      <w:r w:rsidR="0044680D">
        <w:t xml:space="preserve"> Electrical measurements included a hysteresis sweep of the gate to extract the resulting hysteresis in Dirac point voltage occurring because of interface trapped charges between the graphene and SiO</w:t>
      </w:r>
      <w:r w:rsidR="0044680D" w:rsidRPr="0044680D">
        <w:rPr>
          <w:vertAlign w:val="subscript"/>
        </w:rPr>
        <w:t>2</w:t>
      </w:r>
      <w:r w:rsidR="0044680D">
        <w:t xml:space="preserve"> substrate</w:t>
      </w:r>
      <w:r w:rsidR="00EF608D">
        <w:fldChar w:fldCharType="begin" w:fldLock="1"/>
      </w:r>
      <w:r w:rsidR="00BC4066">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 \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f75d7beb-fda4-4841-b2e1-76bc957fdff3"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5", "issue" : "33", "issued" : { "date-parts" : [ [ "2010" ] ] }, "page" : "334214", "title" : "Intrinsic doping and gate hysteresis in graphene field effect devices fabricated on SiO2 substrates.", "type" : "article-journal", "volume" : "22" }, "uris" : [ "http://www.mendeley.com/documents/?uuid=5c0ccf1d-8fa5-4438-8587-b48d70073962" ] }, { "id" : "ITEM-6",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6", "issue" : "18", "issued" : { "date-parts" : [ [ "2011" ] ] }, "page" : "98-101", "title" : "Fast transient charging at the graphene/ SiO2 interface causing hysteretic device characteristics", "type" : "article-journal", "volume" : "98" }, "uris" : [ "http://www.mendeley.com/documents/?uuid=943843e4-6f5c-4c4d-a33f-7a910f9c00bb" ] }, { "id" : "ITEM-7",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7", "issue" : "11", "issued" : { "date-parts" : [ [ "2015" ] ] }, "page" : "113104", "title" : "Encapsulated graphene field-effect transistors for air stable operation", "type" : "article-journal", "volume" : "106" }, "uris" : [ "http://www.mendeley.com/documents/?uuid=73d638d2-d5af-48d5-90f1-62cceb77dfe2" ] }, { "id" : "ITEM-8",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8", "issue" : "11", "issued" : { "date-parts" : [ [ "2011" ] ] }, "title" : "Relating hysteresis and electrochemistry in graphene field effect transistors", "type" : "article-journal", "volume" : "110" }, "uris" : [ "http://www.mendeley.com/documents/?uuid=3ceab015-6077-494c-bddd-0bc1ce5411dd" ] }, { "id" : "ITEM-9",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9", "issue" : "9", "issued" : { "date-parts" : [ [ "2011" ] ] }, "page" : "2013-2016", "title" : "Binding mechanisms of molecular oxygen and moisture to graphene", "type" : "article-journal", "volume" : "98" }, "uris" : [ "http://www.mendeley.com/documents/?uuid=14d265cd-583d-421d-ba47-bd4efc9d79e5" ] }, { "id" : "ITEM-1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1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1",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1", "issue" : "8", "issued" : { "date-parts" : [ [ "2011" ] ] }, "title" : "The role of charge traps in inducing hysteresis: Capacitance-voltage measurements on top gated bilayer graphene", "type" : "article-journal", "volume" : "99" }, "uris" : [ "http://www.mendeley.com/documents/?uuid=d07a9262-599f-4943-a7f6-dfc1ab9acfb4" ] }, { "id" : "ITEM-12",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2", "issued" : { "date-parts" : [ [ "2015" ] ] }, "page" : "3558-3564", "publisher" : "Royal Society of Chemistry", "title" : "Highly air stable passivation of graphene based field effect devices", "type" : "article-journal" }, "uris" : [ "http://www.mendeley.com/documents/?uuid=7ba413ab-c6e3-4ea6-91dc-ce2619a770dc" ] }, { "id" : "ITEM-13",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3", "issue" : "5", "issued" : { "date-parts" : [ [ "2014", "5" ] ] }, "page" : "1583-1589", "title" : "Hysteresis-Free Nanosecond Pulsed Electrical Characterization of Top-Gated Graphene Transistors", "type" : "article-journal", "volume" : "61" }, "uris" : [ "http://www.mendeley.com/documents/?uuid=20f78191-1045-4d75-93e5-9044577f7ffb" ] }, { "id" : "ITEM-14",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4",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195]\u2013[208]", "plainTextFormattedCitation" : "[195]\u2013[208]", "previouslyFormattedCitation" : "[195]\u2013[208]" }, "properties" : { "noteIndex" : 0 }, "schema" : "https://github.com/citation-style-language/schema/raw/master/csl-citation.json" }</w:instrText>
      </w:r>
      <w:r w:rsidR="00EF608D">
        <w:fldChar w:fldCharType="separate"/>
      </w:r>
      <w:r w:rsidR="004108A0" w:rsidRPr="004108A0">
        <w:rPr>
          <w:noProof/>
        </w:rPr>
        <w:t>[195]–[208]</w:t>
      </w:r>
      <w:r w:rsidR="00EF608D">
        <w:fldChar w:fldCharType="end"/>
      </w:r>
      <w:r w:rsidR="0044680D">
        <w:t>.</w:t>
      </w:r>
      <w:r w:rsidR="00EF608D">
        <w:t xml:space="preserve"> The devices </w:t>
      </w:r>
      <w:proofErr w:type="gramStart"/>
      <w:r w:rsidR="00EF608D">
        <w:t>were fabricated</w:t>
      </w:r>
      <w:proofErr w:type="gramEnd"/>
      <w:r w:rsidR="00EF608D">
        <w:t xml:space="preserve"> using the same steps outlined in</w:t>
      </w:r>
      <w:r w:rsidR="001771E9">
        <w:t xml:space="preserve"> Appendix B</w:t>
      </w:r>
      <w:r w:rsidR="00EF608D">
        <w:t xml:space="preserve">, but without the top gate metal deposition. The devices </w:t>
      </w:r>
      <w:proofErr w:type="gramStart"/>
      <w:r w:rsidR="00EF608D">
        <w:t>were measured</w:t>
      </w:r>
      <w:proofErr w:type="gramEnd"/>
      <w:r w:rsidR="00EF608D">
        <w:t xml:space="preserve"> using the setup outlined in</w:t>
      </w:r>
      <w:r w:rsidR="001771E9">
        <w:t xml:space="preserve"> Appendix C</w:t>
      </w:r>
      <w:r w:rsidR="00EF608D">
        <w:t>.</w:t>
      </w:r>
      <w:r w:rsidR="00EE2351">
        <w:t xml:space="preserve"> </w:t>
      </w:r>
      <w:r w:rsidR="00EE2351" w:rsidRPr="00EE2351">
        <w:t xml:space="preserve">Each box corresponds to measurements from 25 devices. </w:t>
      </w:r>
      <w:r w:rsidR="006C521A">
        <w:t>In all box plot figures in this section</w:t>
      </w:r>
      <w:r w:rsidR="00E5279D">
        <w:t>, t</w:t>
      </w:r>
      <w:r w:rsidR="00EE2351" w:rsidRPr="00EE2351">
        <w:t xml:space="preserve">he </w:t>
      </w:r>
      <w:proofErr w:type="gramStart"/>
      <w:r w:rsidR="00EE2351" w:rsidRPr="00EE2351">
        <w:t>box plot whisker edges</w:t>
      </w:r>
      <w:proofErr w:type="gramEnd"/>
      <w:r w:rsidR="00EE2351" w:rsidRPr="00EE2351">
        <w:t xml:space="preserve"> correspond to the extreme data points, the blue box limits correspond to the 75% and 25% percentile points and the red horizontal line is the median of the data.</w:t>
      </w:r>
    </w:p>
    <w:p w:rsidR="00B80219" w:rsidRDefault="00B80219" w:rsidP="00B80219">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w:t>
      </w:r>
      <w:r w:rsidR="009A25EE">
        <w:t xml:space="preserve"> the</w:t>
      </w:r>
      <w:r>
        <w:t xml:space="preserve"> different developers. The data shows that the MIF CD26 developer yields the lower Dirac point voltage. This </w:t>
      </w:r>
      <w:proofErr w:type="gramStart"/>
      <w:r>
        <w:t>is expected</w:t>
      </w:r>
      <w:proofErr w:type="gramEnd"/>
      <w:r>
        <w:t xml:space="preserve"> as the lack of metal ions in the MIF developer causes less doping compared to the MIC developers</w:t>
      </w:r>
      <w:r w:rsidR="0079393F">
        <w:t>,</w:t>
      </w:r>
      <w:r>
        <w:t xml:space="preserve"> which dope the graphene significantly due to the metal ion content.</w:t>
      </w:r>
    </w:p>
    <w:p w:rsidR="00B80219" w:rsidRDefault="0079393F" w:rsidP="004D30B6">
      <w:r>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w:t>
      </w:r>
      <w:r w:rsidR="00234950">
        <w:t xml:space="preserve">lowest magnitude of hysteresis. </w:t>
      </w:r>
      <w:r>
        <w:t xml:space="preserve">This </w:t>
      </w:r>
      <w:proofErr w:type="gramStart"/>
      <w:r>
        <w:t>can be attributed</w:t>
      </w:r>
      <w:proofErr w:type="gramEnd"/>
      <w:r>
        <w:t xml:space="preserve"> to the screening of graphene-dielectric interface charges </w:t>
      </w:r>
      <w:r w:rsidR="00B30109">
        <w:t>by the metal-ion dopants, reducing their effect in causing hysteresis</w:t>
      </w:r>
      <w:r>
        <w:t>.</w:t>
      </w:r>
    </w:p>
    <w:p w:rsidR="00B30109" w:rsidRDefault="00B30109" w:rsidP="00B30109">
      <w:r>
        <w:t xml:space="preserve">The extracted charged-ion concentration </w:t>
      </w:r>
      <w:proofErr w:type="gramStart"/>
      <w:r>
        <w:t>is shown</w:t>
      </w:r>
      <w:proofErr w:type="gramEnd"/>
      <w:r>
        <w:t xml:space="preserve">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xml:space="preserve">. It confirms that the charged-impurity concentration of MIF developers is considerably less than that obtained using MIC developers. This </w:t>
      </w:r>
      <w:proofErr w:type="gramStart"/>
      <w:r>
        <w:t>results</w:t>
      </w:r>
      <w:proofErr w:type="gramEnd"/>
      <w:r>
        <w:t xml:space="preserve"> is expected, as the more metal ions are essentially charged impurities.</w:t>
      </w:r>
    </w:p>
    <w:p w:rsidR="00B30109" w:rsidRDefault="00B30109" w:rsidP="00B30109">
      <w:r>
        <w:t xml:space="preserve">The extracted mobility </w:t>
      </w:r>
      <w:proofErr w:type="gramStart"/>
      <w:r>
        <w:t>is shown</w:t>
      </w:r>
      <w:proofErr w:type="gramEnd"/>
      <w:r>
        <w:t xml:space="preserve"> in</w:t>
      </w:r>
      <w:r w:rsidR="00345579">
        <w:t xml:space="preserve"> </w:t>
      </w:r>
      <w:r w:rsidR="00345579">
        <w:fldChar w:fldCharType="begin"/>
      </w:r>
      <w:r w:rsidR="00345579">
        <w:instrText xml:space="preserve"> REF _Ref489989267 \h </w:instrText>
      </w:r>
      <w:r w:rsidR="00345579">
        <w:fldChar w:fldCharType="separate"/>
      </w:r>
      <w:r w:rsidR="00345579">
        <w:t xml:space="preserve">Figure </w:t>
      </w:r>
      <w:r w:rsidR="00345579">
        <w:rPr>
          <w:noProof/>
          <w:cs/>
        </w:rPr>
        <w:t>‎</w:t>
      </w:r>
      <w:r w:rsidR="00345579">
        <w:rPr>
          <w:noProof/>
        </w:rPr>
        <w:t>6</w:t>
      </w:r>
      <w:r w:rsidR="00345579">
        <w:t>.</w:t>
      </w:r>
      <w:r w:rsidR="00345579">
        <w:rPr>
          <w:noProof/>
        </w:rPr>
        <w:t>9</w:t>
      </w:r>
      <w:r w:rsidR="00345579">
        <w:fldChar w:fldCharType="end"/>
      </w:r>
      <w:r>
        <w:t xml:space="preserve">. We note that MIF developers yield significantly higher </w:t>
      </w:r>
      <w:r w:rsidR="002726DC">
        <w:t xml:space="preserve">charge carrier </w:t>
      </w:r>
      <w:r>
        <w:t xml:space="preserve">mobility compared to </w:t>
      </w:r>
      <w:r w:rsidR="00A426BC">
        <w:t xml:space="preserve">MIC developers. This result </w:t>
      </w:r>
      <w:proofErr w:type="gramStart"/>
      <w:r w:rsidR="00A426BC">
        <w:t>can be attributed</w:t>
      </w:r>
      <w:proofErr w:type="gramEnd"/>
      <w:r w:rsidR="00A426BC">
        <w:t xml:space="preserve"> to the reduction in charged-impurity scattering when using MIF developers as they cause less charged-impurity concentration.</w:t>
      </w:r>
    </w:p>
    <w:p w:rsidR="00405D8B" w:rsidRDefault="00405D8B" w:rsidP="00B30109">
      <w:r>
        <w:t xml:space="preserve">The extracted contact resistance normalized per device width </w:t>
      </w:r>
      <w:proofErr w:type="gramStart"/>
      <w:r>
        <w:t>is shown</w:t>
      </w:r>
      <w:proofErr w:type="gramEnd"/>
      <w:r>
        <w:t xml:space="preserve">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Although the median values are close, the spread is significantly lower when using MIF developers. This indicates a more consistent metal-graphene interface as the contact resistance is a strong function of the state of the metal-graphene interface.</w:t>
      </w:r>
      <w:r w:rsidR="0027371F">
        <w:t xml:space="preserve"> </w:t>
      </w:r>
    </w:p>
    <w:p w:rsidR="003222B5" w:rsidRDefault="003222B5" w:rsidP="00B30109">
      <w:r>
        <w:t xml:space="preserve">The results conclusively indicate the MIF developers are superior when processing graphene compared with MIC developers, unless the graphene channel is to </w:t>
      </w:r>
      <w:proofErr w:type="gramStart"/>
      <w:r>
        <w:t>be doped</w:t>
      </w:r>
      <w:proofErr w:type="gramEnd"/>
      <w:r>
        <w:t xml:space="preserve"> intentionally.</w:t>
      </w:r>
    </w:p>
    <w:p w:rsidR="00EF608D" w:rsidRDefault="00EF608D" w:rsidP="00EE2351">
      <w:pPr>
        <w:keepNext/>
        <w:ind w:firstLine="0"/>
        <w:jc w:val="center"/>
      </w:pPr>
      <w:r>
        <w:rPr>
          <w:noProof/>
        </w:rPr>
        <w:lastRenderedPageBreak/>
        <w:drawing>
          <wp:inline distT="0" distB="0" distL="0" distR="0">
            <wp:extent cx="4789975" cy="33832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789975" cy="3383280"/>
                    </a:xfrm>
                    <a:prstGeom prst="rect">
                      <a:avLst/>
                    </a:prstGeom>
                  </pic:spPr>
                </pic:pic>
              </a:graphicData>
            </a:graphic>
          </wp:inline>
        </w:drawing>
      </w:r>
    </w:p>
    <w:p w:rsidR="00EF608D" w:rsidRDefault="00EF608D" w:rsidP="0050608B">
      <w:pPr>
        <w:pStyle w:val="Caption"/>
      </w:pPr>
      <w:bookmarkStart w:id="37" w:name="_Ref489988121"/>
      <w:r>
        <w:t xml:space="preserve">Figure </w:t>
      </w:r>
      <w:fldSimple w:instr=" STYLEREF 1 \s ">
        <w:r w:rsidR="00BB55FD">
          <w:rPr>
            <w:noProof/>
            <w:cs/>
          </w:rPr>
          <w:t>‎</w:t>
        </w:r>
        <w:r w:rsidR="00BB55FD">
          <w:rPr>
            <w:noProof/>
          </w:rPr>
          <w:t>6</w:t>
        </w:r>
      </w:fldSimple>
      <w:r w:rsidR="00BB55FD">
        <w:t>.</w:t>
      </w:r>
      <w:fldSimple w:instr=" SEQ Figure \* ARABIC \s 1 ">
        <w:r w:rsidR="00BB55FD">
          <w:rPr>
            <w:noProof/>
          </w:rPr>
          <w:t>6</w:t>
        </w:r>
      </w:fldSimple>
      <w:bookmarkEnd w:id="37"/>
      <w:r>
        <w:t xml:space="preserve"> Dirac point voltage measured for the devices fabricated using different photoresist. Labels "Up" and "Down" correspond to sweeping the </w:t>
      </w:r>
      <w:r w:rsidR="00060C19">
        <w:t>back-gate</w:t>
      </w:r>
      <w:r>
        <w:t xml:space="preserve"> voltage up and down</w:t>
      </w:r>
      <w:r w:rsidR="00060C19">
        <w:t xml:space="preserve">. </w:t>
      </w:r>
    </w:p>
    <w:p w:rsidR="00F115DB" w:rsidRDefault="00F115DB" w:rsidP="002E48D0">
      <w:pPr>
        <w:keepNext/>
        <w:ind w:firstLine="0"/>
        <w:jc w:val="center"/>
      </w:pPr>
      <w:r>
        <w:rPr>
          <w:noProof/>
        </w:rPr>
        <w:drawing>
          <wp:inline distT="0" distB="0" distL="0" distR="0">
            <wp:extent cx="4789398" cy="33832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EE2351" w:rsidRDefault="00F115DB" w:rsidP="0050608B">
      <w:pPr>
        <w:pStyle w:val="Caption"/>
      </w:pPr>
      <w:bookmarkStart w:id="38" w:name="_Ref489988877"/>
      <w:r>
        <w:t xml:space="preserve">Figure </w:t>
      </w:r>
      <w:fldSimple w:instr=" STYLEREF 1 \s ">
        <w:r w:rsidR="00BB55FD">
          <w:rPr>
            <w:noProof/>
            <w:cs/>
          </w:rPr>
          <w:t>‎</w:t>
        </w:r>
        <w:r w:rsidR="00BB55FD">
          <w:rPr>
            <w:noProof/>
          </w:rPr>
          <w:t>6</w:t>
        </w:r>
      </w:fldSimple>
      <w:r w:rsidR="00BB55FD">
        <w:t>.</w:t>
      </w:r>
      <w:fldSimple w:instr=" SEQ Figure \* ARABIC \s 1 ">
        <w:r w:rsidR="00BB55FD">
          <w:rPr>
            <w:noProof/>
          </w:rPr>
          <w:t>7</w:t>
        </w:r>
      </w:fldSimple>
      <w:bookmarkEnd w:id="38"/>
      <w:r>
        <w:t xml:space="preserve"> Hysteresis in Dirac point voltage, defined as the difference between the up and down voltage sweep Dirac point voltages. The MIC developers show small hysteresis, which </w:t>
      </w:r>
      <w:proofErr w:type="gramStart"/>
      <w:r>
        <w:t>can be attributed</w:t>
      </w:r>
      <w:proofErr w:type="gramEnd"/>
      <w:r>
        <w:t xml:space="preserve"> to the large density of metal-ion doping, screening the interface charges and reducing the hysteresis</w:t>
      </w:r>
      <w:r w:rsidR="000C5A8F">
        <w:t xml:space="preserve"> caused by them</w:t>
      </w:r>
      <w:r>
        <w:t>.</w:t>
      </w:r>
    </w:p>
    <w:p w:rsidR="0023706A" w:rsidRDefault="0023706A" w:rsidP="00D81804">
      <w:pPr>
        <w:keepNext/>
        <w:ind w:firstLine="0"/>
        <w:jc w:val="center"/>
      </w:pPr>
      <w:r>
        <w:rPr>
          <w:noProof/>
        </w:rPr>
        <w:lastRenderedPageBreak/>
        <w:drawing>
          <wp:inline distT="0" distB="0" distL="0" distR="0">
            <wp:extent cx="4793023" cy="33832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46">
                      <a:extLst>
                        <a:ext uri="{28A0092B-C50C-407E-A947-70E740481C1C}">
                          <a14:useLocalDpi xmlns:a14="http://schemas.microsoft.com/office/drawing/2010/main" val="0"/>
                        </a:ext>
                      </a:extLst>
                    </a:blip>
                    <a:stretch>
                      <a:fillRect/>
                    </a:stretch>
                  </pic:blipFill>
                  <pic:spPr>
                    <a:xfrm>
                      <a:off x="0" y="0"/>
                      <a:ext cx="4793023" cy="3383280"/>
                    </a:xfrm>
                    <a:prstGeom prst="rect">
                      <a:avLst/>
                    </a:prstGeom>
                  </pic:spPr>
                </pic:pic>
              </a:graphicData>
            </a:graphic>
          </wp:inline>
        </w:drawing>
      </w:r>
    </w:p>
    <w:p w:rsidR="0023706A" w:rsidRDefault="0023706A" w:rsidP="0050608B">
      <w:pPr>
        <w:pStyle w:val="Caption"/>
      </w:pPr>
      <w:bookmarkStart w:id="39" w:name="_Ref489988967"/>
      <w:r>
        <w:t xml:space="preserve">Figure </w:t>
      </w:r>
      <w:fldSimple w:instr=" STYLEREF 1 \s ">
        <w:r w:rsidR="00BB55FD">
          <w:rPr>
            <w:noProof/>
            <w:cs/>
          </w:rPr>
          <w:t>‎</w:t>
        </w:r>
        <w:r w:rsidR="00BB55FD">
          <w:rPr>
            <w:noProof/>
          </w:rPr>
          <w:t>6</w:t>
        </w:r>
      </w:fldSimple>
      <w:r w:rsidR="00BB55FD">
        <w:t>.</w:t>
      </w:r>
      <w:fldSimple w:instr=" SEQ Figure \* ARABIC \s 1 ">
        <w:r w:rsidR="00BB55FD">
          <w:rPr>
            <w:noProof/>
          </w:rPr>
          <w:t>8</w:t>
        </w:r>
      </w:fldSimple>
      <w:bookmarkEnd w:id="39"/>
      <w:r>
        <w:t xml:space="preserve"> </w:t>
      </w:r>
      <w:r w:rsidR="00C8146C">
        <w:t>Extracted c</w:t>
      </w:r>
      <w:r>
        <w:t>harged-impurity concentration</w:t>
      </w:r>
      <w:r w:rsidR="00C8146C">
        <w:t xml:space="preserve"> using different developers. As expected, the MIF developers cause the least density of charged-impurities.</w:t>
      </w:r>
    </w:p>
    <w:p w:rsidR="005B6603" w:rsidRDefault="005B6603" w:rsidP="005B6603">
      <w:pPr>
        <w:keepNext/>
      </w:pPr>
      <w:r>
        <w:rPr>
          <w:noProof/>
        </w:rPr>
        <w:drawing>
          <wp:inline distT="0" distB="0" distL="0" distR="0">
            <wp:extent cx="4789398" cy="33832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5B6603" w:rsidRDefault="005B6603" w:rsidP="0050608B">
      <w:pPr>
        <w:pStyle w:val="Caption"/>
      </w:pPr>
      <w:bookmarkStart w:id="40" w:name="_Ref489989267"/>
      <w:r>
        <w:t xml:space="preserve">Figure </w:t>
      </w:r>
      <w:fldSimple w:instr=" STYLEREF 1 \s ">
        <w:r w:rsidR="00BB55FD">
          <w:rPr>
            <w:noProof/>
            <w:cs/>
          </w:rPr>
          <w:t>‎</w:t>
        </w:r>
        <w:r w:rsidR="00BB55FD">
          <w:rPr>
            <w:noProof/>
          </w:rPr>
          <w:t>6</w:t>
        </w:r>
      </w:fldSimple>
      <w:r w:rsidR="00BB55FD">
        <w:t>.</w:t>
      </w:r>
      <w:fldSimple w:instr=" SEQ Figure \* ARABIC \s 1 ">
        <w:r w:rsidR="00BB55FD">
          <w:rPr>
            <w:noProof/>
          </w:rPr>
          <w:t>9</w:t>
        </w:r>
      </w:fldSimple>
      <w:bookmarkEnd w:id="40"/>
      <w:r>
        <w:t xml:space="preserve"> Extracted charge carrier mobility using different developers. MIF developers show higher mobility, which </w:t>
      </w:r>
      <w:proofErr w:type="gramStart"/>
      <w:r>
        <w:t>can be attributed</w:t>
      </w:r>
      <w:proofErr w:type="gramEnd"/>
      <w:r>
        <w:t xml:space="preserve"> to the less charged-impurity scattering as they yield lower charged-impurity concentration.</w:t>
      </w:r>
    </w:p>
    <w:p w:rsidR="00991EEB" w:rsidRDefault="00991EEB" w:rsidP="00991EEB">
      <w:pPr>
        <w:keepNext/>
      </w:pPr>
      <w:r>
        <w:rPr>
          <w:noProof/>
        </w:rPr>
        <w:lastRenderedPageBreak/>
        <w:drawing>
          <wp:inline distT="0" distB="0" distL="0" distR="0">
            <wp:extent cx="5943600" cy="41986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48">
                      <a:extLst>
                        <a:ext uri="{28A0092B-C50C-407E-A947-70E740481C1C}">
                          <a14:useLocalDpi xmlns:a14="http://schemas.microsoft.com/office/drawing/2010/main" val="0"/>
                        </a:ext>
                      </a:extLst>
                    </a:blip>
                    <a:stretch>
                      <a:fillRect/>
                    </a:stretch>
                  </pic:blipFill>
                  <pic:spPr>
                    <a:xfrm>
                      <a:off x="0" y="0"/>
                      <a:ext cx="5943600" cy="4198620"/>
                    </a:xfrm>
                    <a:prstGeom prst="rect">
                      <a:avLst/>
                    </a:prstGeom>
                  </pic:spPr>
                </pic:pic>
              </a:graphicData>
            </a:graphic>
          </wp:inline>
        </w:drawing>
      </w:r>
    </w:p>
    <w:p w:rsidR="008B0FF3" w:rsidRDefault="00991EEB" w:rsidP="0050608B">
      <w:pPr>
        <w:pStyle w:val="Caption"/>
      </w:pPr>
      <w:bookmarkStart w:id="41" w:name="_Ref489989870"/>
      <w:r>
        <w:t xml:space="preserve">Figure </w:t>
      </w:r>
      <w:fldSimple w:instr=" STYLEREF 1 \s ">
        <w:r w:rsidR="00BB55FD">
          <w:rPr>
            <w:noProof/>
            <w:cs/>
          </w:rPr>
          <w:t>‎</w:t>
        </w:r>
        <w:r w:rsidR="00BB55FD">
          <w:rPr>
            <w:noProof/>
          </w:rPr>
          <w:t>6</w:t>
        </w:r>
      </w:fldSimple>
      <w:r w:rsidR="00BB55FD">
        <w:t>.</w:t>
      </w:r>
      <w:fldSimple w:instr=" SEQ Figure \* ARABIC \s 1 ">
        <w:r w:rsidR="00BB55FD">
          <w:rPr>
            <w:noProof/>
          </w:rPr>
          <w:t>10</w:t>
        </w:r>
      </w:fldSimple>
      <w:bookmarkEnd w:id="41"/>
      <w:r>
        <w:t xml:space="preserve"> Extracted contact resistance. The median values are not far apart considerably, but MIF developers show the lowest spread, indicating the most consistent metal-graphene interface</w:t>
      </w:r>
      <w:r w:rsidR="00405D8B">
        <w:t>.</w:t>
      </w:r>
    </w:p>
    <w:p w:rsidR="00405D8B" w:rsidRDefault="00BA0E45" w:rsidP="00A1321C">
      <w:pPr>
        <w:pStyle w:val="Heading3"/>
      </w:pPr>
      <w:r>
        <w:t xml:space="preserve">Relation </w:t>
      </w:r>
      <w:proofErr w:type="gramStart"/>
      <w:r>
        <w:t>Between</w:t>
      </w:r>
      <w:proofErr w:type="gramEnd"/>
      <w:r>
        <w:t xml:space="preserve"> Charge Carrier Mobility and Charged-Impurity Concentration</w:t>
      </w:r>
    </w:p>
    <w:p w:rsidR="00CC0D84" w:rsidRDefault="00CC0D84" w:rsidP="00CC0D84">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rsidR="005C4E33">
        <w:fldChar w:fldCharType="begin" w:fldLock="1"/>
      </w:r>
      <w:r w:rsidR="00BC4066">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61]", "plainTextFormattedCitation" : "[61]", "previouslyFormattedCitation" : "[61]" }, "properties" : { "noteIndex" : 0 }, "schema" : "https://github.com/citation-style-language/schema/raw/master/csl-citation.json" }</w:instrText>
      </w:r>
      <w:r w:rsidR="005C4E33">
        <w:fldChar w:fldCharType="separate"/>
      </w:r>
      <w:r w:rsidR="004108A0" w:rsidRPr="004108A0">
        <w:rPr>
          <w:noProof/>
        </w:rPr>
        <w:t>[61]</w:t>
      </w:r>
      <w:r w:rsidR="005C4E33">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5C4E33">
        <w:fldChar w:fldCharType="begin" w:fldLock="1"/>
      </w:r>
      <w:r w:rsidR="00BC4066">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6]", "plainTextFormattedCitation" : "[86]", "previouslyFormattedCitation" : "[86]" }, "properties" : { "noteIndex" : 0 }, "schema" : "https://github.com/citation-style-language/schema/raw/master/csl-citation.json" }</w:instrText>
      </w:r>
      <w:r w:rsidR="005C4E33">
        <w:fldChar w:fldCharType="separate"/>
      </w:r>
      <w:r w:rsidR="004108A0" w:rsidRPr="004108A0">
        <w:rPr>
          <w:noProof/>
        </w:rPr>
        <w:t>[86]</w:t>
      </w:r>
      <w:r w:rsidR="005C4E33">
        <w:fldChar w:fldCharType="end"/>
      </w:r>
      <w:r w:rsidR="004C6CD5">
        <w:t xml:space="preserve">. The study of impact of MIF and MIC developers on graphene FET performance allowed us </w:t>
      </w:r>
      <w:proofErr w:type="gramStart"/>
      <w:r w:rsidR="004C6CD5">
        <w:t>to experimentally evaluate</w:t>
      </w:r>
      <w:proofErr w:type="gramEnd"/>
      <w:r w:rsidR="004C6CD5">
        <w:t xml:space="preserve"> the relation between charge carrier mobility and charged-impurity concentration. </w:t>
      </w:r>
    </w:p>
    <w:p w:rsidR="0021181A" w:rsidRDefault="004C6CD5" w:rsidP="0021181A">
      <w:r>
        <w:t xml:space="preserve">The extracted charge carrier mobility and the inverse of charged-impurity concentration </w:t>
      </w:r>
      <w:proofErr w:type="gramStart"/>
      <w:r>
        <w:t>is shown</w:t>
      </w:r>
      <w:proofErr w:type="gramEnd"/>
      <w:r>
        <w:t xml:space="preserve"> in</w:t>
      </w:r>
      <w:r w:rsidR="004C4D04">
        <w:t xml:space="preserve"> </w:t>
      </w:r>
      <w:r w:rsidR="004C4D04">
        <w:fldChar w:fldCharType="begin"/>
      </w:r>
      <w:r w:rsidR="004C4D04">
        <w:instrText xml:space="preserve"> REF _Ref489991060 \h </w:instrText>
      </w:r>
      <w:r w:rsidR="004C4D04">
        <w:fldChar w:fldCharType="separate"/>
      </w:r>
      <w:r w:rsidR="004C4D04">
        <w:t xml:space="preserve">Figure </w:t>
      </w:r>
      <w:r w:rsidR="004C4D04">
        <w:rPr>
          <w:noProof/>
          <w:cs/>
        </w:rPr>
        <w:t>‎</w:t>
      </w:r>
      <w:r w:rsidR="004C4D04">
        <w:rPr>
          <w:noProof/>
        </w:rPr>
        <w:t>6</w:t>
      </w:r>
      <w:r w:rsidR="004C4D04">
        <w:t>.</w:t>
      </w:r>
      <w:r w:rsidR="004C4D04">
        <w:rPr>
          <w:noProof/>
        </w:rPr>
        <w:t>11</w:t>
      </w:r>
      <w:r w:rsidR="004C4D04">
        <w:fldChar w:fldCharType="end"/>
      </w:r>
      <w:r>
        <w:t>.</w:t>
      </w:r>
      <w:r w:rsidR="004C4D04">
        <w:t xml:space="preserve"> The data shows a clear inverse relationship between </w:t>
      </w:r>
      <m:oMath>
        <m:r>
          <w:rPr>
            <w:rFonts w:ascii="Cambria Math" w:hAnsi="Cambria Math"/>
          </w:rPr>
          <m:t>μ</m:t>
        </m:r>
      </m:oMath>
      <w:r w:rsidR="004C4D04">
        <w:t xml:space="preserve"> </w:t>
      </w:r>
      <w:proofErr w:type="gramStart"/>
      <w:r w:rsidR="004C4D04">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4C4D04">
        <w:t xml:space="preserve">. To evaluate the proportionality constant between the inverse relationship, the data was fit to using the </w:t>
      </w:r>
      <w:proofErr w:type="gramStart"/>
      <w:r w:rsidR="004C4D04">
        <w:t xml:space="preserve">equation </w:t>
      </w:r>
      <w:proofErr w:type="gramEnd"/>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4C4D04">
        <w:t xml:space="preserve">. The best fit </w:t>
      </w:r>
      <w:proofErr w:type="gramStart"/>
      <w:r w:rsidR="004C4D04">
        <w:t xml:space="preserve">shows </w:t>
      </w:r>
      <w:proofErr w:type="gramEnd"/>
      <m:oMath>
        <m:r>
          <w:rPr>
            <w:rFonts w:ascii="Cambria Math" w:hAnsi="Cambria Math"/>
          </w:rPr>
          <m:t>k≈4.24</m:t>
        </m:r>
      </m:oMath>
      <w:r w:rsidR="004C4D04">
        <w:t>, which is significantly different from the theore</w:t>
      </w:r>
      <w:proofErr w:type="spellStart"/>
      <w:r w:rsidR="004C4D04">
        <w:t>tically</w:t>
      </w:r>
      <w:proofErr w:type="spellEnd"/>
      <w:r w:rsidR="004C4D04">
        <w:t xml:space="preserve"> predicted data. </w:t>
      </w:r>
      <w:r w:rsidR="00BA7780">
        <w:t xml:space="preserve">This result suggests that the charged-impurity scattering is stronger than what </w:t>
      </w:r>
      <w:proofErr w:type="gramStart"/>
      <w:r w:rsidR="00BA7780">
        <w:t>has been predicted</w:t>
      </w:r>
      <w:proofErr w:type="gramEnd"/>
      <w:r w:rsidR="00BA7780">
        <w:t xml:space="preserve"> theoretically.</w:t>
      </w:r>
    </w:p>
    <w:p w:rsidR="004C6CD5" w:rsidRDefault="004C6CD5" w:rsidP="004C6CD5">
      <w:pPr>
        <w:keepNext/>
      </w:pPr>
      <w:r>
        <w:rPr>
          <w:noProof/>
        </w:rPr>
        <w:lastRenderedPageBreak/>
        <w:drawing>
          <wp:inline distT="0" distB="0" distL="0" distR="0">
            <wp:extent cx="5943600" cy="419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49">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rsidR="004C6CD5" w:rsidRPr="00CC0D84" w:rsidRDefault="004C6CD5" w:rsidP="0050608B">
      <w:pPr>
        <w:pStyle w:val="Caption"/>
      </w:pPr>
      <w:bookmarkStart w:id="42" w:name="_Ref489991060"/>
      <w:r>
        <w:t xml:space="preserve">Figure </w:t>
      </w:r>
      <w:fldSimple w:instr=" STYLEREF 1 \s ">
        <w:r w:rsidR="00BB55FD">
          <w:rPr>
            <w:noProof/>
            <w:cs/>
          </w:rPr>
          <w:t>‎</w:t>
        </w:r>
        <w:r w:rsidR="00BB55FD">
          <w:rPr>
            <w:noProof/>
          </w:rPr>
          <w:t>6</w:t>
        </w:r>
      </w:fldSimple>
      <w:r w:rsidR="00BB55FD">
        <w:t>.</w:t>
      </w:r>
      <w:fldSimple w:instr=" SEQ Figure \* ARABIC \s 1 ">
        <w:r w:rsidR="00BB55FD">
          <w:rPr>
            <w:noProof/>
          </w:rPr>
          <w:t>11</w:t>
        </w:r>
      </w:fldSimple>
      <w:bookmarkEnd w:id="42"/>
      <w:r>
        <w:t xml:space="preserve"> Extracted charge carrier mobility vs inverse of charged-impurity concentration. </w:t>
      </w:r>
      <w:proofErr w:type="gramStart"/>
      <w:r>
        <w:t>the</w:t>
      </w:r>
      <w:proofErr w:type="gramEnd"/>
      <w:r>
        <w:t xml:space="preserve"> results show a clear inverse relation between the charge carrier mobility and charged-impurity concentration. The best fit equation </w:t>
      </w:r>
      <w:proofErr w:type="gramStart"/>
      <w:r>
        <w:t xml:space="preserve">is </w:t>
      </w:r>
      <w:proofErr w:type="gramEnd"/>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o</m:t>
                </m:r>
              </m:sub>
            </m:sSub>
          </m:e>
        </m:d>
      </m:oMath>
      <w:r>
        <w:t>.</w:t>
      </w:r>
      <w:r w:rsidR="009F2AC2">
        <w:t xml:space="preserve"> The dashed line shows the extension of the fit to the origin.</w:t>
      </w:r>
    </w:p>
    <w:p w:rsidR="00DF60B3" w:rsidRDefault="00DF60B3" w:rsidP="001C7C42">
      <w:pPr>
        <w:pStyle w:val="Heading2"/>
      </w:pPr>
      <w:r>
        <w:t xml:space="preserve">Photoresist </w:t>
      </w:r>
      <w:r w:rsidR="00957A87">
        <w:t>R</w:t>
      </w:r>
      <w:r>
        <w:t xml:space="preserve">esiduals on </w:t>
      </w:r>
      <w:r w:rsidR="00957A87">
        <w:t>G</w:t>
      </w:r>
      <w:r>
        <w:t xml:space="preserve">raphene </w:t>
      </w:r>
      <w:r w:rsidR="00957A87">
        <w:t>C</w:t>
      </w:r>
      <w:r>
        <w:t>hannels</w:t>
      </w:r>
    </w:p>
    <w:p w:rsidR="00F05765" w:rsidRDefault="00F05765" w:rsidP="00F05765">
      <w:r>
        <w:t xml:space="preserve">Photoresists are organic, which makes them adhere well to graphene. However, this high adhesion to graphene causes </w:t>
      </w:r>
      <w:r w:rsidR="00C66964">
        <w:t>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rsidR="00C66964">
        <w:fldChar w:fldCharType="begin" w:fldLock="1"/>
      </w:r>
      <w:r w:rsidR="00BC4066">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209]\u2013[212]", "plainTextFormattedCitation" : "[209]\u2013[212]", "previouslyFormattedCitation" : "[209]\u2013[212]" }, "properties" : { "noteIndex" : 0 }, "schema" : "https://github.com/citation-style-language/schema/raw/master/csl-citation.json" }</w:instrText>
      </w:r>
      <w:r w:rsidR="00C66964">
        <w:fldChar w:fldCharType="separate"/>
      </w:r>
      <w:r w:rsidR="004108A0" w:rsidRPr="004108A0">
        <w:rPr>
          <w:noProof/>
        </w:rPr>
        <w:t>[209]–[212]</w:t>
      </w:r>
      <w:r w:rsidR="00C66964">
        <w:fldChar w:fldCharType="end"/>
      </w:r>
      <w:r w:rsidR="00C66964">
        <w:t>.</w:t>
      </w:r>
    </w:p>
    <w:p w:rsidR="00600DC3" w:rsidRDefault="00600DC3" w:rsidP="00600DC3">
      <w:r>
        <w:t xml:space="preserve">We studied the residual left over graphene channels after the channel definition step to evaluate how much residual </w:t>
      </w:r>
      <w:proofErr w:type="gramStart"/>
      <w:r>
        <w:t>is left by different residues</w:t>
      </w:r>
      <w:proofErr w:type="gramEnd"/>
      <w:r>
        <w:t>. We used AFM analysis to evaluate the step height over the graphene channel right after removing the sacrificial photoresist layer used as an etch mask, as outlined in</w:t>
      </w:r>
      <w:r w:rsidR="001771E9">
        <w:t xml:space="preserve"> Appendix B</w:t>
      </w:r>
      <w:r>
        <w:t>.</w:t>
      </w:r>
      <w:r w:rsidR="00AD152A">
        <w:t xml:space="preserve"> The step heights using the different photoresists and developers used in Section </w:t>
      </w:r>
      <w:r w:rsidR="00AD152A">
        <w:fldChar w:fldCharType="begin"/>
      </w:r>
      <w:r w:rsidR="00AD152A">
        <w:instrText xml:space="preserve"> REF _Ref489991930 \r \h </w:instrText>
      </w:r>
      <w:r w:rsidR="00AD152A">
        <w:fldChar w:fldCharType="separate"/>
      </w:r>
      <w:r w:rsidR="00AD152A">
        <w:rPr>
          <w:cs/>
        </w:rPr>
        <w:t>‎</w:t>
      </w:r>
      <w:r w:rsidR="00AD152A">
        <w:t>6.3</w:t>
      </w:r>
      <w:r w:rsidR="00AD152A">
        <w:fldChar w:fldCharType="end"/>
      </w:r>
      <w:r w:rsidR="00AD152A">
        <w:t xml:space="preserve"> </w:t>
      </w:r>
      <w:proofErr w:type="gramStart"/>
      <w:r w:rsidR="00AD152A">
        <w:t>are shown</w:t>
      </w:r>
      <w:proofErr w:type="gramEnd"/>
      <w:r w:rsidR="00AD152A">
        <w:t xml:space="preserve"> in </w:t>
      </w:r>
      <w:r w:rsidR="005426B4">
        <w:fldChar w:fldCharType="begin"/>
      </w:r>
      <w:r w:rsidR="005426B4">
        <w:instrText xml:space="preserve"> REF _Ref489994045 \h </w:instrText>
      </w:r>
      <w:r w:rsidR="005426B4">
        <w:fldChar w:fldCharType="separate"/>
      </w:r>
      <w:r w:rsidR="005426B4">
        <w:t xml:space="preserve">Figure </w:t>
      </w:r>
      <w:r w:rsidR="005426B4">
        <w:rPr>
          <w:noProof/>
          <w:cs/>
        </w:rPr>
        <w:t>‎</w:t>
      </w:r>
      <w:r w:rsidR="005426B4">
        <w:rPr>
          <w:noProof/>
        </w:rPr>
        <w:t>6</w:t>
      </w:r>
      <w:r w:rsidR="005426B4">
        <w:t>.</w:t>
      </w:r>
      <w:r w:rsidR="005426B4">
        <w:rPr>
          <w:noProof/>
        </w:rPr>
        <w:t>12</w:t>
      </w:r>
      <w:r w:rsidR="005426B4">
        <w:fldChar w:fldCharType="end"/>
      </w:r>
      <w:r w:rsidR="00AD152A">
        <w:t>.</w:t>
      </w:r>
    </w:p>
    <w:p w:rsidR="00BA0307" w:rsidRPr="00F05765" w:rsidRDefault="00BA0307" w:rsidP="00600DC3">
      <w:r>
        <w:t xml:space="preserve">The CD26 developer with S1805 resist shows the smallest step height, 1.19 </w:t>
      </w:r>
      <w:r>
        <w:rPr>
          <w:rFonts w:cs="Times"/>
        </w:rPr>
        <w:t>±</w:t>
      </w:r>
      <w:r>
        <w:t xml:space="preserve"> 0.16 nm, which is quite close to the idea AFM step height of graphene</w:t>
      </w:r>
      <w:r w:rsidR="00201FA7">
        <w:t>, indicating a very small residue</w:t>
      </w:r>
      <w:r w:rsidR="003719AA">
        <w:fldChar w:fldCharType="begin" w:fldLock="1"/>
      </w:r>
      <w:r w:rsidR="00BC4066">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198], [213], [214]", "plainTextFormattedCitation" : "[198], [213], [214]", "previouslyFormattedCitation" : "[198], [213], [214]" }, "properties" : { "noteIndex" : 0 }, "schema" : "https://github.com/citation-style-language/schema/raw/master/csl-citation.json" }</w:instrText>
      </w:r>
      <w:r w:rsidR="003719AA">
        <w:fldChar w:fldCharType="separate"/>
      </w:r>
      <w:r w:rsidR="004108A0" w:rsidRPr="004108A0">
        <w:rPr>
          <w:noProof/>
        </w:rPr>
        <w:t>[198], [213], [214]</w:t>
      </w:r>
      <w:r w:rsidR="003719A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A3D7E" w:rsidTr="00CA3D7E">
        <w:tc>
          <w:tcPr>
            <w:tcW w:w="4675" w:type="dxa"/>
            <w:vAlign w:val="bottom"/>
          </w:tcPr>
          <w:p w:rsidR="00655CF0" w:rsidRDefault="00416BBF" w:rsidP="00CA3D7E">
            <w:pPr>
              <w:ind w:firstLine="0"/>
              <w:jc w:val="center"/>
              <w:rPr>
                <w:noProof/>
              </w:rPr>
            </w:pPr>
            <w:r>
              <w:rPr>
                <w:noProof/>
              </w:rPr>
              <w:lastRenderedPageBreak/>
              <w:drawing>
                <wp:inline distT="0" distB="0" distL="0" distR="0">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CA3D7E" w:rsidRDefault="00CA3D7E" w:rsidP="00CA3D7E">
            <w:pPr>
              <w:ind w:firstLine="0"/>
              <w:jc w:val="center"/>
              <w:rPr>
                <w:noProof/>
              </w:rPr>
            </w:pPr>
          </w:p>
          <w:p w:rsidR="00655CF0" w:rsidRDefault="00655CF0" w:rsidP="00CA3D7E">
            <w:pPr>
              <w:ind w:firstLine="0"/>
              <w:jc w:val="center"/>
            </w:pPr>
            <w:r>
              <w:rPr>
                <w:noProof/>
              </w:rPr>
              <w:t>(a)</w:t>
            </w:r>
          </w:p>
        </w:tc>
        <w:tc>
          <w:tcPr>
            <w:tcW w:w="4675" w:type="dxa"/>
            <w:vAlign w:val="bottom"/>
          </w:tcPr>
          <w:p w:rsidR="00655CF0" w:rsidRDefault="00416BBF" w:rsidP="005E5780">
            <w:pPr>
              <w:ind w:firstLine="0"/>
              <w:jc w:val="center"/>
            </w:pPr>
            <w:r>
              <w:rPr>
                <w:noProof/>
              </w:rPr>
              <w:drawing>
                <wp:inline distT="0" distB="0" distL="0" distR="0">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51">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655CF0" w:rsidRDefault="00655CF0" w:rsidP="005E5780">
            <w:pPr>
              <w:ind w:firstLine="0"/>
              <w:jc w:val="center"/>
            </w:pPr>
            <w:r>
              <w:t>(b)</w:t>
            </w:r>
          </w:p>
        </w:tc>
      </w:tr>
      <w:tr w:rsidR="00416BBF" w:rsidTr="005E5780">
        <w:tc>
          <w:tcPr>
            <w:tcW w:w="4675" w:type="dxa"/>
            <w:vAlign w:val="bottom"/>
          </w:tcPr>
          <w:p w:rsidR="00CB26EA" w:rsidRDefault="00CB26EA" w:rsidP="005E5780">
            <w:pPr>
              <w:ind w:firstLine="0"/>
              <w:jc w:val="center"/>
            </w:pPr>
          </w:p>
          <w:p w:rsidR="00655CF0" w:rsidRDefault="00416BBF" w:rsidP="005E5780">
            <w:pPr>
              <w:ind w:firstLine="0"/>
              <w:jc w:val="center"/>
            </w:pPr>
            <w:r>
              <w:rPr>
                <w:noProof/>
              </w:rPr>
              <w:drawing>
                <wp:inline distT="0" distB="0" distL="0" distR="0">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52">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655CF0" w:rsidRDefault="00655CF0" w:rsidP="005E5780">
            <w:pPr>
              <w:ind w:firstLine="0"/>
              <w:jc w:val="center"/>
            </w:pPr>
            <w:r>
              <w:t>(c)</w:t>
            </w:r>
          </w:p>
        </w:tc>
        <w:tc>
          <w:tcPr>
            <w:tcW w:w="4675" w:type="dxa"/>
            <w:vAlign w:val="bottom"/>
          </w:tcPr>
          <w:p w:rsidR="00655CF0" w:rsidRDefault="00416BBF" w:rsidP="005E5780">
            <w:pPr>
              <w:ind w:firstLine="0"/>
              <w:jc w:val="center"/>
            </w:pPr>
            <w:r>
              <w:rPr>
                <w:noProof/>
              </w:rPr>
              <w:drawing>
                <wp:inline distT="0" distB="0" distL="0" distR="0">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53">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416BBF" w:rsidRDefault="00416BBF" w:rsidP="005426B4">
            <w:pPr>
              <w:keepNext/>
              <w:ind w:firstLine="0"/>
              <w:jc w:val="center"/>
            </w:pPr>
            <w:r>
              <w:t>(d)</w:t>
            </w:r>
          </w:p>
        </w:tc>
      </w:tr>
    </w:tbl>
    <w:p w:rsidR="00BC4C90" w:rsidRDefault="005426B4" w:rsidP="0050608B">
      <w:pPr>
        <w:pStyle w:val="Caption"/>
      </w:pPr>
      <w:bookmarkStart w:id="43" w:name="_Ref489994045"/>
      <w:r>
        <w:t xml:space="preserve">Figure </w:t>
      </w:r>
      <w:fldSimple w:instr=" STYLEREF 1 \s ">
        <w:r w:rsidR="00BB55FD">
          <w:rPr>
            <w:noProof/>
            <w:cs/>
          </w:rPr>
          <w:t>‎</w:t>
        </w:r>
        <w:r w:rsidR="00BB55FD">
          <w:rPr>
            <w:noProof/>
          </w:rPr>
          <w:t>6</w:t>
        </w:r>
      </w:fldSimple>
      <w:r w:rsidR="00BB55FD">
        <w:t>.</w:t>
      </w:r>
      <w:fldSimple w:instr=" SEQ Figure \* ARABIC \s 1 ">
        <w:r w:rsidR="00BB55FD">
          <w:rPr>
            <w:noProof/>
          </w:rPr>
          <w:t>12</w:t>
        </w:r>
      </w:fldSimple>
      <w:bookmarkEnd w:id="43"/>
      <w:r>
        <w:t xml:space="preserve"> (a) False color SEM image showing the graphene FET with the scan area shown as a yellow line. (b)-(d) AFM scan results for when using CD 26, AZ Developer and AZ400 developer, respectively.</w:t>
      </w:r>
    </w:p>
    <w:p w:rsidR="00201FA7" w:rsidRPr="00201FA7" w:rsidRDefault="00201FA7" w:rsidP="00201FA7">
      <w:r>
        <w:t xml:space="preserve">On the contrary, the step height channels defined using AZ Developer and AZ400K with AZ4110 photoresist shows a </w:t>
      </w:r>
      <w:r w:rsidR="00052ACA">
        <w:t>step height</w:t>
      </w:r>
      <w:r>
        <w:t xml:space="preserve"> in the excess of 10 nm. </w:t>
      </w:r>
      <w:r w:rsidR="00052ACA">
        <w:t xml:space="preserve">These results point towards high adhesion between the photoresist and graphene. The large step height also mean that the interface of graphene </w:t>
      </w:r>
      <w:proofErr w:type="gramStart"/>
      <w:r w:rsidR="00052ACA">
        <w:t>is covered</w:t>
      </w:r>
      <w:proofErr w:type="gramEnd"/>
      <w:r w:rsidR="00052ACA">
        <w:t xml:space="preserve"> with a relatively thick residue, which will certainly affect the transport and interface properties.</w:t>
      </w:r>
      <w:r w:rsidR="00BD346F">
        <w:t xml:space="preserve"> This might be one of the reasons behind the large spread in extracted model values in Section </w:t>
      </w:r>
      <w:r w:rsidR="00BD346F">
        <w:fldChar w:fldCharType="begin"/>
      </w:r>
      <w:r w:rsidR="00BD346F">
        <w:instrText xml:space="preserve"> REF _Ref489991930 \r \h </w:instrText>
      </w:r>
      <w:r w:rsidR="00BD346F">
        <w:fldChar w:fldCharType="separate"/>
      </w:r>
      <w:r w:rsidR="00EC45ED">
        <w:rPr>
          <w:cs/>
        </w:rPr>
        <w:t>‎</w:t>
      </w:r>
      <w:r w:rsidR="00EC45ED">
        <w:t>6.3</w:t>
      </w:r>
      <w:r w:rsidR="00BD346F">
        <w:fldChar w:fldCharType="end"/>
      </w:r>
      <w:r w:rsidR="00BD346F">
        <w:t xml:space="preserve"> for the devices fabricated using AZ Developer and AZ400K.</w:t>
      </w:r>
    </w:p>
    <w:p w:rsidR="00655CF0" w:rsidRPr="00BC4C90" w:rsidRDefault="00655CF0" w:rsidP="00BC4C90"/>
    <w:p w:rsidR="00D64B58" w:rsidRDefault="00D64B58" w:rsidP="00D64B58"/>
    <w:p w:rsidR="00D64B58" w:rsidRDefault="00D64B58">
      <w:r>
        <w:br w:type="page"/>
      </w:r>
    </w:p>
    <w:p w:rsidR="00A9101C" w:rsidRDefault="00D64B58" w:rsidP="00AB7B79">
      <w:pPr>
        <w:pStyle w:val="Heading1"/>
      </w:pPr>
      <w:r>
        <w:lastRenderedPageBreak/>
        <w:t>Conclusion and Future Work</w:t>
      </w:r>
    </w:p>
    <w:p w:rsidR="004A4501" w:rsidRDefault="004A4501" w:rsidP="001C7C42">
      <w:pPr>
        <w:pStyle w:val="Heading2"/>
      </w:pPr>
      <w:r>
        <w:t>Alloyed Contacts for Optimized Thermal and Electrical Contact Resistance</w:t>
      </w:r>
    </w:p>
    <w:p w:rsidR="00275322" w:rsidRPr="00275322" w:rsidRDefault="00275322" w:rsidP="001C7C42">
      <w:pPr>
        <w:pStyle w:val="Heading2"/>
      </w:pPr>
      <w:r>
        <w:t xml:space="preserve">Oblique incidence diodes using exfoliated graphene encapsulated by </w:t>
      </w:r>
      <w:proofErr w:type="spellStart"/>
      <w:r>
        <w:t>hBN</w:t>
      </w:r>
      <w:proofErr w:type="spellEnd"/>
    </w:p>
    <w:p w:rsidR="004A4501" w:rsidRDefault="004A4501" w:rsidP="001C7C42">
      <w:pPr>
        <w:pStyle w:val="Heading2"/>
      </w:pPr>
      <w:r>
        <w:t xml:space="preserve">CVD Graphene over CVD </w:t>
      </w:r>
      <w:proofErr w:type="spellStart"/>
      <w:r>
        <w:t>hBN</w:t>
      </w:r>
      <w:proofErr w:type="spellEnd"/>
    </w:p>
    <w:p w:rsidR="004A4501" w:rsidRPr="004A4501" w:rsidRDefault="004A4501" w:rsidP="001C7C42">
      <w:pPr>
        <w:pStyle w:val="Heading2"/>
      </w:pPr>
      <w:r>
        <w:t>Mixing 2D Materials for Optimized Contacts</w:t>
      </w:r>
    </w:p>
    <w:p w:rsidR="00594D04" w:rsidRPr="00594D04" w:rsidRDefault="00594D04" w:rsidP="00594D04"/>
    <w:p w:rsidR="00D60E7D" w:rsidRDefault="00D60E7D" w:rsidP="00D60E7D"/>
    <w:p w:rsidR="00915CB2" w:rsidRPr="00915CB2" w:rsidRDefault="00915CB2" w:rsidP="00AB7B79">
      <w:pPr>
        <w:pStyle w:val="Heading1"/>
        <w:sectPr w:rsidR="00915CB2" w:rsidRPr="00915CB2" w:rsidSect="00D60E7D">
          <w:pgSz w:w="12240" w:h="15840"/>
          <w:pgMar w:top="1440" w:right="1440" w:bottom="1440" w:left="1440" w:header="720" w:footer="720" w:gutter="0"/>
          <w:cols w:space="720"/>
          <w:titlePg/>
          <w:docGrid w:linePitch="326"/>
        </w:sectPr>
      </w:pPr>
    </w:p>
    <w:p w:rsidR="00AB7B79" w:rsidRDefault="00000F22" w:rsidP="00AB7B79">
      <w:pPr>
        <w:pStyle w:val="Heading1"/>
        <w:numPr>
          <w:ilvl w:val="0"/>
          <w:numId w:val="0"/>
        </w:numPr>
        <w:sectPr w:rsidR="00AB7B79" w:rsidSect="008F16C4">
          <w:pgSz w:w="12240" w:h="15840"/>
          <w:pgMar w:top="1440" w:right="1440" w:bottom="1440" w:left="1440" w:header="720" w:footer="720" w:gutter="0"/>
          <w:cols w:space="720"/>
          <w:titlePg/>
          <w:docGrid w:linePitch="326"/>
        </w:sectPr>
      </w:pPr>
      <w:r>
        <w:lastRenderedPageBreak/>
        <w:t>Reference</w:t>
      </w:r>
      <w:r w:rsidR="000952A7">
        <w:t>s</w:t>
      </w:r>
    </w:p>
    <w:p w:rsidR="000E7D92" w:rsidRDefault="002B6276" w:rsidP="00002B29">
      <w:pPr>
        <w:pStyle w:val="Heading1App"/>
      </w:pPr>
      <w:bookmarkStart w:id="44" w:name="_Ref490092552"/>
      <w:r>
        <w:lastRenderedPageBreak/>
        <w:t xml:space="preserve">Graphene </w:t>
      </w:r>
      <w:r w:rsidRPr="00E612D2">
        <w:t>Processing</w:t>
      </w:r>
      <w:bookmarkEnd w:id="44"/>
    </w:p>
    <w:p w:rsidR="005F5DBD" w:rsidRDefault="005F5DBD" w:rsidP="00D22F71">
      <w:pPr>
        <w:pStyle w:val="Heading2App"/>
      </w:pPr>
      <w:r>
        <w:t>Preprocessing Anneal</w:t>
      </w:r>
    </w:p>
    <w:p w:rsidR="00D15E0F" w:rsidRDefault="00D15E0F" w:rsidP="00D15E0F">
      <w:r>
        <w:t>CVD graphene transfer typically requires spinning a PMMA support layer over the graphene to hold it when etching away the growth substrate (typically copper)</w:t>
      </w:r>
      <w:r>
        <w:fldChar w:fldCharType="begin" w:fldLock="1"/>
      </w:r>
      <w:r w:rsidR="00BC4066">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215]", "plainTextFormattedCitation" : "[215]", "previouslyFormattedCitation" : "[215]" }, "properties" : { "noteIndex" : 0 }, "schema" : "https://github.com/citation-style-language/schema/raw/master/csl-citation.json" }</w:instrText>
      </w:r>
      <w:r>
        <w:fldChar w:fldCharType="separate"/>
      </w:r>
      <w:r w:rsidR="004108A0" w:rsidRPr="004108A0">
        <w:rPr>
          <w:noProof/>
        </w:rPr>
        <w:t>[215]</w:t>
      </w:r>
      <w:r>
        <w:fldChar w:fldCharType="end"/>
      </w:r>
      <w:r>
        <w:t>.</w:t>
      </w:r>
      <w:r w:rsidR="00D51D9A">
        <w:t xml:space="preserve"> PMMA residue affect the transport properties of graphene and increase the contact resistance. To remove the PMMA residue, graphene post transfer is annealed in a forming gas at around 300 </w:t>
      </w:r>
      <w:r w:rsidR="00D51D9A">
        <w:rPr>
          <w:rFonts w:cs="Times"/>
        </w:rPr>
        <w:t>°</w:t>
      </w:r>
      <w:r w:rsidR="00D51D9A">
        <w:t>C to remove the PMMA residuals</w:t>
      </w:r>
      <w:r w:rsidR="00D51D9A">
        <w:fldChar w:fldCharType="begin" w:fldLock="1"/>
      </w:r>
      <w:r w:rsidR="00BC4066">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156], [210], [215]\u2013[219]", "plainTextFormattedCitation" : "[156], [210], [215]\u2013[219]", "previouslyFormattedCitation" : "[156], [210], [215]\u2013[219]" }, "properties" : { "noteIndex" : 0 }, "schema" : "https://github.com/citation-style-language/schema/raw/master/csl-citation.json" }</w:instrText>
      </w:r>
      <w:r w:rsidR="00D51D9A">
        <w:fldChar w:fldCharType="separate"/>
      </w:r>
      <w:r w:rsidR="004108A0" w:rsidRPr="004108A0">
        <w:rPr>
          <w:noProof/>
        </w:rPr>
        <w:t>[156], [210], [215]–[219]</w:t>
      </w:r>
      <w:r w:rsidR="00D51D9A">
        <w:fldChar w:fldCharType="end"/>
      </w:r>
      <w:r w:rsidR="00D51D9A">
        <w:t xml:space="preserve">. </w:t>
      </w:r>
    </w:p>
    <w:p w:rsidR="00D51D9A" w:rsidRDefault="00D51D9A" w:rsidP="00D15E0F">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w:t>
      </w:r>
      <w:proofErr w:type="spellStart"/>
      <w:r>
        <w:t>Ar</w:t>
      </w:r>
      <w:proofErr w:type="spellEnd"/>
      <w:r>
        <w:t xml:space="preserve"> by volume (25 </w:t>
      </w:r>
      <w:proofErr w:type="spellStart"/>
      <w:r>
        <w:t>sccm</w:t>
      </w:r>
      <w:proofErr w:type="spellEnd"/>
      <w:r>
        <w:t xml:space="preserve"> H</w:t>
      </w:r>
      <w:r w:rsidRPr="00D51D9A">
        <w:rPr>
          <w:vertAlign w:val="subscript"/>
        </w:rPr>
        <w:t>2</w:t>
      </w:r>
      <w:r>
        <w:t xml:space="preserve"> in 475 </w:t>
      </w:r>
      <w:proofErr w:type="spellStart"/>
      <w:r>
        <w:t>sccm</w:t>
      </w:r>
      <w:proofErr w:type="spellEnd"/>
      <w:r>
        <w:t xml:space="preserve"> of </w:t>
      </w:r>
      <w:proofErr w:type="spellStart"/>
      <w:r>
        <w:t>Ar</w:t>
      </w:r>
      <w:proofErr w:type="spellEnd"/>
      <w:r>
        <w:t xml:space="preserve">). The process </w:t>
      </w:r>
      <w:proofErr w:type="gramStart"/>
      <w:r>
        <w:t>was performed</w:t>
      </w:r>
      <w:proofErr w:type="gramEnd"/>
      <w:r>
        <w:t xml:space="preserve"> in a 2” quartz tube at atmospheric pressure</w:t>
      </w:r>
      <w:r w:rsidR="0081390C">
        <w:t>.</w:t>
      </w:r>
    </w:p>
    <w:p w:rsidR="00596AF6" w:rsidRDefault="00596AF6" w:rsidP="00D22F71">
      <w:pPr>
        <w:pStyle w:val="Heading2App"/>
      </w:pPr>
      <w:r>
        <w:t>Photoresist spin coat</w:t>
      </w:r>
    </w:p>
    <w:p w:rsidR="00596AF6" w:rsidRDefault="00596AF6" w:rsidP="00596AF6">
      <w:r>
        <w:t>The spin coating parameters depended on the photoresist used. The following parameters summarizes the photoresist spin coating parameters used throughout this work:</w:t>
      </w:r>
    </w:p>
    <w:p w:rsidR="00596AF6" w:rsidRDefault="00596AF6" w:rsidP="00906D95">
      <w:pPr>
        <w:pStyle w:val="ListParagraph"/>
        <w:numPr>
          <w:ilvl w:val="0"/>
          <w:numId w:val="4"/>
        </w:numPr>
      </w:pPr>
      <w:r>
        <w:t>S1805 Photoresist:</w:t>
      </w:r>
    </w:p>
    <w:p w:rsidR="00AE3441" w:rsidRDefault="00AE3441" w:rsidP="00906D95">
      <w:pPr>
        <w:pStyle w:val="ListParagraph"/>
        <w:numPr>
          <w:ilvl w:val="1"/>
          <w:numId w:val="4"/>
        </w:numPr>
      </w:pPr>
      <w:r>
        <w:t>Spin coat LOR3A lift-off layer at 4000 RPM for 45 seconds.</w:t>
      </w:r>
    </w:p>
    <w:p w:rsidR="00AE3441" w:rsidRDefault="00AE3441" w:rsidP="00906D95">
      <w:pPr>
        <w:pStyle w:val="ListParagraph"/>
        <w:numPr>
          <w:ilvl w:val="1"/>
          <w:numId w:val="4"/>
        </w:numPr>
      </w:pPr>
      <w:r>
        <w:t xml:space="preserve">Post spin bake at 190 </w:t>
      </w:r>
      <w:r>
        <w:rPr>
          <w:rFonts w:cs="Times"/>
        </w:rPr>
        <w:t>°</w:t>
      </w:r>
      <w:r>
        <w:t>C for 5 minutes.</w:t>
      </w:r>
    </w:p>
    <w:p w:rsidR="00AE3441" w:rsidRDefault="00AE3441" w:rsidP="00906D95">
      <w:pPr>
        <w:pStyle w:val="ListParagraph"/>
        <w:numPr>
          <w:ilvl w:val="1"/>
          <w:numId w:val="4"/>
        </w:numPr>
      </w:pPr>
      <w:r>
        <w:t>Spin coat S1805 resist at 4000 RPM for 45 seconds.</w:t>
      </w:r>
    </w:p>
    <w:p w:rsidR="00AE3441" w:rsidRDefault="00AE3441" w:rsidP="00906D95">
      <w:pPr>
        <w:pStyle w:val="ListParagraph"/>
        <w:numPr>
          <w:ilvl w:val="1"/>
          <w:numId w:val="4"/>
        </w:numPr>
      </w:pPr>
      <w:r>
        <w:t xml:space="preserve">Post spin bake at 115 </w:t>
      </w:r>
      <w:r>
        <w:rPr>
          <w:rFonts w:cs="Times"/>
        </w:rPr>
        <w:t>°</w:t>
      </w:r>
      <w:r>
        <w:t>C bake for 5 minutes.</w:t>
      </w:r>
    </w:p>
    <w:p w:rsidR="00596AF6" w:rsidRDefault="00AE3441" w:rsidP="00906D95">
      <w:pPr>
        <w:pStyle w:val="ListParagraph"/>
        <w:numPr>
          <w:ilvl w:val="0"/>
          <w:numId w:val="4"/>
        </w:numPr>
      </w:pPr>
      <w:r>
        <w:t>AZ4110 Photoresist:</w:t>
      </w:r>
    </w:p>
    <w:p w:rsidR="00AE3441" w:rsidRDefault="00AE3441" w:rsidP="00906D95">
      <w:pPr>
        <w:pStyle w:val="ListParagraph"/>
        <w:numPr>
          <w:ilvl w:val="1"/>
          <w:numId w:val="4"/>
        </w:numPr>
      </w:pPr>
      <w:r>
        <w:t xml:space="preserve">Spin coat AZ4110 photoresist at </w:t>
      </w:r>
      <w:r w:rsidR="00040400">
        <w:t>5</w:t>
      </w:r>
      <w:r>
        <w:t>000 RPM for 90 seconds</w:t>
      </w:r>
    </w:p>
    <w:p w:rsidR="00AE3441" w:rsidRPr="00596AF6" w:rsidRDefault="00AE3441" w:rsidP="00906D95">
      <w:pPr>
        <w:pStyle w:val="ListParagraph"/>
        <w:numPr>
          <w:ilvl w:val="1"/>
          <w:numId w:val="4"/>
        </w:numPr>
      </w:pPr>
      <w:r>
        <w:t xml:space="preserve">Post spin bake at 5 minute bake at 95 </w:t>
      </w:r>
      <w:r>
        <w:rPr>
          <w:rFonts w:cs="Times"/>
        </w:rPr>
        <w:t>°</w:t>
      </w:r>
      <w:r>
        <w:t>C</w:t>
      </w:r>
    </w:p>
    <w:p w:rsidR="00795535" w:rsidRDefault="005A5660" w:rsidP="00D22F71">
      <w:pPr>
        <w:pStyle w:val="Heading2App"/>
      </w:pPr>
      <w:r w:rsidRPr="005A5660">
        <w:t>Photolithography</w:t>
      </w:r>
    </w:p>
    <w:p w:rsidR="0081390C" w:rsidRDefault="0081390C" w:rsidP="002360C5">
      <w:r>
        <w:t xml:space="preserve">The lithography </w:t>
      </w:r>
      <w:proofErr w:type="gramStart"/>
      <w:r>
        <w:t>was performed</w:t>
      </w:r>
      <w:proofErr w:type="gramEnd"/>
      <w:r>
        <w:t xml:space="preserve"> using Karl </w:t>
      </w:r>
      <w:proofErr w:type="spellStart"/>
      <w:r>
        <w:t>S</w:t>
      </w:r>
      <w:r>
        <w:rPr>
          <w:rFonts w:cs="Times"/>
        </w:rPr>
        <w:t>ü</w:t>
      </w:r>
      <w:r>
        <w:t>ss</w:t>
      </w:r>
      <w:proofErr w:type="spellEnd"/>
      <w:r>
        <w:t xml:space="preserve"> MA6 contact aligner in contact mode. The light source was </w:t>
      </w:r>
      <w:proofErr w:type="gramStart"/>
      <w:r>
        <w:t xml:space="preserve">an </w:t>
      </w:r>
      <w:proofErr w:type="spellStart"/>
      <w:r>
        <w:t>i</w:t>
      </w:r>
      <w:proofErr w:type="spellEnd"/>
      <w:proofErr w:type="gramEnd"/>
      <w:r>
        <w:t xml:space="preserve">-line, 320 nm source calibrated to an intensity of 5 </w:t>
      </w:r>
      <w:proofErr w:type="spellStart"/>
      <w:r>
        <w:t>mW</w:t>
      </w:r>
      <w:proofErr w:type="spellEnd"/>
      <w:r>
        <w:t>/cm</w:t>
      </w:r>
      <w:r w:rsidRPr="0081390C">
        <w:rPr>
          <w:vertAlign w:val="superscript"/>
        </w:rPr>
        <w:t>2</w:t>
      </w:r>
      <w:r>
        <w:t>.</w:t>
      </w:r>
      <w:r w:rsidR="002360C5">
        <w:t xml:space="preserve"> The photolithography masks used were 4”x4”x0.090” Quartz AR with a chrome mask layer</w:t>
      </w:r>
      <w:r w:rsidR="00596AF6">
        <w:t>,</w:t>
      </w:r>
      <w:r w:rsidR="002360C5">
        <w:t xml:space="preserve"> </w:t>
      </w:r>
      <w:r w:rsidR="00596AF6">
        <w:t xml:space="preserve">procured </w:t>
      </w:r>
      <w:r w:rsidR="002360C5">
        <w:t xml:space="preserve">from </w:t>
      </w:r>
      <w:proofErr w:type="spellStart"/>
      <w:r w:rsidR="002360C5">
        <w:t>Photronics</w:t>
      </w:r>
      <w:proofErr w:type="spellEnd"/>
      <w:r w:rsidR="002360C5">
        <w:t xml:space="preserve"> Inc.</w:t>
      </w:r>
    </w:p>
    <w:p w:rsidR="00596AF6" w:rsidRDefault="00596AF6" w:rsidP="002360C5">
      <w:r>
        <w:t xml:space="preserve">The photolithography parameters depended on the photoresist used. The following </w:t>
      </w:r>
      <w:r w:rsidR="00AE3441">
        <w:t>parameters summarize the photolithography exposure and development procedure used throughout this work.</w:t>
      </w:r>
      <w:r w:rsidR="00204200">
        <w:t xml:space="preserve"> </w:t>
      </w:r>
      <w:r w:rsidR="00AE3441">
        <w:t xml:space="preserve">Note that prior to the exposure of the sample, a dummy sample </w:t>
      </w:r>
      <w:proofErr w:type="gramStart"/>
      <w:r w:rsidR="00AE3441">
        <w:t>was first exposed</w:t>
      </w:r>
      <w:proofErr w:type="gramEnd"/>
      <w:r w:rsidR="00AE3441">
        <w:t xml:space="preserve"> to ensure proper source calibration:</w:t>
      </w:r>
    </w:p>
    <w:p w:rsidR="00AE3441" w:rsidRDefault="00AE3441" w:rsidP="00906D95">
      <w:pPr>
        <w:pStyle w:val="ListParagraph"/>
        <w:numPr>
          <w:ilvl w:val="0"/>
          <w:numId w:val="5"/>
        </w:numPr>
      </w:pPr>
      <w:r>
        <w:t>S1805 Photoresist:</w:t>
      </w:r>
    </w:p>
    <w:p w:rsidR="00AE3441" w:rsidRDefault="00C13000" w:rsidP="00906D95">
      <w:pPr>
        <w:pStyle w:val="ListParagraph"/>
        <w:numPr>
          <w:ilvl w:val="1"/>
          <w:numId w:val="6"/>
        </w:numPr>
      </w:pPr>
      <w:r>
        <w:t>Exposure Time: 18 seconds</w:t>
      </w:r>
    </w:p>
    <w:p w:rsidR="00AE3441" w:rsidRDefault="00C13000" w:rsidP="00906D95">
      <w:pPr>
        <w:pStyle w:val="ListParagraph"/>
        <w:numPr>
          <w:ilvl w:val="1"/>
          <w:numId w:val="6"/>
        </w:numPr>
      </w:pPr>
      <w:r>
        <w:t>Development parameters: 1 minute in CD26 with gentle agitation followed by a 30 second rinse in gently running water.</w:t>
      </w:r>
    </w:p>
    <w:p w:rsidR="00AE3441" w:rsidRDefault="00AE3441" w:rsidP="00906D95">
      <w:pPr>
        <w:pStyle w:val="ListParagraph"/>
        <w:numPr>
          <w:ilvl w:val="0"/>
          <w:numId w:val="5"/>
        </w:numPr>
      </w:pPr>
      <w:r>
        <w:lastRenderedPageBreak/>
        <w:t>AZ4110 Photoresist</w:t>
      </w:r>
      <w:r w:rsidR="00040400">
        <w:t xml:space="preserve"> with AZ400K developer</w:t>
      </w:r>
      <w:r>
        <w:t>:</w:t>
      </w:r>
    </w:p>
    <w:p w:rsidR="00040400" w:rsidRDefault="00040400" w:rsidP="00906D95">
      <w:pPr>
        <w:pStyle w:val="ListParagraph"/>
        <w:numPr>
          <w:ilvl w:val="1"/>
          <w:numId w:val="5"/>
        </w:numPr>
      </w:pPr>
      <w:r>
        <w:t xml:space="preserve">Exposure Time: </w:t>
      </w:r>
      <w:r w:rsidR="008F4267">
        <w:t>45</w:t>
      </w:r>
      <w:r>
        <w:t xml:space="preserve"> seconds</w:t>
      </w:r>
    </w:p>
    <w:p w:rsidR="00040400" w:rsidRDefault="00040400" w:rsidP="00906D95">
      <w:pPr>
        <w:pStyle w:val="ListParagraph"/>
        <w:numPr>
          <w:ilvl w:val="1"/>
          <w:numId w:val="5"/>
        </w:numPr>
      </w:pPr>
      <w:r>
        <w:t xml:space="preserve">Development parameters: 1 minute in </w:t>
      </w:r>
      <w:r w:rsidR="008F4267">
        <w:t>1:4 AZ400K</w:t>
      </w:r>
      <w:proofErr w:type="gramStart"/>
      <w:r w:rsidR="008F4267">
        <w:t>:DI</w:t>
      </w:r>
      <w:proofErr w:type="gramEnd"/>
      <w:r w:rsidR="008F4267">
        <w:t xml:space="preserve"> (by volume)</w:t>
      </w:r>
      <w:r>
        <w:t xml:space="preserve"> with gentle agitation followed by a 30 second rinse in gently running water.</w:t>
      </w:r>
    </w:p>
    <w:p w:rsidR="008F4267" w:rsidRDefault="008F4267" w:rsidP="00906D95">
      <w:pPr>
        <w:pStyle w:val="ListParagraph"/>
        <w:numPr>
          <w:ilvl w:val="0"/>
          <w:numId w:val="5"/>
        </w:numPr>
      </w:pPr>
      <w:r>
        <w:t>AZ4110 Photoresist with AZ</w:t>
      </w:r>
      <w:r w:rsidR="00940AFD">
        <w:t xml:space="preserve"> </w:t>
      </w:r>
      <w:r>
        <w:t>developer:</w:t>
      </w:r>
    </w:p>
    <w:p w:rsidR="008F4267" w:rsidRDefault="008F4267" w:rsidP="00906D95">
      <w:pPr>
        <w:pStyle w:val="ListParagraph"/>
        <w:numPr>
          <w:ilvl w:val="1"/>
          <w:numId w:val="5"/>
        </w:numPr>
      </w:pPr>
      <w:r>
        <w:t xml:space="preserve">Exposure Time: </w:t>
      </w:r>
      <w:r w:rsidR="00940AFD">
        <w:t>3</w:t>
      </w:r>
      <w:r>
        <w:t>5 seconds</w:t>
      </w:r>
    </w:p>
    <w:p w:rsidR="00006A98" w:rsidRDefault="008F4267" w:rsidP="00906D95">
      <w:pPr>
        <w:pStyle w:val="ListParagraph"/>
        <w:numPr>
          <w:ilvl w:val="1"/>
          <w:numId w:val="5"/>
        </w:numPr>
      </w:pPr>
      <w:r>
        <w:t>Development parameters: 1</w:t>
      </w:r>
      <w:r w:rsidR="00940AFD">
        <w:t>.7</w:t>
      </w:r>
      <w:r>
        <w:t xml:space="preserve"> minute</w:t>
      </w:r>
      <w:r w:rsidR="00940AFD">
        <w:t>s</w:t>
      </w:r>
      <w:r>
        <w:t xml:space="preserve"> in 1:</w:t>
      </w:r>
      <w:r w:rsidR="00940AFD">
        <w:t>1</w:t>
      </w:r>
      <w:r>
        <w:t xml:space="preserve"> AZ400K</w:t>
      </w:r>
      <w:proofErr w:type="gramStart"/>
      <w:r>
        <w:t>:DI</w:t>
      </w:r>
      <w:proofErr w:type="gramEnd"/>
      <w:r>
        <w:t xml:space="preserve"> (by volume) with gentle agitation followed by a 30 second rinse in gently running water.</w:t>
      </w:r>
    </w:p>
    <w:p w:rsidR="008F4267" w:rsidRDefault="00006A98" w:rsidP="00006A98">
      <w:r>
        <w:t xml:space="preserve">Lift-off </w:t>
      </w:r>
      <w:proofErr w:type="gramStart"/>
      <w:r>
        <w:t>was performed</w:t>
      </w:r>
      <w:proofErr w:type="gramEnd"/>
      <w:r>
        <w:t xml:space="preserve"> in </w:t>
      </w:r>
      <w:proofErr w:type="spellStart"/>
      <w:r>
        <w:t>Microposit</w:t>
      </w:r>
      <w:proofErr w:type="spellEnd"/>
      <w:r>
        <w:t xml:space="preserve"> 1165 remover kept in a closed beaker on a hot plate set to 70 </w:t>
      </w:r>
      <w:r>
        <w:rPr>
          <w:rFonts w:cs="Times"/>
        </w:rPr>
        <w:t>°</w:t>
      </w:r>
      <w:r>
        <w:t>C.</w:t>
      </w:r>
    </w:p>
    <w:p w:rsidR="00795535" w:rsidRDefault="005A5660" w:rsidP="00D22F71">
      <w:pPr>
        <w:pStyle w:val="Heading2App"/>
      </w:pPr>
      <w:r>
        <w:t>Electron-Beam Lithography</w:t>
      </w:r>
    </w:p>
    <w:p w:rsidR="00A67D28" w:rsidRDefault="00A67D28" w:rsidP="00A67D28">
      <w:r>
        <w:t xml:space="preserve">PMMA A7 </w:t>
      </w:r>
      <w:proofErr w:type="gramStart"/>
      <w:r>
        <w:t>was used</w:t>
      </w:r>
      <w:proofErr w:type="gramEnd"/>
      <w:r>
        <w:t xml:space="preserve"> as an e-beam resist throughout this work. The following steps </w:t>
      </w:r>
      <w:proofErr w:type="gramStart"/>
      <w:r>
        <w:t>were used</w:t>
      </w:r>
      <w:proofErr w:type="gramEnd"/>
      <w:r>
        <w:t xml:space="preserve"> during e-beam lithography:</w:t>
      </w:r>
    </w:p>
    <w:p w:rsidR="00A67D28" w:rsidRDefault="00A67D28" w:rsidP="00906D95">
      <w:pPr>
        <w:pStyle w:val="ListParagraph"/>
        <w:numPr>
          <w:ilvl w:val="0"/>
          <w:numId w:val="7"/>
        </w:numPr>
      </w:pPr>
      <w:r>
        <w:t>Spin coat PMMA A7 at 5000 RPM for 90 seconds.</w:t>
      </w:r>
    </w:p>
    <w:p w:rsidR="00A67D28" w:rsidRDefault="00A67D28" w:rsidP="00906D95">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A67D28" w:rsidRDefault="00A67D28" w:rsidP="00906D95">
      <w:pPr>
        <w:pStyle w:val="ListParagraph"/>
        <w:numPr>
          <w:ilvl w:val="0"/>
          <w:numId w:val="7"/>
        </w:numPr>
      </w:pPr>
      <w:r>
        <w:t>Exposure parameters:</w:t>
      </w:r>
    </w:p>
    <w:p w:rsidR="00A67D28" w:rsidRDefault="00A67D28" w:rsidP="00906D95">
      <w:pPr>
        <w:pStyle w:val="ListParagraph"/>
        <w:numPr>
          <w:ilvl w:val="1"/>
          <w:numId w:val="7"/>
        </w:numPr>
      </w:pPr>
      <w:r>
        <w:t>Working distance: 6.5-7.5 mm.</w:t>
      </w:r>
    </w:p>
    <w:p w:rsidR="00A67D28" w:rsidRDefault="00A67D28" w:rsidP="00906D95">
      <w:pPr>
        <w:pStyle w:val="ListParagraph"/>
        <w:numPr>
          <w:ilvl w:val="1"/>
          <w:numId w:val="7"/>
        </w:numPr>
      </w:pPr>
      <w:r>
        <w:t>Acceleration voltage: 30 kV.</w:t>
      </w:r>
    </w:p>
    <w:p w:rsidR="00A67D28" w:rsidRDefault="00A67D28" w:rsidP="00906D95">
      <w:pPr>
        <w:pStyle w:val="ListParagraph"/>
        <w:numPr>
          <w:ilvl w:val="1"/>
          <w:numId w:val="7"/>
        </w:numPr>
      </w:pPr>
      <w:r>
        <w:t>Spot Size: 3.</w:t>
      </w:r>
    </w:p>
    <w:p w:rsidR="00A67D28" w:rsidRDefault="00A67D28" w:rsidP="00906D95">
      <w:pPr>
        <w:pStyle w:val="ListParagraph"/>
        <w:numPr>
          <w:ilvl w:val="1"/>
          <w:numId w:val="7"/>
        </w:numPr>
      </w:pPr>
      <w:r>
        <w:t xml:space="preserve">Beam current: ~136 </w:t>
      </w:r>
      <w:proofErr w:type="spellStart"/>
      <w:r>
        <w:t>pA.</w:t>
      </w:r>
      <w:proofErr w:type="spellEnd"/>
    </w:p>
    <w:p w:rsidR="00A67D28" w:rsidRDefault="00A67D28" w:rsidP="00906D95">
      <w:pPr>
        <w:pStyle w:val="ListParagraph"/>
        <w:numPr>
          <w:ilvl w:val="1"/>
          <w:numId w:val="7"/>
        </w:numPr>
      </w:pPr>
      <w:r>
        <w:t>Magnification: Depends on pattern size. Typically 1500x.</w:t>
      </w:r>
    </w:p>
    <w:p w:rsidR="00A67D28" w:rsidRDefault="00A67D28" w:rsidP="00906D95">
      <w:pPr>
        <w:pStyle w:val="ListParagraph"/>
        <w:numPr>
          <w:ilvl w:val="1"/>
          <w:numId w:val="7"/>
        </w:numPr>
      </w:pPr>
      <w:r>
        <w:t xml:space="preserve">Point-to-Point Spacing: </w:t>
      </w:r>
      <w:proofErr w:type="gramStart"/>
      <w:r>
        <w:t>5</w:t>
      </w:r>
      <w:proofErr w:type="gramEnd"/>
      <w:r>
        <w:t xml:space="preserve"> nm.</w:t>
      </w:r>
    </w:p>
    <w:p w:rsidR="00A67D28" w:rsidRDefault="00A67D28" w:rsidP="00906D95">
      <w:pPr>
        <w:pStyle w:val="ListParagraph"/>
        <w:numPr>
          <w:ilvl w:val="1"/>
          <w:numId w:val="7"/>
        </w:numPr>
      </w:pPr>
      <w:r>
        <w:t>Line-to-Line Spacing: 30 nm.</w:t>
      </w:r>
    </w:p>
    <w:p w:rsidR="00A67D28" w:rsidRDefault="00A67D28" w:rsidP="00906D95">
      <w:pPr>
        <w:pStyle w:val="ListParagraph"/>
        <w:numPr>
          <w:ilvl w:val="1"/>
          <w:numId w:val="7"/>
        </w:numPr>
      </w:pPr>
      <w:r>
        <w:t xml:space="preserve">Line dose: 1.6 </w:t>
      </w:r>
      <w:proofErr w:type="spellStart"/>
      <w:r>
        <w:t>nC</w:t>
      </w:r>
      <w:proofErr w:type="spellEnd"/>
      <w:r>
        <w:t>/cm.</w:t>
      </w:r>
    </w:p>
    <w:p w:rsidR="00A67D28" w:rsidRDefault="00A67D28" w:rsidP="00906D95">
      <w:pPr>
        <w:pStyle w:val="ListParagraph"/>
        <w:numPr>
          <w:ilvl w:val="1"/>
          <w:numId w:val="7"/>
        </w:numPr>
      </w:pPr>
      <w:r>
        <w:t xml:space="preserve">Area dose: 450-600 </w:t>
      </w:r>
      <w:r w:rsidR="001714C7">
        <w:rPr>
          <w:rFonts w:cs="Times"/>
        </w:rPr>
        <w:t>µ</w:t>
      </w:r>
      <w:r>
        <w:t>C/cm</w:t>
      </w:r>
      <w:r w:rsidRPr="00A67D28">
        <w:rPr>
          <w:vertAlign w:val="superscript"/>
        </w:rPr>
        <w:t>2</w:t>
      </w:r>
      <w:r>
        <w:t>.</w:t>
      </w:r>
    </w:p>
    <w:p w:rsidR="001714C7" w:rsidRDefault="001714C7" w:rsidP="00906D95">
      <w:pPr>
        <w:pStyle w:val="ListParagraph"/>
        <w:numPr>
          <w:ilvl w:val="0"/>
          <w:numId w:val="7"/>
        </w:numPr>
      </w:pPr>
      <w:r>
        <w:t>Development parameters:</w:t>
      </w:r>
    </w:p>
    <w:p w:rsidR="001714C7" w:rsidRDefault="001714C7" w:rsidP="00906D95">
      <w:pPr>
        <w:pStyle w:val="ListParagraph"/>
        <w:numPr>
          <w:ilvl w:val="1"/>
          <w:numId w:val="7"/>
        </w:numPr>
      </w:pPr>
      <w:r>
        <w:t>Developer: 1:3 MIBK:IPA (by volume)</w:t>
      </w:r>
    </w:p>
    <w:p w:rsidR="001714C7" w:rsidRDefault="00046126" w:rsidP="00906D95">
      <w:pPr>
        <w:pStyle w:val="ListParagraph"/>
        <w:numPr>
          <w:ilvl w:val="1"/>
          <w:numId w:val="7"/>
        </w:numPr>
      </w:pPr>
      <w:r>
        <w:t>Development time: 55 seconds with gentle agitation followed by 15 seconds in IPA with gentle agitation</w:t>
      </w:r>
    </w:p>
    <w:p w:rsidR="00795535" w:rsidRDefault="005A5660" w:rsidP="00D22F71">
      <w:pPr>
        <w:pStyle w:val="Heading2App"/>
      </w:pPr>
      <w:r>
        <w:t>Electron-Beam Evaporation</w:t>
      </w:r>
    </w:p>
    <w:p w:rsidR="00710B91" w:rsidRDefault="00710B91" w:rsidP="00710B91">
      <w:r>
        <w:t xml:space="preserve">Samples were loaded over a 3” carrier wafer using 90 </w:t>
      </w:r>
      <w:r>
        <w:rPr>
          <w:rFonts w:cs="Times"/>
        </w:rPr>
        <w:t>°</w:t>
      </w:r>
      <w:r>
        <w:t xml:space="preserve">C heat release tape. The samples </w:t>
      </w:r>
      <w:proofErr w:type="gramStart"/>
      <w:r>
        <w:t>were left</w:t>
      </w:r>
      <w:proofErr w:type="gramEnd"/>
      <w:r>
        <w:t xml:space="preserve"> to pump out in vacuum for at least 3 hours, typically overnight reaching a base pressure in the low 10</w:t>
      </w:r>
      <w:r w:rsidRPr="00710B91">
        <w:rPr>
          <w:vertAlign w:val="superscript"/>
        </w:rPr>
        <w:t>-7</w:t>
      </w:r>
      <w:r>
        <w:t xml:space="preserve"> </w:t>
      </w:r>
      <w:proofErr w:type="spellStart"/>
      <w:r>
        <w:t>Torr</w:t>
      </w:r>
      <w:proofErr w:type="spellEnd"/>
      <w:r>
        <w:t xml:space="preserve">, in the </w:t>
      </w:r>
      <w:proofErr w:type="spellStart"/>
      <w:r>
        <w:t>Ultek</w:t>
      </w:r>
      <w:proofErr w:type="spellEnd"/>
      <w:r>
        <w:t xml:space="preserve"> E-Beam evaporator.</w:t>
      </w:r>
      <w:r w:rsidR="00432321">
        <w:t xml:space="preserve"> The current then was increased slightly till the pressure started going down</w:t>
      </w:r>
      <w:r w:rsidR="00467C2D">
        <w:t xml:space="preserve"> (this only occurs for the first layer after the pump down when the evaporated metal reacts with the </w:t>
      </w:r>
      <w:r w:rsidR="00D000D4">
        <w:t xml:space="preserve">water vapor and radicals </w:t>
      </w:r>
      <w:r w:rsidR="00467C2D">
        <w:t>sticking to the evaporation chamber walls)</w:t>
      </w:r>
      <w:r w:rsidR="00432321">
        <w:t xml:space="preserve">, while ensuring the e-beam is properly focused and centered on the source crucible. The shutter </w:t>
      </w:r>
      <w:proofErr w:type="gramStart"/>
      <w:r w:rsidR="00432321">
        <w:t>was opened</w:t>
      </w:r>
      <w:proofErr w:type="gramEnd"/>
      <w:r w:rsidR="00432321">
        <w:t xml:space="preserve"> once the chamber pressure started going up.</w:t>
      </w:r>
    </w:p>
    <w:p w:rsidR="00900CF2" w:rsidRDefault="00900CF2" w:rsidP="00710B91">
      <w:r>
        <w:lastRenderedPageBreak/>
        <w:t xml:space="preserve">The rate for all deposition over graphene was kept between 0.1 – 0.3 </w:t>
      </w:r>
      <w:r>
        <w:rPr>
          <w:rFonts w:cs="Times"/>
        </w:rPr>
        <w:t>Å</w:t>
      </w:r>
      <w:r>
        <w:t>/sec</w:t>
      </w:r>
      <w:r w:rsidR="00880226">
        <w:t xml:space="preserve"> to enhance the adhesion between the metal and the graphene. This </w:t>
      </w:r>
      <w:proofErr w:type="gramStart"/>
      <w:r w:rsidR="00880226">
        <w:t>was kept</w:t>
      </w:r>
      <w:proofErr w:type="gramEnd"/>
      <w:r w:rsidR="00880226">
        <w:t xml:space="preserve"> for the first 3-5 nm then the rate was increased to the values typically used with that metal in the evaporation chamber.</w:t>
      </w:r>
    </w:p>
    <w:p w:rsidR="008D6FDC" w:rsidRDefault="008D6FDC" w:rsidP="00710B91">
      <w:r>
        <w:t>The typical evaporation current</w:t>
      </w:r>
      <w:r w:rsidR="005C7635">
        <w:t>s</w:t>
      </w:r>
      <w:r>
        <w:t xml:space="preserve"> were as follows:</w:t>
      </w:r>
    </w:p>
    <w:p w:rsidR="008D6FDC" w:rsidRDefault="008D6FDC" w:rsidP="00906D95">
      <w:pPr>
        <w:pStyle w:val="ListParagraph"/>
        <w:numPr>
          <w:ilvl w:val="0"/>
          <w:numId w:val="8"/>
        </w:numPr>
      </w:pPr>
      <w:r>
        <w:t>Cr: 20 mA</w:t>
      </w:r>
    </w:p>
    <w:p w:rsidR="008D6FDC" w:rsidRDefault="008D6FDC" w:rsidP="00906D95">
      <w:pPr>
        <w:pStyle w:val="ListParagraph"/>
        <w:numPr>
          <w:ilvl w:val="0"/>
          <w:numId w:val="8"/>
        </w:numPr>
      </w:pPr>
      <w:proofErr w:type="spellStart"/>
      <w:r>
        <w:t>Ti</w:t>
      </w:r>
      <w:proofErr w:type="spellEnd"/>
      <w:r>
        <w:t>: 30-40 mA</w:t>
      </w:r>
    </w:p>
    <w:p w:rsidR="008D6FDC" w:rsidRDefault="008D6FDC" w:rsidP="00906D95">
      <w:pPr>
        <w:pStyle w:val="ListParagraph"/>
        <w:numPr>
          <w:ilvl w:val="0"/>
          <w:numId w:val="8"/>
        </w:numPr>
      </w:pPr>
      <w:proofErr w:type="spellStart"/>
      <w:r>
        <w:t>Pd</w:t>
      </w:r>
      <w:proofErr w:type="spellEnd"/>
      <w:r>
        <w:t>: 40-50 mA</w:t>
      </w:r>
    </w:p>
    <w:p w:rsidR="008D6FDC" w:rsidRDefault="008D6FDC" w:rsidP="00906D95">
      <w:pPr>
        <w:pStyle w:val="ListParagraph"/>
        <w:numPr>
          <w:ilvl w:val="0"/>
          <w:numId w:val="8"/>
        </w:numPr>
      </w:pPr>
      <w:r>
        <w:t>Al: 40 mA</w:t>
      </w:r>
    </w:p>
    <w:p w:rsidR="004D66A1" w:rsidRDefault="008D6FDC" w:rsidP="00906D95">
      <w:pPr>
        <w:pStyle w:val="ListParagraph"/>
        <w:numPr>
          <w:ilvl w:val="0"/>
          <w:numId w:val="8"/>
        </w:numPr>
      </w:pPr>
      <w:r>
        <w:t xml:space="preserve">Au: 50 mA </w:t>
      </w:r>
    </w:p>
    <w:p w:rsidR="004D66A1" w:rsidRPr="00710B91" w:rsidRDefault="004D66A1" w:rsidP="004D66A1">
      <w:r>
        <w:t xml:space="preserve">After the evaporation run was </w:t>
      </w:r>
      <w:proofErr w:type="gramStart"/>
      <w:r>
        <w:t>complete</w:t>
      </w:r>
      <w:proofErr w:type="gramEnd"/>
      <w:r>
        <w:t xml:space="preserve"> the chamber was let to cool down for 15 minutes before venting.</w:t>
      </w:r>
    </w:p>
    <w:p w:rsidR="00F47C0C" w:rsidRDefault="00CA159A" w:rsidP="00D22F71">
      <w:pPr>
        <w:pStyle w:val="Heading2App"/>
      </w:pPr>
      <w:r>
        <w:t>Top Gate Oxide</w:t>
      </w:r>
      <w:r w:rsidR="00DA5B12">
        <w:t>/Passivation</w:t>
      </w:r>
      <w:r>
        <w:t xml:space="preserve"> De</w:t>
      </w:r>
      <w:r w:rsidR="00F47C0C">
        <w:t>po</w:t>
      </w:r>
      <w:r w:rsidR="00CD6801">
        <w:t>s</w:t>
      </w:r>
      <w:r w:rsidR="00F47C0C">
        <w:t>ition</w:t>
      </w:r>
    </w:p>
    <w:p w:rsidR="00DD2C3C" w:rsidRDefault="00DD2C3C" w:rsidP="00DD2C3C">
      <w:r>
        <w:t>The top gate oxide used throughout this work was Al</w:t>
      </w:r>
      <w:r w:rsidRPr="00DD2C3C">
        <w:rPr>
          <w:vertAlign w:val="subscript"/>
        </w:rPr>
        <w:t>2</w:t>
      </w:r>
      <w:r>
        <w:t>O</w:t>
      </w:r>
      <w:r w:rsidRPr="00DD2C3C">
        <w:rPr>
          <w:vertAlign w:val="subscript"/>
        </w:rPr>
        <w:t>3</w:t>
      </w:r>
      <w:r>
        <w:t xml:space="preserve"> due to its high reported mobility</w:t>
      </w:r>
      <w:r w:rsidR="004D66A1">
        <w:fldChar w:fldCharType="begin" w:fldLock="1"/>
      </w:r>
      <w:r w:rsidR="00BC4066">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6]", "plainTextFormattedCitation" : "[86]", "previouslyFormattedCitation" : "[86]" }, "properties" : { "noteIndex" : 0 }, "schema" : "https://github.com/citation-style-language/schema/raw/master/csl-citation.json" }</w:instrText>
      </w:r>
      <w:r w:rsidR="004D66A1">
        <w:fldChar w:fldCharType="separate"/>
      </w:r>
      <w:r w:rsidR="004108A0" w:rsidRPr="004108A0">
        <w:rPr>
          <w:noProof/>
        </w:rPr>
        <w:t>[86]</w:t>
      </w:r>
      <w:r w:rsidR="004D66A1">
        <w:fldChar w:fldCharType="end"/>
      </w:r>
      <w:r>
        <w:t>.</w:t>
      </w:r>
      <w:r w:rsidR="004D66A1">
        <w:t xml:space="preserve"> To facilitate the ALD of oxide on graphene we used a seed layer of evaporated aluminum left to oxidize in air</w:t>
      </w:r>
      <w:r w:rsidR="004D66A1">
        <w:fldChar w:fldCharType="begin" w:fldLock="1"/>
      </w:r>
      <w:r w:rsidR="00BC4066">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6]", "plainTextFormattedCitation" : "[86]", "previouslyFormattedCitation" : "[86]" }, "properties" : { "noteIndex" : 0 }, "schema" : "https://github.com/citation-style-language/schema/raw/master/csl-citation.json" }</w:instrText>
      </w:r>
      <w:r w:rsidR="004D66A1">
        <w:fldChar w:fldCharType="separate"/>
      </w:r>
      <w:r w:rsidR="004108A0" w:rsidRPr="004108A0">
        <w:rPr>
          <w:noProof/>
        </w:rPr>
        <w:t>[86]</w:t>
      </w:r>
      <w:r w:rsidR="004D66A1">
        <w:fldChar w:fldCharType="end"/>
      </w:r>
      <w:r w:rsidR="004D66A1">
        <w:t xml:space="preserve">. The </w:t>
      </w:r>
      <w:r w:rsidR="000D5B6D">
        <w:t xml:space="preserve">top </w:t>
      </w:r>
      <w:proofErr w:type="gramStart"/>
      <w:r w:rsidR="000D5B6D">
        <w:t>gate oxide deposition parameters</w:t>
      </w:r>
      <w:proofErr w:type="gramEnd"/>
      <w:r w:rsidR="000D5B6D">
        <w:t xml:space="preserve"> throughout this work</w:t>
      </w:r>
      <w:r w:rsidR="004D66A1">
        <w:t xml:space="preserve"> was as follows:</w:t>
      </w:r>
    </w:p>
    <w:p w:rsidR="004D66A1" w:rsidRDefault="000D5B6D" w:rsidP="00906D95">
      <w:pPr>
        <w:pStyle w:val="ListParagraph"/>
        <w:numPr>
          <w:ilvl w:val="0"/>
          <w:numId w:val="9"/>
        </w:numPr>
      </w:pPr>
      <w:r>
        <w:t>Evaporate 1.5 nm of aluminum</w:t>
      </w:r>
      <w:r w:rsidR="004D66A1">
        <w:t xml:space="preserve"> </w:t>
      </w:r>
      <w:r>
        <w:t>then leave it in air for at least 30 minutes.</w:t>
      </w:r>
    </w:p>
    <w:p w:rsidR="000D5B6D" w:rsidRDefault="000D5B6D" w:rsidP="00906D95">
      <w:pPr>
        <w:pStyle w:val="ListParagraph"/>
        <w:numPr>
          <w:ilvl w:val="0"/>
          <w:numId w:val="9"/>
        </w:numPr>
      </w:pPr>
      <w:r>
        <w:t xml:space="preserve">Load the sample into ALD machine with the growth chamber temperature set and stable at 150 </w:t>
      </w:r>
      <w:r>
        <w:rPr>
          <w:rFonts w:cs="Times"/>
        </w:rPr>
        <w:t>°</w:t>
      </w:r>
      <w:r>
        <w:t>C.</w:t>
      </w:r>
    </w:p>
    <w:p w:rsidR="000D5B6D" w:rsidRDefault="000D5B6D" w:rsidP="00906D95">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O as an oxygen source (thermal growth NOT plasma assisted growth)</w:t>
      </w:r>
      <w:r w:rsidR="00B766CE">
        <w:t xml:space="preserve">. The growth rate was about </w:t>
      </w:r>
      <w:proofErr w:type="gramStart"/>
      <w:r w:rsidR="00B766CE">
        <w:t>1</w:t>
      </w:r>
      <w:proofErr w:type="gramEnd"/>
      <w:r w:rsidR="00B766CE">
        <w:t xml:space="preserve"> </w:t>
      </w:r>
      <w:r w:rsidR="00B766CE">
        <w:rPr>
          <w:rFonts w:cs="Times"/>
        </w:rPr>
        <w:t>Å</w:t>
      </w:r>
      <w:r w:rsidR="00B766CE">
        <w:t>/cycle. The 8.5 nm deposition took around an hour.</w:t>
      </w:r>
    </w:p>
    <w:p w:rsidR="00B766CE" w:rsidRPr="00DD2C3C" w:rsidRDefault="00B766CE" w:rsidP="00B766CE">
      <w:r>
        <w:t xml:space="preserve">The sample </w:t>
      </w:r>
      <w:proofErr w:type="gramStart"/>
      <w:r>
        <w:t>was removed</w:t>
      </w:r>
      <w:proofErr w:type="gramEnd"/>
      <w:r>
        <w:t xml:space="preserve"> from the chamber once the run was done.</w:t>
      </w:r>
    </w:p>
    <w:p w:rsidR="002F626A" w:rsidRPr="00F47C0C" w:rsidRDefault="002F626A" w:rsidP="00D22F71">
      <w:pPr>
        <w:pStyle w:val="Heading2App"/>
      </w:pPr>
      <w:r>
        <w:t>Graphene etching</w:t>
      </w:r>
    </w:p>
    <w:p w:rsidR="00507B62" w:rsidRDefault="00507B62" w:rsidP="002F626A">
      <w:r>
        <w:t xml:space="preserve">Graphene etching </w:t>
      </w:r>
      <w:proofErr w:type="gramStart"/>
      <w:r>
        <w:t>was done</w:t>
      </w:r>
      <w:proofErr w:type="gramEnd"/>
      <w:r>
        <w:t xml:space="preserve"> using O</w:t>
      </w:r>
      <w:r w:rsidRPr="00507B62">
        <w:rPr>
          <w:vertAlign w:val="subscript"/>
        </w:rPr>
        <w:t>2</w:t>
      </w:r>
      <w:r>
        <w:t xml:space="preserve"> plasma in a Reactive-Ion Etching machine (Plasma-</w:t>
      </w:r>
      <w:proofErr w:type="spellStart"/>
      <w:r>
        <w:t>Therm</w:t>
      </w:r>
      <w:proofErr w:type="spellEnd"/>
      <w:r>
        <w:t xml:space="preserve"> 790 RIE). We used this machine because initial experimentation with the IPC Barrel Etcher showed excessive lateral etching underneath the etch mask sacrificial layer.</w:t>
      </w:r>
      <w:r w:rsidR="00DD10E4">
        <w:t xml:space="preserve"> On the other hand, the RIE machine yielded cleaner etches with less lateral etching.</w:t>
      </w:r>
      <w:r>
        <w:t xml:space="preserve"> The etch parameters in the Plasma-</w:t>
      </w:r>
      <w:proofErr w:type="spellStart"/>
      <w:r>
        <w:t>Therm</w:t>
      </w:r>
      <w:proofErr w:type="spellEnd"/>
      <w:r>
        <w:t xml:space="preserve"> 790 RIE are as follows:</w:t>
      </w:r>
    </w:p>
    <w:p w:rsidR="002F626A" w:rsidRDefault="00171964" w:rsidP="00906D95">
      <w:pPr>
        <w:pStyle w:val="ListParagraph"/>
        <w:numPr>
          <w:ilvl w:val="0"/>
          <w:numId w:val="10"/>
        </w:numPr>
      </w:pPr>
      <w:r>
        <w:t>Recipe name: mdgphn1m</w:t>
      </w:r>
    </w:p>
    <w:p w:rsidR="00171964" w:rsidRDefault="00171964" w:rsidP="00906D95">
      <w:pPr>
        <w:pStyle w:val="ListParagraph"/>
        <w:numPr>
          <w:ilvl w:val="0"/>
          <w:numId w:val="10"/>
        </w:numPr>
      </w:pPr>
      <w:r>
        <w:t>Chuck used: Aluminum</w:t>
      </w:r>
    </w:p>
    <w:p w:rsidR="00171964" w:rsidRDefault="00171964" w:rsidP="00906D95">
      <w:pPr>
        <w:pStyle w:val="ListParagraph"/>
        <w:numPr>
          <w:ilvl w:val="0"/>
          <w:numId w:val="10"/>
        </w:numPr>
      </w:pPr>
      <w:r>
        <w:t>Etch time: 1 minute</w:t>
      </w:r>
    </w:p>
    <w:p w:rsidR="00171964" w:rsidRDefault="00171964" w:rsidP="00906D95">
      <w:pPr>
        <w:pStyle w:val="ListParagraph"/>
        <w:numPr>
          <w:ilvl w:val="0"/>
          <w:numId w:val="10"/>
        </w:numPr>
      </w:pPr>
      <w:r>
        <w:t>Power: 20 W</w:t>
      </w:r>
    </w:p>
    <w:p w:rsidR="00F47C0C" w:rsidRDefault="00171964" w:rsidP="00906D95">
      <w:pPr>
        <w:pStyle w:val="ListParagraph"/>
        <w:numPr>
          <w:ilvl w:val="0"/>
          <w:numId w:val="10"/>
        </w:numPr>
      </w:pPr>
      <w:r>
        <w:t>Gases: 14:6 O</w:t>
      </w:r>
      <w:r w:rsidRPr="00171964">
        <w:rPr>
          <w:vertAlign w:val="subscript"/>
        </w:rPr>
        <w:t>2</w:t>
      </w:r>
      <w:r>
        <w:t>:Ar</w:t>
      </w:r>
    </w:p>
    <w:p w:rsidR="00171964" w:rsidRDefault="00171964" w:rsidP="00906D95">
      <w:pPr>
        <w:pStyle w:val="ListParagraph"/>
        <w:numPr>
          <w:ilvl w:val="0"/>
          <w:numId w:val="10"/>
        </w:numPr>
      </w:pPr>
      <w:r>
        <w:t xml:space="preserve">Pressure: 1 </w:t>
      </w:r>
      <w:proofErr w:type="spellStart"/>
      <w:r>
        <w:t>mT</w:t>
      </w:r>
      <w:proofErr w:type="spellEnd"/>
    </w:p>
    <w:p w:rsidR="00171964" w:rsidRDefault="00171964" w:rsidP="00906D95">
      <w:pPr>
        <w:pStyle w:val="ListParagraph"/>
        <w:numPr>
          <w:ilvl w:val="0"/>
          <w:numId w:val="10"/>
        </w:numPr>
      </w:pPr>
      <w:r>
        <w:t>DC Voltage: ~ 180V (automatically controlled)</w:t>
      </w:r>
    </w:p>
    <w:p w:rsidR="009E5FE1" w:rsidRDefault="009E5FE1" w:rsidP="00D22F71">
      <w:pPr>
        <w:pStyle w:val="Heading2App"/>
      </w:pPr>
      <w:r>
        <w:lastRenderedPageBreak/>
        <w:t>Backside oxide etch</w:t>
      </w:r>
    </w:p>
    <w:p w:rsidR="009E5FE1" w:rsidRDefault="009E5FE1" w:rsidP="00E42D5A">
      <w:r>
        <w:t xml:space="preserve">Commercially available graphene and </w:t>
      </w:r>
      <w:proofErr w:type="gramStart"/>
      <w:r>
        <w:t>thermally-grown</w:t>
      </w:r>
      <w:proofErr w:type="gramEnd"/>
      <w:r>
        <w:t xml:space="preserve"> SiO</w:t>
      </w:r>
      <w:r w:rsidRPr="009E5FE1">
        <w:rPr>
          <w:vertAlign w:val="subscript"/>
        </w:rPr>
        <w:t>2</w:t>
      </w:r>
      <w:r>
        <w:t xml:space="preserve"> over silicon substrates come with an oxide on the </w:t>
      </w:r>
      <w:r w:rsidR="00E42D5A">
        <w:t xml:space="preserve">on both the top-side and </w:t>
      </w:r>
      <w:r>
        <w:t>back</w:t>
      </w:r>
      <w:r w:rsidR="00E42D5A">
        <w:t>-</w:t>
      </w:r>
      <w:r>
        <w:t>side of the substrate, that is, the oxide is on both sides of the silicon carrier wafer.</w:t>
      </w:r>
      <w:r w:rsidR="00E42D5A">
        <w:t xml:space="preserve"> The </w:t>
      </w:r>
      <w:proofErr w:type="gramStart"/>
      <w:r w:rsidR="00E42D5A">
        <w:t>top-side</w:t>
      </w:r>
      <w:proofErr w:type="gramEnd"/>
      <w:r w:rsidR="00E42D5A">
        <w:t xml:space="preserve"> oxide is grown over the finished silicon face and acts as the back-gate oxide. The </w:t>
      </w:r>
      <w:proofErr w:type="gramStart"/>
      <w:r w:rsidR="00E42D5A">
        <w:t>top-side</w:t>
      </w:r>
      <w:proofErr w:type="gramEnd"/>
      <w:r w:rsidR="00E42D5A">
        <w:t xml:space="preserve"> oxide is the back-gate oxide that carrier the transferred graphene.</w:t>
      </w:r>
      <w:r>
        <w:t xml:space="preserve"> The </w:t>
      </w:r>
      <w:proofErr w:type="gramStart"/>
      <w:r>
        <w:t>back-side</w:t>
      </w:r>
      <w:proofErr w:type="gramEnd"/>
      <w:r>
        <w:t xml:space="preserve"> oxide</w:t>
      </w:r>
      <w:r w:rsidR="00E42D5A">
        <w:t xml:space="preserve"> is a byproduct of the thermal growth process. The </w:t>
      </w:r>
      <w:proofErr w:type="gramStart"/>
      <w:r w:rsidR="00E42D5A">
        <w:t>back-side</w:t>
      </w:r>
      <w:proofErr w:type="gramEnd"/>
      <w:r w:rsidR="00E42D5A">
        <w:t xml:space="preserve"> oxide</w:t>
      </w:r>
      <w:r>
        <w:t xml:space="preserve"> prevents electrical contact to the silicon substrate and should be removed prior to any measurements. This can be confirmed by optically inspecting the </w:t>
      </w:r>
      <w:proofErr w:type="gramStart"/>
      <w:r>
        <w:t>back side</w:t>
      </w:r>
      <w:proofErr w:type="gramEnd"/>
      <w:r>
        <w:t xml:space="preserve"> of the carrier wafer: if the backside is any color other than grey th</w:t>
      </w:r>
      <w:r w:rsidR="00C06C40">
        <w:t xml:space="preserve">en it is covered with an oxide. Pictures depicting the </w:t>
      </w:r>
      <w:proofErr w:type="gramStart"/>
      <w:r w:rsidR="00C06C40">
        <w:t>back side</w:t>
      </w:r>
      <w:proofErr w:type="gramEnd"/>
      <w:r w:rsidR="00C06C40">
        <w:t xml:space="preserve"> of the sample (graphene facing down) are shown in </w:t>
      </w:r>
      <w:r w:rsidR="00E42D5A">
        <w:fldChar w:fldCharType="begin"/>
      </w:r>
      <w:r w:rsidR="00E42D5A">
        <w:instrText xml:space="preserve"> REF _Ref490004157 \h </w:instrText>
      </w:r>
      <w:r w:rsidR="00E42D5A">
        <w:fldChar w:fldCharType="separate"/>
      </w:r>
      <w:r w:rsidR="00E42D5A">
        <w:t xml:space="preserve">Figure </w:t>
      </w:r>
      <w:r w:rsidR="00E42D5A">
        <w:rPr>
          <w:noProof/>
          <w:cs/>
        </w:rPr>
        <w:t>‎</w:t>
      </w:r>
      <w:r w:rsidR="00E42D5A">
        <w:rPr>
          <w:noProof/>
        </w:rPr>
        <w:t>A</w:t>
      </w:r>
      <w:r w:rsidR="00E42D5A">
        <w:t>.</w:t>
      </w:r>
      <w:r w:rsidR="00E42D5A">
        <w:rPr>
          <w:noProof/>
        </w:rPr>
        <w:t>1</w:t>
      </w:r>
      <w:r w:rsidR="00E42D5A">
        <w:fldChar w:fldCharType="end"/>
      </w:r>
      <w:r w:rsidR="00C06C40">
        <w:t>, showing the back side before and after the removal of the back</w:t>
      </w:r>
      <w:r w:rsidR="007B065F">
        <w:t>-</w:t>
      </w:r>
      <w:r w:rsidR="00C06C40">
        <w:t>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06C40" w:rsidTr="00C06C40">
        <w:tc>
          <w:tcPr>
            <w:tcW w:w="4675" w:type="dxa"/>
          </w:tcPr>
          <w:p w:rsidR="00C06C40" w:rsidRDefault="00C06C40" w:rsidP="00C06C40">
            <w:pPr>
              <w:ind w:firstLine="0"/>
            </w:pPr>
            <w:r>
              <w:rPr>
                <w:noProof/>
              </w:rPr>
              <w:drawing>
                <wp:inline distT="0" distB="0" distL="0" distR="0">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C06C40" w:rsidRDefault="00C06C40" w:rsidP="00E417FD">
            <w:pPr>
              <w:keepNext/>
              <w:ind w:firstLine="0"/>
            </w:pPr>
            <w:r>
              <w:rPr>
                <w:noProof/>
              </w:rPr>
              <w:drawing>
                <wp:inline distT="0" distB="0" distL="0" distR="0">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C06C40" w:rsidRDefault="00E417FD" w:rsidP="0050608B">
      <w:pPr>
        <w:pStyle w:val="Caption"/>
      </w:pPr>
      <w:bookmarkStart w:id="45" w:name="_Ref490004157"/>
      <w:r>
        <w:t xml:space="preserve">Figure </w:t>
      </w:r>
      <w:fldSimple w:instr=" STYLEREF 1 \s ">
        <w:r w:rsidR="00BB55FD">
          <w:rPr>
            <w:noProof/>
            <w:cs/>
          </w:rPr>
          <w:t>‎</w:t>
        </w:r>
        <w:r w:rsidR="00BB55FD">
          <w:rPr>
            <w:noProof/>
          </w:rPr>
          <w:t>0</w:t>
        </w:r>
      </w:fldSimple>
      <w:r w:rsidR="00BB55FD">
        <w:t>.</w:t>
      </w:r>
      <w:fldSimple w:instr=" SEQ Figure \* ARABIC \s 1 ">
        <w:r w:rsidR="00BB55FD">
          <w:rPr>
            <w:noProof/>
          </w:rPr>
          <w:t>1</w:t>
        </w:r>
      </w:fldSimple>
      <w:bookmarkEnd w:id="45"/>
      <w:r>
        <w:t xml:space="preserve">(a) Before, and (b) after the removal of the </w:t>
      </w:r>
      <w:proofErr w:type="gramStart"/>
      <w:r>
        <w:t>back-side</w:t>
      </w:r>
      <w:proofErr w:type="gramEnd"/>
      <w:r>
        <w:t xml:space="preserve"> oxide from the silicon sample. The back-gate oxide is deposited on the </w:t>
      </w:r>
      <w:proofErr w:type="gramStart"/>
      <w:r>
        <w:t>top-side</w:t>
      </w:r>
      <w:proofErr w:type="gramEnd"/>
      <w:r>
        <w:t xml:space="preserve"> of the sample, while the back-side oxide growth is a byproduct of the thermal oxide growth process.</w:t>
      </w:r>
    </w:p>
    <w:p w:rsidR="00624B92" w:rsidRPr="009E5FE1" w:rsidRDefault="00045D15" w:rsidP="00624B92">
      <w:r>
        <w:t xml:space="preserve">Before doing any processing on the back side, the top-side oxide and graphene should be covered by spin coating PMMA or photoresist over it to prevent scratching the graphene during the etch of the back-side oxide. The </w:t>
      </w:r>
      <w:proofErr w:type="gramStart"/>
      <w:r>
        <w:t>back-side</w:t>
      </w:r>
      <w:proofErr w:type="gramEnd"/>
      <w:r>
        <w:t xml:space="preserve"> oxide can be removed using RIE or by floating it over BHF. We prefer the use of RIE etching because it is </w:t>
      </w:r>
      <w:proofErr w:type="gramStart"/>
      <w:r>
        <w:t>more safe</w:t>
      </w:r>
      <w:proofErr w:type="gramEnd"/>
      <w:r>
        <w:t xml:space="preserve"> and less prone to accidental damage to the graphene features if the sample falls into the BHF.</w:t>
      </w:r>
      <w:r w:rsidR="00624B92">
        <w:t xml:space="preserve"> When using an RIE oxide etch recipe, the etch time and recipe should be carefully set up to prevent, and remove, any polymer formation on the silicon surface as it would increase the contact resistance to the back gate</w:t>
      </w:r>
      <w:r w:rsidR="009461C1">
        <w:t xml:space="preserve"> (the </w:t>
      </w:r>
      <w:r w:rsidR="00567668">
        <w:t>silicon</w:t>
      </w:r>
      <w:r w:rsidR="009461C1">
        <w:t>)</w:t>
      </w:r>
      <w:r w:rsidR="00624B92">
        <w:t>.</w:t>
      </w:r>
    </w:p>
    <w:p w:rsidR="00752EC4" w:rsidRDefault="00632C08" w:rsidP="00002B29">
      <w:pPr>
        <w:pStyle w:val="Heading1App"/>
      </w:pPr>
      <w:bookmarkStart w:id="46" w:name="_Ref489899167"/>
      <w:r>
        <w:lastRenderedPageBreak/>
        <w:t>Fabrication of a Dual-Gated Graphene FET</w:t>
      </w:r>
      <w:bookmarkEnd w:id="46"/>
    </w:p>
    <w:p w:rsidR="001C7C42" w:rsidRDefault="00851E30" w:rsidP="00751D1C">
      <w:r>
        <w:t xml:space="preserve">We go through the details of fabricating a dual-gated graphene FET. This procedure is identical for neurons, synapses and diodes, except for the e-beam mask used to shape the top gate. </w:t>
      </w:r>
      <w:r w:rsidR="008E7455">
        <w:t>The processing parameters follow the values outlines in</w:t>
      </w:r>
      <w:r w:rsidR="001771E9">
        <w:t xml:space="preserve"> Appendix A</w:t>
      </w:r>
      <w:r w:rsidR="008E7455">
        <w:t>.</w:t>
      </w:r>
      <w:r w:rsidR="009A4AD4">
        <w:t xml:space="preserve"> The steps </w:t>
      </w:r>
      <w:proofErr w:type="gramStart"/>
      <w:r w:rsidR="009A4AD4">
        <w:t>are numbered</w:t>
      </w:r>
      <w:proofErr w:type="gramEnd"/>
      <w:r w:rsidR="009A4AD4">
        <w:t xml:space="preserve"> according to </w:t>
      </w:r>
      <w:r w:rsidR="009A6F1A">
        <w:t>t</w:t>
      </w:r>
      <w:r w:rsidR="009A4AD4">
        <w:t>heir order.</w:t>
      </w:r>
      <w:r w:rsidR="00751D1C">
        <w:t xml:space="preserve"> Note that the devices presented in this work were all fabricated using CVD graphene over 285 nm of thermal SiO</w:t>
      </w:r>
      <w:r w:rsidR="00751D1C" w:rsidRPr="00751D1C">
        <w:rPr>
          <w:vertAlign w:val="subscript"/>
        </w:rPr>
        <w:t>2</w:t>
      </w:r>
      <w:r w:rsidR="00751D1C">
        <w:t>, procured from Graphene Supermarket. The top gate oxide was 10 nm of Al</w:t>
      </w:r>
      <w:r w:rsidR="00751D1C" w:rsidRPr="00751D1C">
        <w:rPr>
          <w:vertAlign w:val="subscript"/>
        </w:rPr>
        <w:t>2</w:t>
      </w:r>
      <w:r w:rsidR="00751D1C">
        <w:t>O</w:t>
      </w:r>
      <w:r w:rsidR="00751D1C" w:rsidRPr="00751D1C">
        <w:rPr>
          <w:vertAlign w:val="subscript"/>
        </w:rPr>
        <w:t>3</w:t>
      </w:r>
      <w:r w:rsidR="00751D1C">
        <w:t xml:space="preserve">, and the top gate metal was 25 nm thick, e-beam evaporated aluminum. The contact stack was </w:t>
      </w:r>
      <w:proofErr w:type="spellStart"/>
      <w:r w:rsidR="00751D1C">
        <w:t>Ti</w:t>
      </w:r>
      <w:proofErr w:type="spellEnd"/>
      <w:r w:rsidR="00751D1C">
        <w:t>/</w:t>
      </w:r>
      <w:proofErr w:type="spellStart"/>
      <w:r w:rsidR="00751D1C">
        <w:t>Pd</w:t>
      </w:r>
      <w:proofErr w:type="spellEnd"/>
      <w:r w:rsidR="00751D1C">
        <w:t xml:space="preserve"> with thicknesses 1.5/40 nm.</w:t>
      </w:r>
    </w:p>
    <w:p w:rsidR="00727B3A" w:rsidRDefault="00727B3A" w:rsidP="00D22F71">
      <w:pPr>
        <w:pStyle w:val="Heading2App"/>
      </w:pPr>
      <w:r>
        <w:t>Preprocessing Anneal</w:t>
      </w:r>
    </w:p>
    <w:p w:rsidR="00195CEF" w:rsidRPr="00195CEF" w:rsidRDefault="00195CEF" w:rsidP="00195CEF">
      <w:r>
        <w:t>The preprocessing anneal is crucial to remove any PMMA residual from the graphene transfer step and is typically performed for at least 4 hours before any fabrication.</w:t>
      </w:r>
    </w:p>
    <w:p w:rsidR="00413D5F" w:rsidRDefault="00D85F80" w:rsidP="003111D6">
      <w:pPr>
        <w:pStyle w:val="Heading2App"/>
      </w:pPr>
      <w:r>
        <w:t xml:space="preserve">Contact </w:t>
      </w:r>
      <w:r w:rsidR="00727B3A" w:rsidRPr="005A5660">
        <w:t>Photolithography</w:t>
      </w:r>
    </w:p>
    <w:p w:rsidR="00413D5F" w:rsidRPr="00413D5F" w:rsidRDefault="00413D5F" w:rsidP="00906D95">
      <w:pPr>
        <w:pStyle w:val="ListParagraph"/>
        <w:numPr>
          <w:ilvl w:val="0"/>
          <w:numId w:val="11"/>
        </w:numPr>
      </w:pPr>
      <w:r>
        <w:t>Spin coating the photoresist and contact layer lithography</w:t>
      </w:r>
      <w:r w:rsidR="009A4AD4">
        <w:t xml:space="preserve"> as shown in </w:t>
      </w:r>
      <w:r w:rsidR="009A4AD4">
        <w:fldChar w:fldCharType="begin"/>
      </w:r>
      <w:r w:rsidR="009A4AD4">
        <w:instrText xml:space="preserve"> REF _Ref490094791 \h </w:instrText>
      </w:r>
      <w:r w:rsidR="009A4AD4">
        <w:fldChar w:fldCharType="separate"/>
      </w:r>
      <w:r w:rsidR="008859F5">
        <w:t xml:space="preserve">Figure </w:t>
      </w:r>
      <w:r w:rsidR="008859F5">
        <w:rPr>
          <w:noProof/>
          <w:cs/>
        </w:rPr>
        <w:t>‎</w:t>
      </w:r>
      <w:r w:rsidR="008859F5">
        <w:rPr>
          <w:noProof/>
        </w:rPr>
        <w:t>B</w:t>
      </w:r>
      <w:r w:rsidR="008859F5">
        <w:t>.</w:t>
      </w:r>
      <w:r w:rsidR="008859F5">
        <w:rPr>
          <w:noProof/>
        </w:rPr>
        <w:t>2</w:t>
      </w:r>
      <w:r w:rsidR="009A4AD4">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13D5F" w:rsidTr="00413D5F">
        <w:tc>
          <w:tcPr>
            <w:tcW w:w="4675" w:type="dxa"/>
            <w:vAlign w:val="center"/>
          </w:tcPr>
          <w:p w:rsidR="00413D5F" w:rsidRDefault="00413D5F" w:rsidP="00413D5F">
            <w:pPr>
              <w:ind w:firstLine="0"/>
              <w:jc w:val="center"/>
            </w:pPr>
            <w:r>
              <w:rPr>
                <w:noProof/>
              </w:rPr>
              <w:drawing>
                <wp:inline distT="0" distB="0" distL="0" distR="0">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ind w:firstLine="0"/>
              <w:jc w:val="center"/>
            </w:pPr>
            <w:r>
              <w:t>(a)</w:t>
            </w:r>
          </w:p>
        </w:tc>
        <w:tc>
          <w:tcPr>
            <w:tcW w:w="4675" w:type="dxa"/>
            <w:vAlign w:val="center"/>
          </w:tcPr>
          <w:p w:rsidR="00413D5F" w:rsidRDefault="00413D5F" w:rsidP="00413D5F">
            <w:pPr>
              <w:ind w:firstLine="0"/>
              <w:jc w:val="center"/>
            </w:pPr>
            <w:r>
              <w:rPr>
                <w:noProof/>
              </w:rPr>
              <w:drawing>
                <wp:inline distT="0" distB="0" distL="0" distR="0">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413D5F" w:rsidRDefault="00413D5F" w:rsidP="00413D5F">
            <w:pPr>
              <w:keepNext/>
              <w:ind w:firstLine="0"/>
              <w:jc w:val="center"/>
            </w:pPr>
            <w:r>
              <w:t>(b)</w:t>
            </w:r>
          </w:p>
        </w:tc>
      </w:tr>
    </w:tbl>
    <w:p w:rsidR="00D11996" w:rsidRDefault="00413D5F" w:rsidP="0050608B">
      <w:pPr>
        <w:pStyle w:val="Caption"/>
        <w:rPr>
          <w:noProof/>
        </w:rPr>
      </w:pPr>
      <w:bookmarkStart w:id="47" w:name="_Ref490094791"/>
      <w:r>
        <w:t xml:space="preserve">Figure </w:t>
      </w:r>
      <w:fldSimple w:instr=" STYLEREF 1 \s ">
        <w:r w:rsidR="00BB55FD">
          <w:rPr>
            <w:noProof/>
            <w:cs/>
          </w:rPr>
          <w:t>‎</w:t>
        </w:r>
        <w:r w:rsidR="00BB55FD">
          <w:rPr>
            <w:noProof/>
          </w:rPr>
          <w:t>0</w:t>
        </w:r>
      </w:fldSimple>
      <w:r w:rsidR="00BB55FD">
        <w:t>.</w:t>
      </w:r>
      <w:fldSimple w:instr=" SEQ Figure \* ARABIC \s 1 ">
        <w:r w:rsidR="00BB55FD">
          <w:rPr>
            <w:noProof/>
          </w:rPr>
          <w:t>2</w:t>
        </w:r>
      </w:fldSimple>
      <w:bookmarkEnd w:id="47"/>
      <w:r>
        <w:t xml:space="preserve"> Sample cross-section after (a) Spin coating, and (b) </w:t>
      </w:r>
      <w:r>
        <w:rPr>
          <w:noProof/>
        </w:rPr>
        <w:t>photolithography and development of contact layer.</w:t>
      </w:r>
    </w:p>
    <w:p w:rsidR="00413D5F" w:rsidRDefault="00413D5F" w:rsidP="00906D95">
      <w:pPr>
        <w:pStyle w:val="ListParagraph"/>
        <w:numPr>
          <w:ilvl w:val="0"/>
          <w:numId w:val="11"/>
        </w:numPr>
      </w:pPr>
      <w:r>
        <w:t>Contact metal stack evaporation and lift-off</w:t>
      </w:r>
      <w:r w:rsidR="00402630">
        <w:t xml:space="preserve"> as shown in </w:t>
      </w:r>
      <w:r w:rsidR="00402630">
        <w:fldChar w:fldCharType="begin"/>
      </w:r>
      <w:r w:rsidR="00402630">
        <w:instrText xml:space="preserve"> REF _Ref490094800 \h </w:instrText>
      </w:r>
      <w:r w:rsidR="00402630">
        <w:fldChar w:fldCharType="separate"/>
      </w:r>
      <w:r w:rsidR="008859F5">
        <w:t xml:space="preserve">Figure </w:t>
      </w:r>
      <w:r w:rsidR="008859F5">
        <w:rPr>
          <w:noProof/>
          <w:cs/>
        </w:rPr>
        <w:t>‎</w:t>
      </w:r>
      <w:r w:rsidR="008859F5">
        <w:rPr>
          <w:noProof/>
        </w:rPr>
        <w:t>B</w:t>
      </w:r>
      <w:r w:rsidR="008859F5">
        <w:t>.</w:t>
      </w:r>
      <w:r w:rsidR="008859F5">
        <w:rPr>
          <w:noProof/>
        </w:rPr>
        <w:t>3</w:t>
      </w:r>
      <w:r w:rsidR="00402630">
        <w:fldChar w:fldCharType="end"/>
      </w:r>
      <w:r w:rsidR="002634D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3"/>
        <w:gridCol w:w="4517"/>
      </w:tblGrid>
      <w:tr w:rsidR="00413D5F" w:rsidTr="00B849B7">
        <w:tc>
          <w:tcPr>
            <w:tcW w:w="4675" w:type="dxa"/>
            <w:vAlign w:val="center"/>
          </w:tcPr>
          <w:p w:rsidR="00413D5F" w:rsidRDefault="00413D5F" w:rsidP="00B849B7">
            <w:pPr>
              <w:ind w:firstLine="0"/>
              <w:jc w:val="center"/>
            </w:pPr>
            <w:r>
              <w:rPr>
                <w:noProof/>
              </w:rPr>
              <w:drawing>
                <wp:inline distT="0" distB="0" distL="0" distR="0" wp14:anchorId="4AEC5A27" wp14:editId="684B67E7">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413D5F" w:rsidRDefault="00413D5F" w:rsidP="00B849B7">
            <w:pPr>
              <w:ind w:firstLine="0"/>
              <w:jc w:val="center"/>
            </w:pPr>
            <w:r>
              <w:t>(a)</w:t>
            </w:r>
          </w:p>
        </w:tc>
        <w:tc>
          <w:tcPr>
            <w:tcW w:w="4675" w:type="dxa"/>
            <w:vAlign w:val="center"/>
          </w:tcPr>
          <w:p w:rsidR="00413D5F" w:rsidRDefault="00413D5F" w:rsidP="00B849B7">
            <w:pPr>
              <w:ind w:firstLine="0"/>
              <w:jc w:val="center"/>
            </w:pPr>
            <w:r>
              <w:rPr>
                <w:noProof/>
              </w:rPr>
              <w:drawing>
                <wp:inline distT="0" distB="0" distL="0" distR="0" wp14:anchorId="2FDDEBAD" wp14:editId="6FA70EC2">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keepNext/>
              <w:ind w:firstLine="0"/>
              <w:jc w:val="center"/>
            </w:pPr>
            <w:r>
              <w:t>(b)</w:t>
            </w:r>
          </w:p>
        </w:tc>
      </w:tr>
    </w:tbl>
    <w:p w:rsidR="00413D5F" w:rsidRDefault="00413D5F" w:rsidP="0050608B">
      <w:pPr>
        <w:pStyle w:val="Caption"/>
        <w:rPr>
          <w:noProof/>
        </w:rPr>
      </w:pPr>
      <w:bookmarkStart w:id="48" w:name="_Ref490094800"/>
      <w:r>
        <w:t xml:space="preserve">Figure </w:t>
      </w:r>
      <w:fldSimple w:instr=" STYLEREF 1 \s ">
        <w:r w:rsidR="00BB55FD">
          <w:rPr>
            <w:noProof/>
            <w:cs/>
          </w:rPr>
          <w:t>‎</w:t>
        </w:r>
        <w:r w:rsidR="00BB55FD">
          <w:rPr>
            <w:noProof/>
          </w:rPr>
          <w:t>0</w:t>
        </w:r>
      </w:fldSimple>
      <w:r w:rsidR="00BB55FD">
        <w:t>.</w:t>
      </w:r>
      <w:fldSimple w:instr=" SEQ Figure \* ARABIC \s 1 ">
        <w:r w:rsidR="00BB55FD">
          <w:rPr>
            <w:noProof/>
          </w:rPr>
          <w:t>3</w:t>
        </w:r>
      </w:fldSimple>
      <w:bookmarkEnd w:id="48"/>
      <w:r w:rsidRPr="00413D5F">
        <w:t xml:space="preserve"> </w:t>
      </w:r>
      <w:r>
        <w:t xml:space="preserve">Sample cross-section after (a) contact stack evaporation, and (b) </w:t>
      </w:r>
      <w:r>
        <w:rPr>
          <w:noProof/>
        </w:rPr>
        <w:t>contacts lift-off.</w:t>
      </w:r>
    </w:p>
    <w:p w:rsidR="00B849B7" w:rsidRDefault="00C03EC6" w:rsidP="00C03EC6">
      <w:r>
        <w:fldChar w:fldCharType="begin"/>
      </w:r>
      <w:r>
        <w:instrText xml:space="preserve"> REF _Ref490093674 \h </w:instrText>
      </w:r>
      <w:r>
        <w:fldChar w:fldCharType="separate"/>
      </w:r>
      <w:r w:rsidR="008859F5">
        <w:t xml:space="preserve">Figure </w:t>
      </w:r>
      <w:r w:rsidR="008859F5">
        <w:rPr>
          <w:noProof/>
          <w:cs/>
        </w:rPr>
        <w:t>‎</w:t>
      </w:r>
      <w:r w:rsidR="008859F5">
        <w:rPr>
          <w:noProof/>
        </w:rPr>
        <w:t>B</w:t>
      </w:r>
      <w:r w:rsidR="008859F5">
        <w:t>.</w:t>
      </w:r>
      <w:r w:rsidR="008859F5">
        <w:rPr>
          <w:noProof/>
        </w:rPr>
        <w:t>4</w:t>
      </w:r>
      <w:r>
        <w:fldChar w:fldCharType="end"/>
      </w:r>
      <w:r>
        <w:t xml:space="preserve"> shows a</w:t>
      </w:r>
      <w:r w:rsidR="00B849B7">
        <w:t>n optical microscope image of the sample after steps (1) and (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B849B7" w:rsidTr="00B849B7">
        <w:tc>
          <w:tcPr>
            <w:tcW w:w="4675" w:type="dxa"/>
            <w:vAlign w:val="center"/>
          </w:tcPr>
          <w:p w:rsidR="00B849B7" w:rsidRDefault="00B849B7" w:rsidP="00B849B7">
            <w:pPr>
              <w:ind w:firstLine="0"/>
              <w:jc w:val="center"/>
            </w:pPr>
            <w:r>
              <w:rPr>
                <w:noProof/>
              </w:rPr>
              <w:lastRenderedPageBreak/>
              <w:drawing>
                <wp:inline distT="0" distB="0" distL="0" distR="0" wp14:anchorId="0349184C" wp14:editId="2635DFB9">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ind w:firstLine="0"/>
              <w:jc w:val="center"/>
            </w:pPr>
            <w:r>
              <w:t>(a)</w:t>
            </w:r>
          </w:p>
        </w:tc>
        <w:tc>
          <w:tcPr>
            <w:tcW w:w="4675" w:type="dxa"/>
            <w:vAlign w:val="center"/>
          </w:tcPr>
          <w:p w:rsidR="00B849B7" w:rsidRDefault="00B849B7" w:rsidP="00B849B7">
            <w:pPr>
              <w:ind w:firstLine="0"/>
              <w:jc w:val="center"/>
            </w:pPr>
            <w:r>
              <w:rPr>
                <w:noProof/>
              </w:rPr>
              <w:drawing>
                <wp:inline distT="0" distB="0" distL="0" distR="0" wp14:anchorId="7BD473F4" wp14:editId="20714DE1">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keepNext/>
              <w:ind w:firstLine="0"/>
              <w:jc w:val="center"/>
            </w:pPr>
            <w:r>
              <w:t>(b)</w:t>
            </w:r>
          </w:p>
        </w:tc>
      </w:tr>
    </w:tbl>
    <w:p w:rsidR="00B849B7" w:rsidRDefault="00B849B7" w:rsidP="0050608B">
      <w:pPr>
        <w:pStyle w:val="Caption"/>
        <w:rPr>
          <w:noProof/>
        </w:rPr>
      </w:pPr>
      <w:bookmarkStart w:id="49" w:name="_Ref490093674"/>
      <w:r>
        <w:t xml:space="preserve">Figure </w:t>
      </w:r>
      <w:fldSimple w:instr=" STYLEREF 1 \s ">
        <w:r w:rsidR="00BB55FD">
          <w:rPr>
            <w:noProof/>
            <w:cs/>
          </w:rPr>
          <w:t>‎</w:t>
        </w:r>
        <w:r w:rsidR="00BB55FD">
          <w:rPr>
            <w:noProof/>
          </w:rPr>
          <w:t>0</w:t>
        </w:r>
      </w:fldSimple>
      <w:r w:rsidR="00BB55FD">
        <w:t>.</w:t>
      </w:r>
      <w:fldSimple w:instr=" SEQ Figure \* ARABIC \s 1 ">
        <w:r w:rsidR="00BB55FD">
          <w:rPr>
            <w:noProof/>
          </w:rPr>
          <w:t>4</w:t>
        </w:r>
      </w:fldSimple>
      <w:bookmarkEnd w:id="49"/>
      <w:r w:rsidRPr="00413D5F">
        <w:t xml:space="preserve"> </w:t>
      </w:r>
      <w:r w:rsidR="00C57444">
        <w:t xml:space="preserve">Optical microscope image after </w:t>
      </w:r>
      <w:r>
        <w:t xml:space="preserve">(a) contact </w:t>
      </w:r>
      <w:r w:rsidR="00C57444">
        <w:t>photolithography</w:t>
      </w:r>
      <w:r>
        <w:t xml:space="preserve">, and (b) </w:t>
      </w:r>
      <w:r>
        <w:rPr>
          <w:noProof/>
        </w:rPr>
        <w:t>contacts lift-off.</w:t>
      </w:r>
    </w:p>
    <w:p w:rsidR="00D85F80" w:rsidRDefault="00D85F80" w:rsidP="003111D6">
      <w:pPr>
        <w:pStyle w:val="Heading2App"/>
      </w:pPr>
      <w:r>
        <w:t>Channel Definition</w:t>
      </w:r>
    </w:p>
    <w:p w:rsidR="002634DC" w:rsidRPr="00413D5F" w:rsidRDefault="002634DC" w:rsidP="00906D95">
      <w:pPr>
        <w:pStyle w:val="ListParagraph"/>
        <w:numPr>
          <w:ilvl w:val="0"/>
          <w:numId w:val="12"/>
        </w:numPr>
      </w:pPr>
      <w:r>
        <w:t>Spin coating the photoresist and the channel etch mask</w:t>
      </w:r>
      <w:r w:rsidR="00B30D32">
        <w:t xml:space="preserve"> as shown </w:t>
      </w:r>
      <w:r w:rsidR="00B30D32">
        <w:fldChar w:fldCharType="begin"/>
      </w:r>
      <w:r w:rsidR="00B30D32">
        <w:instrText xml:space="preserve"> REF _Ref490094807 \h </w:instrText>
      </w:r>
      <w:r w:rsidR="00B30D32">
        <w:fldChar w:fldCharType="separate"/>
      </w:r>
      <w:r w:rsidR="008859F5">
        <w:t xml:space="preserve">Figure </w:t>
      </w:r>
      <w:r w:rsidR="008859F5">
        <w:rPr>
          <w:noProof/>
          <w:cs/>
        </w:rPr>
        <w:t>‎</w:t>
      </w:r>
      <w:r w:rsidR="008859F5">
        <w:rPr>
          <w:noProof/>
        </w:rPr>
        <w:t>B</w:t>
      </w:r>
      <w:r w:rsidR="008859F5">
        <w:t>.</w:t>
      </w:r>
      <w:r w:rsidR="008859F5">
        <w:rPr>
          <w:noProof/>
        </w:rPr>
        <w:t>5</w:t>
      </w:r>
      <w:r w:rsidR="00B30D32">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79FC2B03" wp14:editId="5A0B0CAC">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74F2029D" wp14:editId="035B42F7">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50608B">
      <w:pPr>
        <w:pStyle w:val="Caption"/>
        <w:rPr>
          <w:noProof/>
        </w:rPr>
      </w:pPr>
      <w:bookmarkStart w:id="50" w:name="_Ref490094807"/>
      <w:r>
        <w:t xml:space="preserve">Figure </w:t>
      </w:r>
      <w:fldSimple w:instr=" STYLEREF 1 \s ">
        <w:r w:rsidR="00BB55FD">
          <w:rPr>
            <w:noProof/>
            <w:cs/>
          </w:rPr>
          <w:t>‎</w:t>
        </w:r>
        <w:r w:rsidR="00BB55FD">
          <w:rPr>
            <w:noProof/>
          </w:rPr>
          <w:t>0</w:t>
        </w:r>
      </w:fldSimple>
      <w:r w:rsidR="00BB55FD">
        <w:t>.</w:t>
      </w:r>
      <w:fldSimple w:instr=" SEQ Figure \* ARABIC \s 1 ">
        <w:r w:rsidR="00BB55FD">
          <w:rPr>
            <w:noProof/>
          </w:rPr>
          <w:t>5</w:t>
        </w:r>
      </w:fldSimple>
      <w:bookmarkEnd w:id="50"/>
      <w:r>
        <w:t xml:space="preserve"> Sample cross-section after (a) Spin coating, and (b) </w:t>
      </w:r>
      <w:r>
        <w:rPr>
          <w:noProof/>
        </w:rPr>
        <w:t xml:space="preserve">photolithography and development of </w:t>
      </w:r>
      <w:r w:rsidR="00183089">
        <w:rPr>
          <w:noProof/>
        </w:rPr>
        <w:t>channel etch mask</w:t>
      </w:r>
      <w:r>
        <w:rPr>
          <w:noProof/>
        </w:rPr>
        <w:t>.</w:t>
      </w:r>
    </w:p>
    <w:p w:rsidR="002634DC" w:rsidRDefault="00A1653B" w:rsidP="00906D95">
      <w:pPr>
        <w:pStyle w:val="ListParagraph"/>
        <w:numPr>
          <w:ilvl w:val="0"/>
          <w:numId w:val="12"/>
        </w:numPr>
      </w:pPr>
      <w:r>
        <w:t>O</w:t>
      </w:r>
      <w:r w:rsidRPr="00A1653B">
        <w:rPr>
          <w:vertAlign w:val="subscript"/>
        </w:rPr>
        <w:t>2</w:t>
      </w:r>
      <w:r>
        <w:t xml:space="preserve"> plasma etching of the exposed graphene using the RIE and removal of the etch mask</w:t>
      </w:r>
      <w:r w:rsidR="00CF4F90">
        <w:t xml:space="preserve"> as shown in </w:t>
      </w:r>
      <w:r w:rsidR="00CF4F90">
        <w:fldChar w:fldCharType="begin"/>
      </w:r>
      <w:r w:rsidR="00CF4F90">
        <w:instrText xml:space="preserve"> REF _Ref490094812 \h </w:instrText>
      </w:r>
      <w:r w:rsidR="00CF4F90">
        <w:fldChar w:fldCharType="separate"/>
      </w:r>
      <w:r w:rsidR="008859F5">
        <w:t xml:space="preserve">Figure </w:t>
      </w:r>
      <w:r w:rsidR="008859F5">
        <w:rPr>
          <w:noProof/>
          <w:cs/>
        </w:rPr>
        <w:t>‎</w:t>
      </w:r>
      <w:r w:rsidR="008859F5">
        <w:rPr>
          <w:noProof/>
        </w:rPr>
        <w:t>B</w:t>
      </w:r>
      <w:r w:rsidR="008859F5">
        <w:t>.</w:t>
      </w:r>
      <w:r w:rsidR="008859F5">
        <w:rPr>
          <w:noProof/>
        </w:rPr>
        <w:t>6</w:t>
      </w:r>
      <w:r w:rsidR="00CF4F9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5F24B001" wp14:editId="1D8111FF">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7157D7" w:rsidRDefault="007157D7" w:rsidP="00C573C7">
            <w:pPr>
              <w:ind w:firstLine="0"/>
              <w:jc w:val="center"/>
            </w:pPr>
          </w:p>
          <w:p w:rsidR="002634DC" w:rsidRDefault="002634DC" w:rsidP="00C573C7">
            <w:pPr>
              <w:ind w:firstLine="0"/>
              <w:jc w:val="center"/>
            </w:pPr>
            <w:r>
              <w:rPr>
                <w:noProof/>
              </w:rPr>
              <w:drawing>
                <wp:inline distT="0" distB="0" distL="0" distR="0" wp14:anchorId="7B9C323C" wp14:editId="32401664">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50608B">
      <w:pPr>
        <w:pStyle w:val="Caption"/>
        <w:rPr>
          <w:noProof/>
        </w:rPr>
      </w:pPr>
      <w:bookmarkStart w:id="51" w:name="_Ref490094812"/>
      <w:r>
        <w:t xml:space="preserve">Figure </w:t>
      </w:r>
      <w:fldSimple w:instr=" STYLEREF 1 \s ">
        <w:r w:rsidR="00BB55FD">
          <w:rPr>
            <w:noProof/>
            <w:cs/>
          </w:rPr>
          <w:t>‎</w:t>
        </w:r>
        <w:r w:rsidR="00BB55FD">
          <w:rPr>
            <w:noProof/>
          </w:rPr>
          <w:t>0</w:t>
        </w:r>
      </w:fldSimple>
      <w:r w:rsidR="00BB55FD">
        <w:t>.</w:t>
      </w:r>
      <w:fldSimple w:instr=" SEQ Figure \* ARABIC \s 1 ">
        <w:r w:rsidR="00BB55FD">
          <w:rPr>
            <w:noProof/>
          </w:rPr>
          <w:t>6</w:t>
        </w:r>
      </w:fldSimple>
      <w:bookmarkEnd w:id="51"/>
      <w:r w:rsidRPr="00413D5F">
        <w:t xml:space="preserve"> </w:t>
      </w:r>
      <w:r>
        <w:t xml:space="preserve">Sample cross-section (a) </w:t>
      </w:r>
      <w:r w:rsidR="00E21E41">
        <w:t>during channel definition</w:t>
      </w:r>
      <w:r>
        <w:t xml:space="preserve">, and (b) </w:t>
      </w:r>
      <w:r w:rsidR="00E21E41">
        <w:t xml:space="preserve">after </w:t>
      </w:r>
      <w:r w:rsidR="00E21E41">
        <w:rPr>
          <w:noProof/>
        </w:rPr>
        <w:t>etch mask removal</w:t>
      </w:r>
      <w:r>
        <w:rPr>
          <w:noProof/>
        </w:rPr>
        <w:t>.</w:t>
      </w:r>
      <w:r w:rsidR="00CE2908">
        <w:rPr>
          <w:noProof/>
        </w:rPr>
        <w:t xml:space="preserve"> The red arrows signifiy the O</w:t>
      </w:r>
      <w:r w:rsidR="00CE2908" w:rsidRPr="00CE2908">
        <w:rPr>
          <w:noProof/>
          <w:vertAlign w:val="subscript"/>
        </w:rPr>
        <w:t>2</w:t>
      </w:r>
      <w:r w:rsidR="00CE2908">
        <w:rPr>
          <w:noProof/>
        </w:rPr>
        <w:t xml:space="preserve"> plasma etching the exposed graphene.</w:t>
      </w:r>
    </w:p>
    <w:p w:rsidR="002634DC" w:rsidRDefault="00117898" w:rsidP="00C66F19">
      <w:r>
        <w:fldChar w:fldCharType="begin"/>
      </w:r>
      <w:r>
        <w:instrText xml:space="preserve"> REF _Ref490094818 \h </w:instrText>
      </w:r>
      <w:r>
        <w:fldChar w:fldCharType="separate"/>
      </w:r>
      <w:r w:rsidR="008859F5">
        <w:t xml:space="preserve">Figure </w:t>
      </w:r>
      <w:r w:rsidR="008859F5">
        <w:rPr>
          <w:noProof/>
          <w:cs/>
        </w:rPr>
        <w:t>‎</w:t>
      </w:r>
      <w:r w:rsidR="008859F5">
        <w:rPr>
          <w:noProof/>
        </w:rPr>
        <w:t>B</w:t>
      </w:r>
      <w:r w:rsidR="008859F5">
        <w:t>.</w:t>
      </w:r>
      <w:r w:rsidR="008859F5">
        <w:rPr>
          <w:noProof/>
        </w:rPr>
        <w:t>7</w:t>
      </w:r>
      <w:r>
        <w:fldChar w:fldCharType="end"/>
      </w:r>
      <w:r w:rsidR="00C1462C">
        <w:t xml:space="preserve"> </w:t>
      </w:r>
      <w:r w:rsidR="002634DC">
        <w:t>shows an optical microscope image of the sample after steps (1) and (2).</w:t>
      </w:r>
      <w:r w:rsidR="00553DE1">
        <w:t xml:space="preserve"> </w:t>
      </w:r>
      <w:r w:rsidR="00C66F19">
        <w:fldChar w:fldCharType="begin"/>
      </w:r>
      <w:r w:rsidR="00C66F19">
        <w:instrText xml:space="preserve"> REF _Ref490094818 \h </w:instrText>
      </w:r>
      <w:r w:rsidR="00C66F19">
        <w:fldChar w:fldCharType="separate"/>
      </w:r>
      <w:r w:rsidR="008859F5">
        <w:t xml:space="preserve">Figure </w:t>
      </w:r>
      <w:r w:rsidR="008859F5">
        <w:rPr>
          <w:noProof/>
          <w:cs/>
        </w:rPr>
        <w:t>‎</w:t>
      </w:r>
      <w:proofErr w:type="gramStart"/>
      <w:r w:rsidR="008859F5">
        <w:rPr>
          <w:noProof/>
        </w:rPr>
        <w:t>B</w:t>
      </w:r>
      <w:r w:rsidR="008859F5">
        <w:t>.</w:t>
      </w:r>
      <w:r w:rsidR="008859F5">
        <w:rPr>
          <w:noProof/>
        </w:rPr>
        <w:t>7</w:t>
      </w:r>
      <w:proofErr w:type="gramEnd"/>
      <w:r w:rsidR="00C66F19">
        <w:fldChar w:fldCharType="end"/>
      </w:r>
      <w:r w:rsidR="00553DE1">
        <w:t xml:space="preserve">(a) shows the tears in the graphene channel prior to the etch. After the etch no graphene is visible outside the etch mask as seen in </w:t>
      </w:r>
      <w:r w:rsidR="00C66F19">
        <w:fldChar w:fldCharType="begin"/>
      </w:r>
      <w:r w:rsidR="00C66F19">
        <w:instrText xml:space="preserve"> REF _Ref490094818 \h </w:instrText>
      </w:r>
      <w:r w:rsidR="00C66F19">
        <w:fldChar w:fldCharType="separate"/>
      </w:r>
      <w:r w:rsidR="008859F5">
        <w:t xml:space="preserve">Figure </w:t>
      </w:r>
      <w:r w:rsidR="008859F5">
        <w:rPr>
          <w:noProof/>
          <w:cs/>
        </w:rPr>
        <w:t>‎</w:t>
      </w:r>
      <w:proofErr w:type="gramStart"/>
      <w:r w:rsidR="008859F5">
        <w:rPr>
          <w:noProof/>
        </w:rPr>
        <w:t>B</w:t>
      </w:r>
      <w:r w:rsidR="008859F5">
        <w:t>.</w:t>
      </w:r>
      <w:r w:rsidR="008859F5">
        <w:rPr>
          <w:noProof/>
        </w:rPr>
        <w:t>7</w:t>
      </w:r>
      <w:proofErr w:type="gramEnd"/>
      <w:r w:rsidR="00C66F19">
        <w:fldChar w:fldCharType="end"/>
      </w:r>
      <w:r w:rsidR="00553DE1">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lastRenderedPageBreak/>
              <w:drawing>
                <wp:inline distT="0" distB="0" distL="0" distR="0" wp14:anchorId="5FA7D810" wp14:editId="4518C091">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61A063F3" wp14:editId="612742FB">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50608B">
      <w:pPr>
        <w:pStyle w:val="Caption"/>
        <w:rPr>
          <w:noProof/>
        </w:rPr>
      </w:pPr>
      <w:bookmarkStart w:id="52" w:name="_Ref490094818"/>
      <w:r>
        <w:t xml:space="preserve">Figure </w:t>
      </w:r>
      <w:fldSimple w:instr=" STYLEREF 1 \s ">
        <w:r w:rsidR="00BB55FD">
          <w:rPr>
            <w:noProof/>
            <w:cs/>
          </w:rPr>
          <w:t>‎</w:t>
        </w:r>
        <w:r w:rsidR="00BB55FD">
          <w:rPr>
            <w:noProof/>
          </w:rPr>
          <w:t>0</w:t>
        </w:r>
      </w:fldSimple>
      <w:r w:rsidR="00BB55FD">
        <w:t>.</w:t>
      </w:r>
      <w:fldSimple w:instr=" SEQ Figure \* ARABIC \s 1 ">
        <w:r w:rsidR="00BB55FD">
          <w:rPr>
            <w:noProof/>
          </w:rPr>
          <w:t>7</w:t>
        </w:r>
      </w:fldSimple>
      <w:bookmarkEnd w:id="52"/>
      <w:r w:rsidRPr="00413D5F">
        <w:t xml:space="preserve"> </w:t>
      </w:r>
      <w:r>
        <w:t xml:space="preserve">Optical microscope image after (a) contact photolithography, and (b) </w:t>
      </w:r>
      <w:r>
        <w:rPr>
          <w:noProof/>
        </w:rPr>
        <w:t>contacts lift-off.</w:t>
      </w:r>
    </w:p>
    <w:p w:rsidR="00727B3A" w:rsidRDefault="00D85F80" w:rsidP="003111D6">
      <w:pPr>
        <w:pStyle w:val="Heading2App"/>
      </w:pPr>
      <w:r>
        <w:t>Top Gate Oxide/Passivation Deposition</w:t>
      </w:r>
    </w:p>
    <w:p w:rsidR="00C573C7" w:rsidRPr="00413D5F" w:rsidRDefault="00183089" w:rsidP="003D2068">
      <w:r>
        <w:t xml:space="preserve">ALD </w:t>
      </w:r>
      <w:r w:rsidR="00C573C7">
        <w:t>seed</w:t>
      </w:r>
      <w:r>
        <w:t xml:space="preserve"> layer is evaporated then the ALD is performed over the seed</w:t>
      </w:r>
      <w:r w:rsidR="001F22DD">
        <w:t xml:space="preserve"> as shown in </w:t>
      </w:r>
      <w:r w:rsidR="00117898">
        <w:fldChar w:fldCharType="begin"/>
      </w:r>
      <w:r w:rsidR="00117898">
        <w:instrText xml:space="preserve"> REF _Ref490094837 \h </w:instrText>
      </w:r>
      <w:r w:rsidR="00117898">
        <w:fldChar w:fldCharType="separate"/>
      </w:r>
      <w:r w:rsidR="008859F5">
        <w:t xml:space="preserve">Figure </w:t>
      </w:r>
      <w:r w:rsidR="008859F5">
        <w:rPr>
          <w:noProof/>
          <w:cs/>
        </w:rPr>
        <w:t>‎</w:t>
      </w:r>
      <w:r w:rsidR="008859F5">
        <w:rPr>
          <w:noProof/>
        </w:rPr>
        <w:t>B</w:t>
      </w:r>
      <w:r w:rsidR="008859F5">
        <w:t>.</w:t>
      </w:r>
      <w:r w:rsidR="008859F5">
        <w:rPr>
          <w:noProof/>
        </w:rPr>
        <w:t>8</w:t>
      </w:r>
      <w:r w:rsidR="00117898">
        <w:fldChar w:fldCharType="end"/>
      </w:r>
      <w:r w:rsidR="00C573C7">
        <w:t>.</w:t>
      </w:r>
      <w:r w:rsidR="00D3125C">
        <w:t xml:space="preserve"> The top gate oxide also acts as a passivation to protect the channel from the environment. In our experiments, 10 nm of Al</w:t>
      </w:r>
      <w:r w:rsidR="00D3125C" w:rsidRPr="003D2068">
        <w:rPr>
          <w:vertAlign w:val="subscript"/>
        </w:rPr>
        <w:t>2</w:t>
      </w:r>
      <w:r w:rsidR="00D3125C">
        <w:t>O</w:t>
      </w:r>
      <w:r w:rsidR="00D3125C" w:rsidRPr="003D2068">
        <w:rPr>
          <w:vertAlign w:val="subscript"/>
        </w:rPr>
        <w:t>3</w:t>
      </w:r>
      <w:r w:rsidR="00D3125C">
        <w:t xml:space="preserve"> was enough to protect the graphene from environmental </w:t>
      </w:r>
      <w:r w:rsidR="003D2068">
        <w:t>dopants</w:t>
      </w:r>
      <w:r w:rsidR="00D312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573C7" w:rsidTr="00C4448D">
        <w:tc>
          <w:tcPr>
            <w:tcW w:w="4675" w:type="dxa"/>
            <w:vAlign w:val="bottom"/>
          </w:tcPr>
          <w:p w:rsidR="00C4448D" w:rsidRDefault="00C4448D" w:rsidP="00C4448D">
            <w:pPr>
              <w:ind w:firstLine="0"/>
              <w:jc w:val="center"/>
            </w:pPr>
          </w:p>
          <w:p w:rsidR="00C573C7" w:rsidRDefault="00C573C7" w:rsidP="00C4448D">
            <w:pPr>
              <w:ind w:firstLine="0"/>
              <w:jc w:val="center"/>
            </w:pPr>
            <w:r>
              <w:rPr>
                <w:noProof/>
              </w:rPr>
              <w:drawing>
                <wp:inline distT="0" distB="0" distL="0" distR="0" wp14:anchorId="36F1E9A2" wp14:editId="799CC2EA">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C573C7" w:rsidRDefault="00C573C7" w:rsidP="00C4448D">
            <w:pPr>
              <w:ind w:firstLine="0"/>
              <w:jc w:val="center"/>
            </w:pPr>
            <w:r>
              <w:t>(a)</w:t>
            </w:r>
          </w:p>
        </w:tc>
        <w:tc>
          <w:tcPr>
            <w:tcW w:w="4675" w:type="dxa"/>
            <w:vAlign w:val="bottom"/>
          </w:tcPr>
          <w:p w:rsidR="00C573C7" w:rsidRDefault="00C573C7" w:rsidP="00C4448D">
            <w:pPr>
              <w:ind w:firstLine="0"/>
              <w:jc w:val="center"/>
            </w:pPr>
            <w:r>
              <w:rPr>
                <w:noProof/>
              </w:rPr>
              <w:drawing>
                <wp:inline distT="0" distB="0" distL="0" distR="0" wp14:anchorId="0DEE8DC3" wp14:editId="13C123F8">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C573C7" w:rsidRDefault="00C573C7" w:rsidP="00C4448D">
            <w:pPr>
              <w:keepNext/>
              <w:ind w:firstLine="0"/>
              <w:jc w:val="center"/>
            </w:pPr>
            <w:r>
              <w:t>(b)</w:t>
            </w:r>
          </w:p>
        </w:tc>
      </w:tr>
    </w:tbl>
    <w:p w:rsidR="00C573C7" w:rsidRDefault="00C573C7" w:rsidP="0050608B">
      <w:pPr>
        <w:pStyle w:val="Caption"/>
        <w:rPr>
          <w:noProof/>
        </w:rPr>
      </w:pPr>
      <w:bookmarkStart w:id="53" w:name="_Ref490094837"/>
      <w:r>
        <w:t xml:space="preserve">Figure </w:t>
      </w:r>
      <w:fldSimple w:instr=" STYLEREF 1 \s ">
        <w:r w:rsidR="00BB55FD">
          <w:rPr>
            <w:noProof/>
            <w:cs/>
          </w:rPr>
          <w:t>‎</w:t>
        </w:r>
        <w:r w:rsidR="00BB55FD">
          <w:rPr>
            <w:noProof/>
          </w:rPr>
          <w:t>0</w:t>
        </w:r>
      </w:fldSimple>
      <w:r w:rsidR="00BB55FD">
        <w:t>.</w:t>
      </w:r>
      <w:fldSimple w:instr=" SEQ Figure \* ARABIC \s 1 ">
        <w:r w:rsidR="00BB55FD">
          <w:rPr>
            <w:noProof/>
          </w:rPr>
          <w:t>8</w:t>
        </w:r>
      </w:fldSimple>
      <w:bookmarkEnd w:id="53"/>
      <w:r>
        <w:t xml:space="preserve"> Sample cross-section after (a) </w:t>
      </w:r>
      <w:r w:rsidR="004B086A">
        <w:t>seed layer evaporation</w:t>
      </w:r>
      <w:r>
        <w:t>, and (b)</w:t>
      </w:r>
      <w:r w:rsidR="004B086A">
        <w:rPr>
          <w:noProof/>
        </w:rPr>
        <w:t xml:space="preserve"> top oxide ALD</w:t>
      </w:r>
      <w:r>
        <w:rPr>
          <w:noProof/>
        </w:rPr>
        <w:t>.</w:t>
      </w:r>
    </w:p>
    <w:p w:rsidR="00727B3A" w:rsidRDefault="00D85F80" w:rsidP="003111D6">
      <w:pPr>
        <w:pStyle w:val="Heading2App"/>
      </w:pPr>
      <w:r>
        <w:t>Top Gate Lithography</w:t>
      </w:r>
    </w:p>
    <w:p w:rsidR="00325790" w:rsidRPr="00325790" w:rsidRDefault="00325790" w:rsidP="00565C86">
      <w:r>
        <w:t xml:space="preserve">This step is only required if a top gate is needed. The </w:t>
      </w:r>
      <w:r w:rsidR="00565C86">
        <w:t xml:space="preserve">step </w:t>
      </w:r>
      <w:proofErr w:type="gramStart"/>
      <w:r w:rsidR="00565C86">
        <w:t>is used</w:t>
      </w:r>
      <w:proofErr w:type="gramEnd"/>
      <w:r w:rsidR="00565C86">
        <w:t xml:space="preserve"> for the fabrication of </w:t>
      </w:r>
      <w:r>
        <w:t>the neurons, synapses or diode oblique gates. The only difference is the e-beam mask used to pattern the top gate.</w:t>
      </w:r>
    </w:p>
    <w:p w:rsidR="00F201B2" w:rsidRPr="00413D5F" w:rsidRDefault="00F27A4A" w:rsidP="00906D95">
      <w:pPr>
        <w:pStyle w:val="ListParagraph"/>
        <w:numPr>
          <w:ilvl w:val="0"/>
          <w:numId w:val="13"/>
        </w:numPr>
      </w:pPr>
      <w:r>
        <w:t>S</w:t>
      </w:r>
      <w:r w:rsidR="00F201B2">
        <w:t xml:space="preserve">pin coating the </w:t>
      </w:r>
      <w:r w:rsidR="00645255">
        <w:t xml:space="preserve">e-beam </w:t>
      </w:r>
      <w:r w:rsidR="00F201B2">
        <w:t xml:space="preserve">resist and the </w:t>
      </w:r>
      <w:r w:rsidR="00645255">
        <w:t>e-beam lithography of top gate</w:t>
      </w:r>
      <w:r>
        <w:t xml:space="preserve"> as shown in </w:t>
      </w:r>
      <w:r>
        <w:fldChar w:fldCharType="begin"/>
      </w:r>
      <w:r>
        <w:instrText xml:space="preserve"> REF _Ref490094842 \h </w:instrText>
      </w:r>
      <w:r>
        <w:fldChar w:fldCharType="separate"/>
      </w:r>
      <w:r w:rsidR="008859F5">
        <w:t xml:space="preserve">Figure </w:t>
      </w:r>
      <w:r w:rsidR="008859F5">
        <w:rPr>
          <w:noProof/>
          <w:cs/>
        </w:rPr>
        <w:t>‎</w:t>
      </w:r>
      <w:r w:rsidR="008859F5">
        <w:rPr>
          <w:noProof/>
        </w:rPr>
        <w:t>B</w:t>
      </w:r>
      <w:r w:rsidR="008859F5">
        <w:t>.</w:t>
      </w:r>
      <w:r w:rsidR="008859F5">
        <w:rPr>
          <w:noProof/>
        </w:rPr>
        <w:t>9</w:t>
      </w:r>
      <w:r>
        <w:fldChar w:fldCharType="end"/>
      </w:r>
      <w:r>
        <w:t>.</w:t>
      </w:r>
      <w:r w:rsidR="0064525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117898">
        <w:tc>
          <w:tcPr>
            <w:tcW w:w="4675" w:type="dxa"/>
            <w:vAlign w:val="center"/>
          </w:tcPr>
          <w:p w:rsidR="00F201B2" w:rsidRDefault="00F201B2" w:rsidP="00117898">
            <w:pPr>
              <w:ind w:firstLine="0"/>
              <w:jc w:val="center"/>
            </w:pPr>
            <w:r>
              <w:rPr>
                <w:noProof/>
              </w:rPr>
              <w:lastRenderedPageBreak/>
              <w:drawing>
                <wp:inline distT="0" distB="0" distL="0" distR="0" wp14:anchorId="3AB6C7F7" wp14:editId="11220F2C">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62ACC68D" wp14:editId="1949F893">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50608B">
      <w:pPr>
        <w:pStyle w:val="Caption"/>
        <w:rPr>
          <w:noProof/>
        </w:rPr>
      </w:pPr>
      <w:bookmarkStart w:id="54" w:name="_Ref490094842"/>
      <w:r>
        <w:t xml:space="preserve">Figure </w:t>
      </w:r>
      <w:fldSimple w:instr=" STYLEREF 1 \s ">
        <w:r w:rsidR="00BB55FD">
          <w:rPr>
            <w:noProof/>
            <w:cs/>
          </w:rPr>
          <w:t>‎</w:t>
        </w:r>
        <w:r w:rsidR="00BB55FD">
          <w:rPr>
            <w:noProof/>
          </w:rPr>
          <w:t>0</w:t>
        </w:r>
      </w:fldSimple>
      <w:r w:rsidR="00BB55FD">
        <w:t>.</w:t>
      </w:r>
      <w:fldSimple w:instr=" SEQ Figure \* ARABIC \s 1 ">
        <w:r w:rsidR="00BB55FD">
          <w:rPr>
            <w:noProof/>
          </w:rPr>
          <w:t>9</w:t>
        </w:r>
      </w:fldSimple>
      <w:bookmarkEnd w:id="54"/>
      <w:r>
        <w:t xml:space="preserve"> Sample cross-section after (a) Spin coating, and (b) </w:t>
      </w:r>
      <w:r w:rsidR="00647A14">
        <w:rPr>
          <w:noProof/>
        </w:rPr>
        <w:t xml:space="preserve">e-beam </w:t>
      </w:r>
      <w:r>
        <w:rPr>
          <w:noProof/>
        </w:rPr>
        <w:t xml:space="preserve">lithography and development of </w:t>
      </w:r>
      <w:r w:rsidR="00647A14">
        <w:rPr>
          <w:noProof/>
        </w:rPr>
        <w:t>top gate</w:t>
      </w:r>
      <w:r w:rsidR="002F5C90">
        <w:rPr>
          <w:noProof/>
        </w:rPr>
        <w:t xml:space="preserve"> deposition mask</w:t>
      </w:r>
      <w:r>
        <w:rPr>
          <w:noProof/>
        </w:rPr>
        <w:t>.</w:t>
      </w:r>
    </w:p>
    <w:p w:rsidR="00F201B2" w:rsidRDefault="003D1353" w:rsidP="00906D95">
      <w:pPr>
        <w:pStyle w:val="ListParagraph"/>
        <w:numPr>
          <w:ilvl w:val="0"/>
          <w:numId w:val="13"/>
        </w:numPr>
      </w:pPr>
      <w:r>
        <w:t xml:space="preserve">Evaporation of the top gate metal stack and lift-off </w:t>
      </w:r>
      <w:r w:rsidR="00DA4D1F">
        <w:t xml:space="preserve">as shown in </w:t>
      </w:r>
      <w:r w:rsidR="00DA4D1F">
        <w:fldChar w:fldCharType="begin"/>
      </w:r>
      <w:r w:rsidR="00DA4D1F">
        <w:instrText xml:space="preserve"> REF _Ref490094851 \h </w:instrText>
      </w:r>
      <w:r w:rsidR="00DA4D1F">
        <w:fldChar w:fldCharType="separate"/>
      </w:r>
      <w:r w:rsidR="008859F5">
        <w:t xml:space="preserve">Figure </w:t>
      </w:r>
      <w:r w:rsidR="008859F5">
        <w:rPr>
          <w:noProof/>
          <w:cs/>
        </w:rPr>
        <w:t>‎</w:t>
      </w:r>
      <w:r w:rsidR="008859F5">
        <w:rPr>
          <w:noProof/>
        </w:rPr>
        <w:t>B</w:t>
      </w:r>
      <w:r w:rsidR="008859F5">
        <w:t>.</w:t>
      </w:r>
      <w:r w:rsidR="008859F5">
        <w:rPr>
          <w:noProof/>
        </w:rPr>
        <w:t>10</w:t>
      </w:r>
      <w:r w:rsidR="00DA4D1F">
        <w:fldChar w:fldCharType="end"/>
      </w:r>
      <w:r w:rsidR="00F201B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434DE9">
        <w:tc>
          <w:tcPr>
            <w:tcW w:w="4675" w:type="dxa"/>
            <w:vAlign w:val="bottom"/>
          </w:tcPr>
          <w:p w:rsidR="00F201B2" w:rsidRDefault="00F201B2" w:rsidP="00434DE9">
            <w:pPr>
              <w:ind w:firstLine="0"/>
              <w:jc w:val="center"/>
            </w:pPr>
            <w:r>
              <w:rPr>
                <w:noProof/>
              </w:rPr>
              <w:drawing>
                <wp:inline distT="0" distB="0" distL="0" distR="0" wp14:anchorId="45D1E1B7" wp14:editId="1FCCF9CE">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F201B2" w:rsidRDefault="00F201B2" w:rsidP="00434DE9">
            <w:pPr>
              <w:ind w:firstLine="0"/>
              <w:jc w:val="center"/>
            </w:pPr>
            <w:r>
              <w:t>(a)</w:t>
            </w:r>
          </w:p>
        </w:tc>
        <w:tc>
          <w:tcPr>
            <w:tcW w:w="4675" w:type="dxa"/>
            <w:vAlign w:val="bottom"/>
          </w:tcPr>
          <w:p w:rsidR="00F201B2" w:rsidRDefault="00F201B2" w:rsidP="00434DE9">
            <w:pPr>
              <w:ind w:firstLine="0"/>
              <w:jc w:val="center"/>
            </w:pPr>
            <w:r>
              <w:rPr>
                <w:noProof/>
              </w:rPr>
              <w:drawing>
                <wp:inline distT="0" distB="0" distL="0" distR="0" wp14:anchorId="159822E3" wp14:editId="087F2A25">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F201B2" w:rsidRDefault="00F201B2" w:rsidP="00434DE9">
            <w:pPr>
              <w:keepNext/>
              <w:ind w:firstLine="0"/>
              <w:jc w:val="center"/>
            </w:pPr>
            <w:r>
              <w:t>(b)</w:t>
            </w:r>
          </w:p>
        </w:tc>
      </w:tr>
    </w:tbl>
    <w:p w:rsidR="00F201B2" w:rsidRDefault="00F201B2" w:rsidP="0050608B">
      <w:pPr>
        <w:pStyle w:val="Caption"/>
        <w:rPr>
          <w:noProof/>
        </w:rPr>
      </w:pPr>
      <w:bookmarkStart w:id="55" w:name="_Ref490094851"/>
      <w:r>
        <w:t xml:space="preserve">Figure </w:t>
      </w:r>
      <w:fldSimple w:instr=" STYLEREF 1 \s ">
        <w:r w:rsidR="00BB55FD">
          <w:rPr>
            <w:noProof/>
            <w:cs/>
          </w:rPr>
          <w:t>‎</w:t>
        </w:r>
        <w:r w:rsidR="00BB55FD">
          <w:rPr>
            <w:noProof/>
          </w:rPr>
          <w:t>0</w:t>
        </w:r>
      </w:fldSimple>
      <w:r w:rsidR="00BB55FD">
        <w:t>.</w:t>
      </w:r>
      <w:fldSimple w:instr=" SEQ Figure \* ARABIC \s 1 ">
        <w:r w:rsidR="00BB55FD">
          <w:rPr>
            <w:noProof/>
          </w:rPr>
          <w:t>10</w:t>
        </w:r>
      </w:fldSimple>
      <w:bookmarkEnd w:id="55"/>
      <w:r w:rsidRPr="00413D5F">
        <w:t xml:space="preserve"> </w:t>
      </w:r>
      <w:r>
        <w:t xml:space="preserve">Sample cross-section </w:t>
      </w:r>
      <w:r w:rsidR="00EA1C77">
        <w:t xml:space="preserve">after </w:t>
      </w:r>
      <w:r>
        <w:t xml:space="preserve">(a) </w:t>
      </w:r>
      <w:r w:rsidR="005502B4">
        <w:t>top</w:t>
      </w:r>
      <w:r w:rsidR="00A253A7">
        <w:t xml:space="preserve"> </w:t>
      </w:r>
      <w:r w:rsidR="005502B4">
        <w:t>gate metal stack evaporation</w:t>
      </w:r>
      <w:r>
        <w:t xml:space="preserve">, and (b) </w:t>
      </w:r>
      <w:r w:rsidR="001A017D">
        <w:t xml:space="preserve">top gate </w:t>
      </w:r>
      <w:r w:rsidR="00EA1C77">
        <w:t>lift-off</w:t>
      </w:r>
      <w:r>
        <w:rPr>
          <w:noProof/>
        </w:rPr>
        <w:t>.</w:t>
      </w:r>
    </w:p>
    <w:p w:rsidR="00F201B2" w:rsidRDefault="00117898" w:rsidP="00531E27">
      <w:r>
        <w:fldChar w:fldCharType="begin"/>
      </w:r>
      <w:r>
        <w:instrText xml:space="preserve"> REF _Ref490094859 \h </w:instrText>
      </w:r>
      <w:r>
        <w:fldChar w:fldCharType="separate"/>
      </w:r>
      <w:r w:rsidR="008859F5">
        <w:t xml:space="preserve">Figure </w:t>
      </w:r>
      <w:r w:rsidR="008859F5">
        <w:rPr>
          <w:noProof/>
          <w:cs/>
        </w:rPr>
        <w:t>‎</w:t>
      </w:r>
      <w:r w:rsidR="008859F5">
        <w:rPr>
          <w:noProof/>
        </w:rPr>
        <w:t>B</w:t>
      </w:r>
      <w:r w:rsidR="008859F5">
        <w:t>.</w:t>
      </w:r>
      <w:r w:rsidR="008859F5">
        <w:rPr>
          <w:noProof/>
        </w:rPr>
        <w:t>11</w:t>
      </w:r>
      <w:r>
        <w:fldChar w:fldCharType="end"/>
      </w:r>
      <w:r>
        <w:t xml:space="preserve"> </w:t>
      </w:r>
      <w:r w:rsidR="00F201B2">
        <w:t xml:space="preserve">shows an optical microscope image </w:t>
      </w:r>
      <w:r w:rsidR="00531E27">
        <w:t xml:space="preserve">and a false color SEM image of a graphene synapse after step </w:t>
      </w:r>
      <w:r w:rsidR="00F201B2">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133"/>
      </w:tblGrid>
      <w:tr w:rsidR="00F201B2" w:rsidTr="00117898">
        <w:tc>
          <w:tcPr>
            <w:tcW w:w="4675" w:type="dxa"/>
            <w:vAlign w:val="center"/>
          </w:tcPr>
          <w:p w:rsidR="00F201B2" w:rsidRDefault="00F201B2" w:rsidP="00117898">
            <w:pPr>
              <w:ind w:firstLine="0"/>
              <w:jc w:val="center"/>
            </w:pPr>
            <w:r>
              <w:rPr>
                <w:noProof/>
              </w:rPr>
              <w:drawing>
                <wp:inline distT="0" distB="0" distL="0" distR="0" wp14:anchorId="11809274" wp14:editId="0C7F2AC9">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05990ECE" wp14:editId="5BD9A7A3">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50608B">
      <w:pPr>
        <w:pStyle w:val="Caption"/>
        <w:rPr>
          <w:noProof/>
        </w:rPr>
      </w:pPr>
      <w:bookmarkStart w:id="56" w:name="_Ref490094859"/>
      <w:r>
        <w:t xml:space="preserve">Figure </w:t>
      </w:r>
      <w:fldSimple w:instr=" STYLEREF 1 \s ">
        <w:r w:rsidR="00BB55FD">
          <w:rPr>
            <w:noProof/>
            <w:cs/>
          </w:rPr>
          <w:t>‎</w:t>
        </w:r>
        <w:r w:rsidR="00BB55FD">
          <w:rPr>
            <w:noProof/>
          </w:rPr>
          <w:t>0</w:t>
        </w:r>
      </w:fldSimple>
      <w:r w:rsidR="00BB55FD">
        <w:t>.</w:t>
      </w:r>
      <w:fldSimple w:instr=" SEQ Figure \* ARABIC \s 1 ">
        <w:r w:rsidR="00BB55FD">
          <w:rPr>
            <w:noProof/>
          </w:rPr>
          <w:t>11</w:t>
        </w:r>
      </w:fldSimple>
      <w:bookmarkEnd w:id="56"/>
      <w:r w:rsidRPr="00413D5F">
        <w:t xml:space="preserve"> </w:t>
      </w:r>
      <w:r w:rsidR="002413E7">
        <w:t xml:space="preserve">(a) </w:t>
      </w:r>
      <w:r>
        <w:t xml:space="preserve">Optical microscope image </w:t>
      </w:r>
      <w:r w:rsidR="002413E7">
        <w:t xml:space="preserve">of graphene synapse, and </w:t>
      </w:r>
      <w:r>
        <w:t>(</w:t>
      </w:r>
      <w:r w:rsidR="002413E7">
        <w:t>b</w:t>
      </w:r>
      <w:r>
        <w:t xml:space="preserve">) </w:t>
      </w:r>
      <w:r w:rsidR="002413E7">
        <w:t>False color SEM image of the same device</w:t>
      </w:r>
      <w:r>
        <w:rPr>
          <w:noProof/>
        </w:rPr>
        <w:t>.</w:t>
      </w:r>
    </w:p>
    <w:p w:rsidR="00F201B2" w:rsidRPr="00F201B2" w:rsidRDefault="00F201B2" w:rsidP="00F201B2"/>
    <w:p w:rsidR="00C60C80" w:rsidRDefault="00C60C80" w:rsidP="003111D6">
      <w:pPr>
        <w:pStyle w:val="Heading2App"/>
      </w:pPr>
      <w:r>
        <w:lastRenderedPageBreak/>
        <w:t>Back-side oxide etch</w:t>
      </w:r>
    </w:p>
    <w:p w:rsidR="00A5459B" w:rsidRDefault="00A5459B" w:rsidP="00906D95">
      <w:pPr>
        <w:pStyle w:val="ListParagraph"/>
        <w:numPr>
          <w:ilvl w:val="0"/>
          <w:numId w:val="14"/>
        </w:numPr>
      </w:pPr>
      <w:r>
        <w:t>Spin coating the top side of the sample (devices side) with photoresist or PMMA and bake it.</w:t>
      </w:r>
    </w:p>
    <w:p w:rsidR="00A5459B" w:rsidRPr="00A5459B" w:rsidRDefault="00A5459B" w:rsidP="00906D95">
      <w:pPr>
        <w:pStyle w:val="ListParagraph"/>
        <w:numPr>
          <w:ilvl w:val="0"/>
          <w:numId w:val="14"/>
        </w:numPr>
      </w:pPr>
      <w:r>
        <w:t>Use the RIE to etch the back side oxide, while putting protected device-side down, or put the sample gently over BHF</w:t>
      </w:r>
      <w:r w:rsidR="00281C30">
        <w:t>, while keeping the protected device-side up,</w:t>
      </w:r>
      <w:r>
        <w:t xml:space="preserve"> making sure to put it down softly so as it floats over the BHF. </w:t>
      </w:r>
      <w:r w:rsidR="00281C30">
        <w:t xml:space="preserve">The BHF will etch only the </w:t>
      </w:r>
      <w:proofErr w:type="gramStart"/>
      <w:r w:rsidR="00281C30">
        <w:t>back side</w:t>
      </w:r>
      <w:proofErr w:type="gramEnd"/>
      <w:r w:rsidR="00281C30">
        <w:t xml:space="preserve"> oxide. Sometimes, the BHF vapor seeps under the protection layer damaging some of the </w:t>
      </w:r>
      <w:r w:rsidR="00604794">
        <w:t xml:space="preserve">oxide and </w:t>
      </w:r>
      <w:r w:rsidR="00281C30">
        <w:t>devices near the edges and corners of the sample.</w:t>
      </w:r>
    </w:p>
    <w:p w:rsidR="00D85F80" w:rsidRDefault="00C60C80" w:rsidP="004502FA">
      <w:pPr>
        <w:pStyle w:val="Heading2App"/>
      </w:pPr>
      <w:r>
        <w:t>Contact window opening</w:t>
      </w:r>
    </w:p>
    <w:p w:rsidR="004D5766" w:rsidRPr="00325790" w:rsidRDefault="004D5766" w:rsidP="004D5766">
      <w:r>
        <w:t>This step is optional and only required if the top gate oxide it too thick or too hard for the probes to punch through it, or if the devices are to be wire bonded.</w:t>
      </w:r>
    </w:p>
    <w:p w:rsidR="004D5766" w:rsidRPr="00413D5F" w:rsidRDefault="004D5766" w:rsidP="00906D95">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rsidR="008859F5">
        <w:t xml:space="preserve">Figure </w:t>
      </w:r>
      <w:r w:rsidR="008859F5">
        <w:rPr>
          <w:noProof/>
          <w:cs/>
        </w:rPr>
        <w:t>‎</w:t>
      </w:r>
      <w:r w:rsidR="008859F5">
        <w:rPr>
          <w:noProof/>
        </w:rPr>
        <w:t>B</w:t>
      </w:r>
      <w:r w:rsidR="008859F5">
        <w:t>.</w:t>
      </w:r>
      <w:r w:rsidR="008859F5">
        <w:rPr>
          <w:noProof/>
        </w:rPr>
        <w:t>12</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center"/>
          </w:tcPr>
          <w:p w:rsidR="004D5766" w:rsidRDefault="004D5766" w:rsidP="00063296">
            <w:pPr>
              <w:ind w:firstLine="0"/>
              <w:jc w:val="center"/>
            </w:pPr>
            <w:r>
              <w:rPr>
                <w:noProof/>
              </w:rPr>
              <w:drawing>
                <wp:inline distT="0" distB="0" distL="0" distR="0" wp14:anchorId="18E94FA2" wp14:editId="49A0A6F5">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ind w:firstLine="0"/>
              <w:jc w:val="center"/>
            </w:pPr>
            <w:r>
              <w:t>(a)</w:t>
            </w:r>
          </w:p>
        </w:tc>
        <w:tc>
          <w:tcPr>
            <w:tcW w:w="4675" w:type="dxa"/>
            <w:vAlign w:val="center"/>
          </w:tcPr>
          <w:p w:rsidR="004D5766" w:rsidRDefault="004D5766" w:rsidP="00063296">
            <w:pPr>
              <w:ind w:firstLine="0"/>
              <w:jc w:val="center"/>
            </w:pPr>
            <w:r>
              <w:rPr>
                <w:noProof/>
              </w:rPr>
              <w:drawing>
                <wp:inline distT="0" distB="0" distL="0" distR="0" wp14:anchorId="3331EC2E" wp14:editId="1D3E7F1F">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50608B">
      <w:pPr>
        <w:pStyle w:val="Caption"/>
        <w:rPr>
          <w:noProof/>
        </w:rPr>
      </w:pPr>
      <w:bookmarkStart w:id="57" w:name="_Ref490095686"/>
      <w:r>
        <w:t xml:space="preserve">Figure </w:t>
      </w:r>
      <w:fldSimple w:instr=" STYLEREF 1 \s ">
        <w:r w:rsidR="00BB55FD">
          <w:rPr>
            <w:noProof/>
            <w:cs/>
          </w:rPr>
          <w:t>‎</w:t>
        </w:r>
        <w:r w:rsidR="00BB55FD">
          <w:rPr>
            <w:noProof/>
          </w:rPr>
          <w:t>0</w:t>
        </w:r>
      </w:fldSimple>
      <w:r w:rsidR="00BB55FD">
        <w:t>.</w:t>
      </w:r>
      <w:fldSimple w:instr=" SEQ Figure \* ARABIC \s 1 ">
        <w:r w:rsidR="00BB55FD">
          <w:rPr>
            <w:noProof/>
          </w:rPr>
          <w:t>12</w:t>
        </w:r>
      </w:fldSimple>
      <w:bookmarkEnd w:id="57"/>
      <w:r>
        <w:t xml:space="preserve"> Sample cross-section after (a) Spin coating, and (b) </w:t>
      </w:r>
      <w:r>
        <w:rPr>
          <w:noProof/>
        </w:rPr>
        <w:t xml:space="preserve">photolithography and development of </w:t>
      </w:r>
      <w:r w:rsidR="00126D5E">
        <w:rPr>
          <w:noProof/>
        </w:rPr>
        <w:t xml:space="preserve">oxide </w:t>
      </w:r>
      <w:r>
        <w:rPr>
          <w:noProof/>
        </w:rPr>
        <w:t>etch mask.</w:t>
      </w:r>
    </w:p>
    <w:p w:rsidR="004D5766" w:rsidRDefault="004D5766" w:rsidP="00906D95">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rsidR="008859F5">
        <w:t xml:space="preserve">Figure </w:t>
      </w:r>
      <w:r w:rsidR="008859F5">
        <w:rPr>
          <w:noProof/>
          <w:cs/>
        </w:rPr>
        <w:t>‎</w:t>
      </w:r>
      <w:r w:rsidR="008859F5">
        <w:rPr>
          <w:noProof/>
        </w:rPr>
        <w:t>B</w:t>
      </w:r>
      <w:r w:rsidR="008859F5">
        <w:t>.</w:t>
      </w:r>
      <w:r w:rsidR="008859F5">
        <w:rPr>
          <w:noProof/>
        </w:rPr>
        <w:t>13</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w:t>
      </w:r>
      <w:r w:rsidR="00A803C7">
        <w:t>dissolving</w:t>
      </w:r>
      <w:r w:rsidR="00E11490">
        <w:t xml:space="preserve"> of</w:t>
      </w:r>
      <w:r>
        <w:t xml:space="preserve">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bottom"/>
          </w:tcPr>
          <w:p w:rsidR="004D5766" w:rsidRDefault="004D5766" w:rsidP="00063296">
            <w:pPr>
              <w:ind w:firstLine="0"/>
              <w:jc w:val="center"/>
            </w:pPr>
            <w:r>
              <w:rPr>
                <w:noProof/>
              </w:rPr>
              <w:drawing>
                <wp:inline distT="0" distB="0" distL="0" distR="0" wp14:anchorId="019F9D02" wp14:editId="635719E9">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4D5766" w:rsidRDefault="004D5766" w:rsidP="00063296">
            <w:pPr>
              <w:ind w:firstLine="0"/>
              <w:jc w:val="center"/>
            </w:pPr>
            <w:r>
              <w:t>(a)</w:t>
            </w:r>
          </w:p>
        </w:tc>
        <w:tc>
          <w:tcPr>
            <w:tcW w:w="4675" w:type="dxa"/>
            <w:vAlign w:val="bottom"/>
          </w:tcPr>
          <w:p w:rsidR="004D5766" w:rsidRDefault="004D5766" w:rsidP="00063296">
            <w:pPr>
              <w:ind w:firstLine="0"/>
              <w:jc w:val="center"/>
            </w:pPr>
            <w:r>
              <w:rPr>
                <w:noProof/>
              </w:rPr>
              <w:drawing>
                <wp:inline distT="0" distB="0" distL="0" distR="0" wp14:anchorId="1F89E4BA" wp14:editId="081873CA">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50608B">
      <w:pPr>
        <w:pStyle w:val="Caption"/>
        <w:rPr>
          <w:noProof/>
        </w:rPr>
      </w:pPr>
      <w:bookmarkStart w:id="58" w:name="_Ref490095671"/>
      <w:r>
        <w:lastRenderedPageBreak/>
        <w:t xml:space="preserve">Figure </w:t>
      </w:r>
      <w:fldSimple w:instr=" STYLEREF 1 \s ">
        <w:r w:rsidR="00BB55FD">
          <w:rPr>
            <w:noProof/>
            <w:cs/>
          </w:rPr>
          <w:t>‎</w:t>
        </w:r>
        <w:r w:rsidR="00BB55FD">
          <w:rPr>
            <w:noProof/>
          </w:rPr>
          <w:t>0</w:t>
        </w:r>
      </w:fldSimple>
      <w:r w:rsidR="00BB55FD">
        <w:t>.</w:t>
      </w:r>
      <w:fldSimple w:instr=" SEQ Figure \* ARABIC \s 1 ">
        <w:r w:rsidR="00BB55FD">
          <w:rPr>
            <w:noProof/>
          </w:rPr>
          <w:t>13</w:t>
        </w:r>
      </w:fldSimple>
      <w:bookmarkEnd w:id="58"/>
      <w:r w:rsidRPr="00413D5F">
        <w:t xml:space="preserve"> </w:t>
      </w:r>
      <w:r>
        <w:t xml:space="preserve">Sample cross-section (a) during </w:t>
      </w:r>
      <w:r w:rsidR="00CA0C9F">
        <w:t>oxide etching</w:t>
      </w:r>
      <w:r>
        <w:t xml:space="preserve">, and (b) after </w:t>
      </w:r>
      <w:r>
        <w:rPr>
          <w:noProof/>
        </w:rPr>
        <w:t xml:space="preserve">etch mask removal. The </w:t>
      </w:r>
      <w:r w:rsidR="004F2BFA">
        <w:rPr>
          <w:noProof/>
        </w:rPr>
        <w:t>blue</w:t>
      </w:r>
      <w:r>
        <w:rPr>
          <w:noProof/>
        </w:rPr>
        <w:t xml:space="preserve"> arrows signifiy the </w:t>
      </w:r>
      <w:r w:rsidR="004F2BFA">
        <w:rPr>
          <w:noProof/>
        </w:rPr>
        <w:t xml:space="preserve">accelerated ions used for ion millng or the reactive species if RIE is used for </w:t>
      </w:r>
      <w:r>
        <w:rPr>
          <w:noProof/>
        </w:rPr>
        <w:t xml:space="preserve">etching the exposed </w:t>
      </w:r>
      <w:r w:rsidR="002C63C8">
        <w:rPr>
          <w:noProof/>
        </w:rPr>
        <w:t>oxide</w:t>
      </w:r>
      <w:r>
        <w:rPr>
          <w:noProof/>
        </w:rPr>
        <w:t>.</w:t>
      </w:r>
    </w:p>
    <w:p w:rsidR="00A30247" w:rsidRDefault="00A30247" w:rsidP="00002B29">
      <w:pPr>
        <w:pStyle w:val="Heading1App"/>
      </w:pPr>
      <w:bookmarkStart w:id="59" w:name="_Ref489987865"/>
      <w:r>
        <w:t>Measurement Setup for Dual-Gated Graphene FETs</w:t>
      </w:r>
      <w:bookmarkEnd w:id="59"/>
    </w:p>
    <w:p w:rsidR="000E071F" w:rsidRDefault="000E071F">
      <w:pPr>
        <w:spacing w:after="0"/>
        <w:ind w:firstLine="0"/>
        <w:jc w:val="left"/>
        <w:rPr>
          <w:rFonts w:asciiTheme="majorBidi" w:hAnsiTheme="majorBidi" w:cs="Arial"/>
          <w:sz w:val="52"/>
        </w:rPr>
      </w:pPr>
      <w:bookmarkStart w:id="60" w:name="_Ref489460016"/>
      <w:r>
        <w:br w:type="page"/>
      </w:r>
    </w:p>
    <w:p w:rsidR="00CB6CDE" w:rsidRPr="00CB6CDE" w:rsidRDefault="00CB6CDE" w:rsidP="00002B29">
      <w:pPr>
        <w:pStyle w:val="Heading1App"/>
      </w:pPr>
      <w:r>
        <w:lastRenderedPageBreak/>
        <w:t>Der</w:t>
      </w:r>
      <w:r w:rsidR="00DA61C8">
        <w:t>i</w:t>
      </w:r>
      <w:r>
        <w:t xml:space="preserve">vation of </w:t>
      </w:r>
      <w:r w:rsidR="00DA61C8">
        <w:t>the Current Coupling Coefficient in a Diffusive-Transport Graphene Coupler</w:t>
      </w:r>
      <w:bookmarkEnd w:id="60"/>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50608B">
      <w:pPr>
        <w:pStyle w:val="Caption"/>
        <w:tabs>
          <w:tab w:val="clear" w:pos="1080"/>
          <w:tab w:val="clear" w:pos="1710"/>
        </w:tabs>
      </w:pPr>
      <w:r>
        <w:t xml:space="preserve">Figure </w:t>
      </w:r>
      <w:fldSimple w:instr=" STYLEREF 1 \s ">
        <w:r w:rsidR="00BB55FD">
          <w:rPr>
            <w:noProof/>
            <w:cs/>
          </w:rPr>
          <w:t>‎</w:t>
        </w:r>
        <w:r w:rsidR="00BB55FD">
          <w:rPr>
            <w:noProof/>
          </w:rPr>
          <w:t>0</w:t>
        </w:r>
      </w:fldSimple>
      <w:r w:rsidR="00BB55FD">
        <w:t>.</w:t>
      </w:r>
      <w:fldSimple w:instr=" SEQ Figure \* ARABIC \s 1 ">
        <w:r w:rsidR="00BB55FD">
          <w:rPr>
            <w:noProof/>
          </w:rPr>
          <w:t>14</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7F279E">
        <w:t xml:space="preserve">Figure </w:t>
      </w:r>
      <w:r w:rsidR="007F279E">
        <w:rPr>
          <w:noProof/>
          <w:cs/>
        </w:rPr>
        <w:t>‎</w:t>
      </w:r>
      <w:r w:rsidR="007F279E">
        <w:rPr>
          <w:noProof/>
        </w:rPr>
        <w:t>5</w:t>
      </w:r>
      <w:r w:rsidR="007F279E">
        <w:t>.</w:t>
      </w:r>
      <w:r w:rsidR="007F279E">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w:t>
      </w:r>
      <w:proofErr w:type="spellStart"/>
      <w:r>
        <w:t>i</w:t>
      </w:r>
      <w:proofErr w:type="spellEnd"/>
      <w:r>
        <w:t>), we get:</w:t>
      </w:r>
    </w:p>
    <w:p w:rsidR="009B3CAC" w:rsidRPr="00B678FB" w:rsidRDefault="00E828E1"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E828E1"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 xml:space="preserve">This </w:t>
      </w:r>
      <w:proofErr w:type="gramStart"/>
      <w:r>
        <w:rPr>
          <w:rFonts w:eastAsiaTheme="minorEastAsia"/>
        </w:rPr>
        <w:t>can be rewritten</w:t>
      </w:r>
      <w:proofErr w:type="gramEnd"/>
      <w:r>
        <w:rPr>
          <w:rFonts w:eastAsiaTheme="minorEastAsia"/>
        </w:rPr>
        <w:t xml:space="preserve"> as:</w:t>
      </w:r>
    </w:p>
    <w:p w:rsidR="009B3CAC" w:rsidRPr="00B678FB" w:rsidRDefault="00E828E1"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E828E1"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w:t>
      </w:r>
      <w:proofErr w:type="gramStart"/>
      <w:r>
        <w:rPr>
          <w:rFonts w:eastAsiaTheme="minorEastAsia"/>
        </w:rPr>
        <w:t xml:space="preserve">as </w:t>
      </w:r>
      <w:proofErr w:type="gramEnd"/>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E828E1" w:rsidP="00DE6E1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E828E1"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61" w:name="_Ref489629451"/>
            <w:r>
              <w:t>(</w:t>
            </w:r>
            <w:fldSimple w:instr=" STYLEREF  \s &quot;Heading 1 App&quot; ">
              <w:r w:rsidR="008859F5">
                <w:rPr>
                  <w:noProof/>
                  <w:cs/>
                </w:rPr>
                <w:t>‎</w:t>
              </w:r>
              <w:r w:rsidR="008859F5">
                <w:rPr>
                  <w:noProof/>
                </w:rPr>
                <w:t>D</w:t>
              </w:r>
            </w:fldSimple>
            <w:r>
              <w:t>.</w:t>
            </w:r>
            <w:fldSimple w:instr=" SEQ Equation \* ARABIC \s 1 ">
              <w:r w:rsidR="007F279E">
                <w:rPr>
                  <w:noProof/>
                </w:rPr>
                <w:t>1</w:t>
              </w:r>
            </w:fldSimple>
            <w:r>
              <w:t>)</w:t>
            </w:r>
            <w:bookmarkEnd w:id="61"/>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E828E1"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E828E1"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t>Accordingly, the differential equation for each branch after substitution:</w:t>
      </w:r>
    </w:p>
    <w:p w:rsidR="009B3CAC" w:rsidRPr="00B678FB" w:rsidRDefault="00E828E1"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E828E1"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w:t>
              </w:r>
            </w:fldSimple>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3</w:t>
              </w:r>
            </w:fldSimple>
            <w:r>
              <w:t>)</w:t>
            </w:r>
          </w:p>
        </w:tc>
      </w:tr>
    </w:tbl>
    <w:p w:rsidR="004B1C44" w:rsidRDefault="004B1C44" w:rsidP="009B3CAC"/>
    <w:p w:rsidR="009B3CAC" w:rsidRDefault="009B3CAC" w:rsidP="009B3CAC">
      <w:pPr>
        <w:rPr>
          <w:rFonts w:eastAsiaTheme="minorEastAsia"/>
        </w:rPr>
      </w:pPr>
      <w:r>
        <w:rPr>
          <w:rFonts w:eastAsiaTheme="minorEastAsia"/>
        </w:rPr>
        <w:t xml:space="preserve">The two differential equations are the same. The general solution </w:t>
      </w:r>
      <w:proofErr w:type="gramStart"/>
      <w:r>
        <w:rPr>
          <w:rFonts w:eastAsiaTheme="minorEastAsia"/>
        </w:rPr>
        <w:t>is written as</w:t>
      </w:r>
      <w:proofErr w:type="gramEnd"/>
      <w:r>
        <w:rPr>
          <w:rFonts w:eastAsiaTheme="minorEastAsia"/>
        </w:rP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E828E1"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62" w:name="_Ref489629453"/>
            <w:r>
              <w:t>(</w:t>
            </w:r>
            <w:fldSimple w:instr=" STYLEREF  \s &quot;Heading 1 App&quot; ">
              <w:r w:rsidR="008859F5">
                <w:rPr>
                  <w:noProof/>
                  <w:cs/>
                </w:rPr>
                <w:t>‎</w:t>
              </w:r>
              <w:r w:rsidR="008859F5">
                <w:rPr>
                  <w:noProof/>
                </w:rPr>
                <w:t>D</w:t>
              </w:r>
            </w:fldSimple>
            <w:r>
              <w:t>.</w:t>
            </w:r>
            <w:fldSimple w:instr=" SEQ Equation \* ARABIC \s 1 ">
              <w:r w:rsidR="007F279E">
                <w:rPr>
                  <w:noProof/>
                </w:rPr>
                <w:t>4</w:t>
              </w:r>
            </w:fldSimple>
            <w:r>
              <w:t>)</w:t>
            </w:r>
            <w:bookmarkEnd w:id="62"/>
          </w:p>
        </w:tc>
      </w:tr>
    </w:tbl>
    <w:p w:rsidR="009B3CAC" w:rsidRDefault="009B3CAC" w:rsidP="009B3CAC">
      <w:pPr>
        <w:rPr>
          <w:rFonts w:eastAsiaTheme="minorEastAsia"/>
        </w:rPr>
      </w:pPr>
      <w:r>
        <w:rPr>
          <w:rFonts w:eastAsiaTheme="minorEastAsia"/>
        </w:rPr>
        <w:lastRenderedPageBreak/>
        <w:t xml:space="preserve">The above equation </w:t>
      </w:r>
      <w:proofErr w:type="gramStart"/>
      <w:r>
        <w:rPr>
          <w:rFonts w:eastAsiaTheme="minorEastAsia"/>
        </w:rPr>
        <w:t>can be rewritten</w:t>
      </w:r>
      <w:proofErr w:type="gramEnd"/>
      <w:r>
        <w:rPr>
          <w:rFonts w:eastAsiaTheme="minorEastAsia"/>
        </w:rPr>
        <w:t xml:space="preserve">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E828E1"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5</w:t>
              </w:r>
            </w:fldSimple>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E828E1"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63" w:name="_Ref489629593"/>
            <w:r>
              <w:t>(</w:t>
            </w:r>
            <w:fldSimple w:instr=" STYLEREF  \s &quot;Heading 1 App&quot; ">
              <w:r w:rsidR="008859F5">
                <w:rPr>
                  <w:noProof/>
                  <w:cs/>
                </w:rPr>
                <w:t>‎</w:t>
              </w:r>
              <w:r w:rsidR="008859F5">
                <w:rPr>
                  <w:noProof/>
                </w:rPr>
                <w:t>D</w:t>
              </w:r>
            </w:fldSimple>
            <w:r>
              <w:t>.</w:t>
            </w:r>
            <w:fldSimple w:instr=" SEQ Equation \* ARABIC \s 1 ">
              <w:r w:rsidR="007F279E">
                <w:rPr>
                  <w:noProof/>
                </w:rPr>
                <w:t>6</w:t>
              </w:r>
            </w:fldSimple>
            <w:r>
              <w:t>)</w:t>
            </w:r>
            <w:bookmarkEnd w:id="63"/>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
        <w:gridCol w:w="7560"/>
        <w:gridCol w:w="739"/>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E828E1"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64" w:name="_Ref489460143"/>
            <w:r>
              <w:t>(</w:t>
            </w:r>
            <w:fldSimple w:instr=" STYLEREF  \s &quot;Heading 1 App&quot; ">
              <w:r w:rsidR="008859F5">
                <w:rPr>
                  <w:noProof/>
                  <w:cs/>
                </w:rPr>
                <w:t>‎</w:t>
              </w:r>
              <w:r w:rsidR="008859F5">
                <w:rPr>
                  <w:noProof/>
                </w:rPr>
                <w:t>D</w:t>
              </w:r>
            </w:fldSimple>
            <w:r>
              <w:t>.</w:t>
            </w:r>
            <w:fldSimple w:instr=" SEQ Equation \* ARABIC \s 1 ">
              <w:r w:rsidR="007F279E">
                <w:rPr>
                  <w:noProof/>
                </w:rPr>
                <w:t>7</w:t>
              </w:r>
            </w:fldSimple>
            <w:r>
              <w:t>)</w:t>
            </w:r>
            <w:bookmarkEnd w:id="64"/>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E828E1"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E828E1"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65" w:name="_Ref489631158"/>
            <w:r>
              <w:t>(</w:t>
            </w:r>
            <w:fldSimple w:instr=" STYLEREF  \s &quot;Heading 1 App&quot; ">
              <w:r w:rsidR="008859F5">
                <w:rPr>
                  <w:noProof/>
                  <w:cs/>
                </w:rPr>
                <w:t>‎</w:t>
              </w:r>
              <w:r w:rsidR="008859F5">
                <w:rPr>
                  <w:noProof/>
                </w:rPr>
                <w:t>D</w:t>
              </w:r>
            </w:fldSimple>
            <w:r>
              <w:t>.</w:t>
            </w:r>
            <w:fldSimple w:instr=" SEQ Equation \* ARABIC \s 1 ">
              <w:r w:rsidR="007F279E">
                <w:rPr>
                  <w:noProof/>
                </w:rPr>
                <w:t>8</w:t>
              </w:r>
            </w:fldSimple>
            <w:r>
              <w:t>)</w:t>
            </w:r>
            <w:bookmarkEnd w:id="65"/>
          </w:p>
        </w:tc>
      </w:tr>
    </w:tbl>
    <w:p w:rsidR="009B3CAC" w:rsidRDefault="009B3CAC" w:rsidP="009B3CAC">
      <w:r>
        <w:t xml:space="preserve">The coupling coefficient between the current in the two ribbons </w:t>
      </w:r>
      <w:proofErr w:type="gramStart"/>
      <w:r>
        <w:t>is defined</w:t>
      </w:r>
      <w:proofErr w:type="gramEnd"/>
      <w:r>
        <w:t xml:space="preserve">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E828E1"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9</w:t>
              </w:r>
            </w:fldSimple>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7F279E">
        <w:t>(</w:t>
      </w:r>
      <w:r w:rsidR="007F279E">
        <w:rPr>
          <w:noProof/>
          <w:cs/>
        </w:rPr>
        <w:t>‎</w:t>
      </w:r>
      <w:r w:rsidR="007F279E">
        <w:rPr>
          <w:noProof/>
        </w:rPr>
        <w:t>E</w:t>
      </w:r>
      <w:r w:rsidR="007F279E">
        <w:t>.</w:t>
      </w:r>
      <w:r w:rsidR="007F279E">
        <w:rPr>
          <w:noProof/>
        </w:rPr>
        <w:t>1</w:t>
      </w:r>
      <w:r w:rsidR="007F279E">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7F279E">
        <w:t>(</w:t>
      </w:r>
      <w:r w:rsidR="007F279E">
        <w:rPr>
          <w:noProof/>
          <w:cs/>
        </w:rPr>
        <w:t>‎</w:t>
      </w:r>
      <w:r w:rsidR="007F279E">
        <w:rPr>
          <w:noProof/>
        </w:rPr>
        <w:t>E</w:t>
      </w:r>
      <w:r w:rsidR="007F279E">
        <w:t>.</w:t>
      </w:r>
      <w:r w:rsidR="007F279E">
        <w:rPr>
          <w:noProof/>
        </w:rPr>
        <w:t>4</w:t>
      </w:r>
      <w:r w:rsidR="007F279E">
        <w:t>)</w:t>
      </w:r>
      <w:r w:rsidR="00877903">
        <w:fldChar w:fldCharType="end"/>
      </w:r>
      <w:r w:rsidR="00877903">
        <w:t xml:space="preserve"> </w:t>
      </w:r>
      <w:proofErr w:type="gramStart"/>
      <w:r w:rsidR="002D34A7">
        <w:t>can be solved</w:t>
      </w:r>
      <w:proofErr w:type="gramEnd"/>
      <w:r w:rsidR="002D34A7">
        <w:t xml:space="preserve">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E828E1"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0</w:t>
              </w:r>
            </w:fldSimple>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7F279E">
        <w:t>(</w:t>
      </w:r>
      <w:r w:rsidR="007F279E">
        <w:rPr>
          <w:noProof/>
          <w:cs/>
        </w:rPr>
        <w:t>‎</w:t>
      </w:r>
      <w:r w:rsidR="007F279E">
        <w:rPr>
          <w:noProof/>
        </w:rPr>
        <w:t>E</w:t>
      </w:r>
      <w:r w:rsidR="007F279E">
        <w:t>.</w:t>
      </w:r>
      <w:r w:rsidR="007F279E">
        <w:rPr>
          <w:noProof/>
        </w:rPr>
        <w:t>8</w:t>
      </w:r>
      <w:r w:rsidR="007F279E">
        <w:t>)</w:t>
      </w:r>
      <w:r>
        <w:fldChar w:fldCharType="end"/>
      </w:r>
      <w:r>
        <w:t xml:space="preserve"> serves as a Robin boundary condition relative the voltage to its derivative at the boundary. </w:t>
      </w:r>
      <w:r w:rsidR="009D2898">
        <w:t xml:space="preserve">Accordingly, the current system </w:t>
      </w:r>
      <w:proofErr w:type="gramStart"/>
      <w:r w:rsidR="009D2898">
        <w:t>cannot be completely solved</w:t>
      </w:r>
      <w:proofErr w:type="gramEnd"/>
      <w:r w:rsidR="009D2898">
        <w:t xml:space="preserve">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t xml:space="preserve">By </w:t>
      </w:r>
      <w:proofErr w:type="gramStart"/>
      <w:r>
        <w:t xml:space="preserve">letting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7F279E">
        <w:t>(</w:t>
      </w:r>
      <w:r w:rsidR="007F279E">
        <w:rPr>
          <w:noProof/>
          <w:cs/>
        </w:rPr>
        <w:t>‎</w:t>
      </w:r>
      <w:r w:rsidR="007F279E">
        <w:rPr>
          <w:noProof/>
        </w:rPr>
        <w:t>E</w:t>
      </w:r>
      <w:r w:rsidR="007F279E">
        <w:t>.</w:t>
      </w:r>
      <w:r w:rsidR="007F279E">
        <w:rPr>
          <w:noProof/>
        </w:rPr>
        <w:t>7</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E828E1"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E828E1"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66" w:name="_Ref489461056"/>
            <w:r>
              <w:t>(</w:t>
            </w:r>
            <w:fldSimple w:instr=" STYLEREF  \s &quot;Heading 1 App&quot; ">
              <w:r w:rsidR="008859F5">
                <w:rPr>
                  <w:noProof/>
                  <w:cs/>
                </w:rPr>
                <w:t>‎</w:t>
              </w:r>
              <w:r w:rsidR="008859F5">
                <w:rPr>
                  <w:noProof/>
                </w:rPr>
                <w:t>D</w:t>
              </w:r>
            </w:fldSimple>
            <w:r>
              <w:t>.</w:t>
            </w:r>
            <w:fldSimple w:instr=" SEQ Equation \* ARABIC \s 1 ">
              <w:r w:rsidR="007F279E">
                <w:rPr>
                  <w:noProof/>
                </w:rPr>
                <w:t>11</w:t>
              </w:r>
            </w:fldSimple>
            <w:r>
              <w:t>)</w:t>
            </w:r>
            <w:bookmarkEnd w:id="66"/>
          </w:p>
        </w:tc>
      </w:tr>
    </w:tbl>
    <w:p w:rsidR="00CF4B11" w:rsidRDefault="00877903" w:rsidP="00384A49">
      <w:r>
        <w:t xml:space="preserve">From the current conservation equation </w:t>
      </w:r>
      <w:r>
        <w:fldChar w:fldCharType="begin"/>
      </w:r>
      <w:r>
        <w:instrText xml:space="preserve"> REF _Ref489629593 \h </w:instrText>
      </w:r>
      <w:r>
        <w:fldChar w:fldCharType="separate"/>
      </w:r>
      <w:r w:rsidR="007F279E">
        <w:t>(</w:t>
      </w:r>
      <w:r w:rsidR="007F279E">
        <w:rPr>
          <w:noProof/>
          <w:cs/>
        </w:rPr>
        <w:t>‎</w:t>
      </w:r>
      <w:r w:rsidR="007F279E">
        <w:rPr>
          <w:noProof/>
        </w:rPr>
        <w:t>E</w:t>
      </w:r>
      <w:r w:rsidR="007F279E">
        <w:t>.</w:t>
      </w:r>
      <w:r w:rsidR="007F279E">
        <w:rPr>
          <w:noProof/>
        </w:rPr>
        <w:t>6</w:t>
      </w:r>
      <w:r w:rsidR="007F279E">
        <w:t>)</w:t>
      </w:r>
      <w:r>
        <w:fldChar w:fldCharType="end"/>
      </w:r>
      <w:r>
        <w:t xml:space="preserve"> we obtain the requirement on the </w:t>
      </w:r>
      <w:proofErr w:type="gramStart"/>
      <w:r>
        <w:t xml:space="preserve">constant </w:t>
      </w:r>
      <w:proofErr w:type="gramEnd"/>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7F279E">
        <w:t>(</w:t>
      </w:r>
      <w:r w:rsidR="007F279E">
        <w:rPr>
          <w:noProof/>
          <w:cs/>
        </w:rPr>
        <w:t>‎</w:t>
      </w:r>
      <w:r w:rsidR="007F279E">
        <w:rPr>
          <w:noProof/>
        </w:rPr>
        <w:t>E</w:t>
      </w:r>
      <w:r w:rsidR="007F279E">
        <w:t>.</w:t>
      </w:r>
      <w:r w:rsidR="007F279E">
        <w:rPr>
          <w:noProof/>
        </w:rPr>
        <w:t>11</w:t>
      </w:r>
      <w:r w:rsidR="007F279E">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E828E1"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E828E1"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67" w:name="_Ref489461272"/>
            <w:r>
              <w:t>(</w:t>
            </w:r>
            <w:fldSimple w:instr=" STYLEREF  \s &quot;Heading 1 App&quot; ">
              <w:r w:rsidR="008859F5">
                <w:rPr>
                  <w:noProof/>
                  <w:cs/>
                </w:rPr>
                <w:t>‎</w:t>
              </w:r>
              <w:r w:rsidR="008859F5">
                <w:rPr>
                  <w:noProof/>
                </w:rPr>
                <w:t>D</w:t>
              </w:r>
            </w:fldSimple>
            <w:r>
              <w:t>.</w:t>
            </w:r>
            <w:fldSimple w:instr=" SEQ Equation \* ARABIC \s 1 ">
              <w:r w:rsidR="007F279E">
                <w:rPr>
                  <w:noProof/>
                </w:rPr>
                <w:t>12</w:t>
              </w:r>
            </w:fldSimple>
            <w:r>
              <w:t>)</w:t>
            </w:r>
            <w:bookmarkEnd w:id="67"/>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E828E1"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E828E1"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3</w:t>
              </w:r>
            </w:fldSimple>
            <w:r>
              <w:t>)</w:t>
            </w:r>
          </w:p>
        </w:tc>
      </w:tr>
    </w:tbl>
    <w:p w:rsidR="00B419E3" w:rsidRDefault="00462EF4" w:rsidP="00F91D64">
      <w:r>
        <w:t xml:space="preserve">Although it is quite tempting to null the increasing exponential </w:t>
      </w:r>
      <w:proofErr w:type="gramStart"/>
      <w:r>
        <w:t xml:space="preserve">constant </w:t>
      </w:r>
      <w:proofErr w:type="gramEnd"/>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7F279E">
        <w:t>(</w:t>
      </w:r>
      <w:r w:rsidR="007F279E">
        <w:rPr>
          <w:noProof/>
          <w:cs/>
        </w:rPr>
        <w:t>‎</w:t>
      </w:r>
      <w:r w:rsidR="007F279E">
        <w:rPr>
          <w:noProof/>
        </w:rPr>
        <w:t>E</w:t>
      </w:r>
      <w:r w:rsidR="007F279E">
        <w:t>.</w:t>
      </w:r>
      <w:r w:rsidR="007F279E">
        <w:rPr>
          <w:noProof/>
        </w:rPr>
        <w:t>8</w:t>
      </w:r>
      <w:r w:rsidR="007F279E">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E828E1"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68" w:name="_Ref489632770"/>
            <w:r>
              <w:t>(</w:t>
            </w:r>
            <w:fldSimple w:instr=" STYLEREF  \s &quot;Heading 1 App&quot; ">
              <w:r w:rsidR="008859F5">
                <w:rPr>
                  <w:noProof/>
                  <w:cs/>
                </w:rPr>
                <w:t>‎</w:t>
              </w:r>
              <w:r w:rsidR="008859F5">
                <w:rPr>
                  <w:noProof/>
                </w:rPr>
                <w:t>D</w:t>
              </w:r>
            </w:fldSimple>
            <w:r>
              <w:t>.</w:t>
            </w:r>
            <w:fldSimple w:instr=" SEQ Equation \* ARABIC \s 1 ">
              <w:r w:rsidR="007F279E">
                <w:rPr>
                  <w:noProof/>
                </w:rPr>
                <w:t>14</w:t>
              </w:r>
            </w:fldSimple>
            <w:r>
              <w:t>)</w:t>
            </w:r>
            <w:bookmarkEnd w:id="68"/>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proofErr w:type="gramStart"/>
      <w:r w:rsidR="00A27AB9">
        <w:t xml:space="preserve">while </w:t>
      </w:r>
      <w:proofErr w:type="gramEnd"/>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7F279E">
        <w:t>(</w:t>
      </w:r>
      <w:r w:rsidR="007F279E">
        <w:rPr>
          <w:noProof/>
          <w:cs/>
        </w:rPr>
        <w:t>‎</w:t>
      </w:r>
      <w:r w:rsidR="007F279E">
        <w:rPr>
          <w:noProof/>
        </w:rPr>
        <w:t>E</w:t>
      </w:r>
      <w:r w:rsidR="007F279E">
        <w:t>.</w:t>
      </w:r>
      <w:r w:rsidR="007F279E">
        <w:rPr>
          <w:noProof/>
        </w:rPr>
        <w:t>14</w:t>
      </w:r>
      <w:r w:rsidR="007F279E">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E828E1"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69" w:name="_Ref489633215"/>
            <w:r>
              <w:t>(</w:t>
            </w:r>
            <w:fldSimple w:instr=" STYLEREF  \s &quot;Heading 1 App&quot; ">
              <w:r w:rsidR="008859F5">
                <w:rPr>
                  <w:noProof/>
                  <w:cs/>
                </w:rPr>
                <w:t>‎</w:t>
              </w:r>
              <w:r w:rsidR="008859F5">
                <w:rPr>
                  <w:noProof/>
                </w:rPr>
                <w:t>D</w:t>
              </w:r>
            </w:fldSimple>
            <w:r>
              <w:t>.</w:t>
            </w:r>
            <w:fldSimple w:instr=" SEQ Equation \* ARABIC \s 1 ">
              <w:r w:rsidR="007F279E">
                <w:rPr>
                  <w:noProof/>
                </w:rPr>
                <w:t>15</w:t>
              </w:r>
            </w:fldSimple>
            <w:r>
              <w:t>)</w:t>
            </w:r>
            <w:bookmarkEnd w:id="69"/>
          </w:p>
        </w:tc>
      </w:tr>
    </w:tbl>
    <w:p w:rsidR="00093835" w:rsidRDefault="00A8302B" w:rsidP="00093835">
      <w:r>
        <w:t xml:space="preserve">Equation </w:t>
      </w:r>
      <w:r>
        <w:fldChar w:fldCharType="begin"/>
      </w:r>
      <w:r>
        <w:instrText xml:space="preserve"> REF _Ref489633215 \h </w:instrText>
      </w:r>
      <w:r>
        <w:fldChar w:fldCharType="separate"/>
      </w:r>
      <w:r w:rsidR="007F279E">
        <w:t>(</w:t>
      </w:r>
      <w:r w:rsidR="007F279E">
        <w:rPr>
          <w:noProof/>
          <w:cs/>
        </w:rPr>
        <w:t>‎</w:t>
      </w:r>
      <w:r w:rsidR="007F279E">
        <w:rPr>
          <w:noProof/>
        </w:rPr>
        <w:t>E</w:t>
      </w:r>
      <w:r w:rsidR="007F279E">
        <w:t>.</w:t>
      </w:r>
      <w:r w:rsidR="007F279E">
        <w:rPr>
          <w:noProof/>
        </w:rPr>
        <w:t>15</w:t>
      </w:r>
      <w:r w:rsidR="007F279E">
        <w:t>)</w:t>
      </w:r>
      <w:r>
        <w:fldChar w:fldCharType="end"/>
      </w:r>
      <w:r>
        <w:t xml:space="preserve"> </w:t>
      </w:r>
      <w:r w:rsidR="003711D5">
        <w:t xml:space="preserve">can only be satisfied if D </w:t>
      </w:r>
      <w:proofErr w:type="gramStart"/>
      <w:r w:rsidR="003711D5">
        <w:t>is also nulled</w:t>
      </w:r>
      <w:proofErr w:type="gramEnd"/>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w:t>
      </w:r>
      <w:proofErr w:type="gramStart"/>
      <w:r>
        <w:t>is shorted</w:t>
      </w:r>
      <w:proofErr w:type="gramEnd"/>
      <w:r>
        <w:t>.</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7F279E">
        <w:t>(</w:t>
      </w:r>
      <w:r w:rsidR="007F279E">
        <w:rPr>
          <w:noProof/>
          <w:cs/>
        </w:rPr>
        <w:t>‎</w:t>
      </w:r>
      <w:r w:rsidR="007F279E">
        <w:rPr>
          <w:noProof/>
        </w:rPr>
        <w:t>E</w:t>
      </w:r>
      <w:r w:rsidR="007F279E">
        <w:t>.</w:t>
      </w:r>
      <w:r w:rsidR="007F279E">
        <w:rPr>
          <w:noProof/>
        </w:rPr>
        <w:t>14</w:t>
      </w:r>
      <w:r w:rsidR="007F279E">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7"/>
        <w:gridCol w:w="850"/>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70" w:name="_Ref489636112"/>
            <w:r>
              <w:t>(</w:t>
            </w:r>
            <w:fldSimple w:instr=" STYLEREF  \s &quot;Heading 1 App&quot; ">
              <w:r w:rsidR="008859F5">
                <w:rPr>
                  <w:noProof/>
                  <w:cs/>
                </w:rPr>
                <w:t>‎</w:t>
              </w:r>
              <w:r w:rsidR="008859F5">
                <w:rPr>
                  <w:noProof/>
                </w:rPr>
                <w:t>D</w:t>
              </w:r>
            </w:fldSimple>
            <w:r>
              <w:t>.</w:t>
            </w:r>
            <w:fldSimple w:instr=" SEQ Equation \* ARABIC \s 1 ">
              <w:r w:rsidR="007F279E">
                <w:rPr>
                  <w:noProof/>
                </w:rPr>
                <w:t>16</w:t>
              </w:r>
            </w:fldSimple>
            <w:r>
              <w:t>)</w:t>
            </w:r>
            <w:bookmarkEnd w:id="70"/>
          </w:p>
        </w:tc>
      </w:tr>
    </w:tbl>
    <w:p w:rsidR="003A75DB" w:rsidRDefault="00604C2E" w:rsidP="003A75DB">
      <w:r>
        <w:t xml:space="preserve">Equation </w:t>
      </w:r>
      <w:r w:rsidR="00D56898">
        <w:fldChar w:fldCharType="begin"/>
      </w:r>
      <w:r w:rsidR="00D56898">
        <w:instrText xml:space="preserve"> REF _Ref489636112 \h </w:instrText>
      </w:r>
      <w:r w:rsidR="00D56898">
        <w:fldChar w:fldCharType="separate"/>
      </w:r>
      <w:r w:rsidR="007F279E">
        <w:t>(</w:t>
      </w:r>
      <w:r w:rsidR="007F279E">
        <w:rPr>
          <w:noProof/>
          <w:cs/>
        </w:rPr>
        <w:t>‎</w:t>
      </w:r>
      <w:r w:rsidR="007F279E">
        <w:rPr>
          <w:noProof/>
        </w:rPr>
        <w:t>E</w:t>
      </w:r>
      <w:r w:rsidR="007F279E">
        <w:t>.</w:t>
      </w:r>
      <w:r w:rsidR="007F279E">
        <w:rPr>
          <w:noProof/>
        </w:rPr>
        <w:t>16</w:t>
      </w:r>
      <w:r w:rsidR="007F279E">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E828E1"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E828E1"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71" w:name="_Ref489696396"/>
            <w:r>
              <w:lastRenderedPageBreak/>
              <w:t>(</w:t>
            </w:r>
            <w:fldSimple w:instr=" STYLEREF  \s &quot;Heading 1 App&quot; ">
              <w:r w:rsidR="008859F5">
                <w:rPr>
                  <w:noProof/>
                  <w:cs/>
                </w:rPr>
                <w:t>‎</w:t>
              </w:r>
              <w:r w:rsidR="008859F5">
                <w:rPr>
                  <w:noProof/>
                </w:rPr>
                <w:t>D</w:t>
              </w:r>
            </w:fldSimple>
            <w:r>
              <w:t>.</w:t>
            </w:r>
            <w:fldSimple w:instr=" SEQ Equation \* ARABIC \s 1 ">
              <w:r w:rsidR="007F279E">
                <w:rPr>
                  <w:noProof/>
                </w:rPr>
                <w:t>17</w:t>
              </w:r>
            </w:fldSimple>
            <w:r>
              <w:t>)</w:t>
            </w:r>
            <w:bookmarkEnd w:id="71"/>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E828E1"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E828E1"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72" w:name="_Ref489696403"/>
            <w:r>
              <w:t>(</w:t>
            </w:r>
            <w:fldSimple w:instr=" STYLEREF  \s &quot;Heading 1 App&quot; ">
              <w:r w:rsidR="008859F5">
                <w:rPr>
                  <w:noProof/>
                  <w:cs/>
                </w:rPr>
                <w:t>‎</w:t>
              </w:r>
              <w:r w:rsidR="008859F5">
                <w:rPr>
                  <w:noProof/>
                </w:rPr>
                <w:t>D</w:t>
              </w:r>
            </w:fldSimple>
            <w:r>
              <w:t>.</w:t>
            </w:r>
            <w:fldSimple w:instr=" SEQ Equation \* ARABIC \s 1 ">
              <w:r w:rsidR="007F279E">
                <w:rPr>
                  <w:noProof/>
                </w:rPr>
                <w:t>18</w:t>
              </w:r>
            </w:fldSimple>
            <w:r>
              <w:t>)</w:t>
            </w:r>
            <w:bookmarkEnd w:id="72"/>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7F279E">
        <w:t>(</w:t>
      </w:r>
      <w:r w:rsidR="007F279E">
        <w:rPr>
          <w:noProof/>
          <w:cs/>
        </w:rPr>
        <w:t>‎</w:t>
      </w:r>
      <w:r w:rsidR="007F279E">
        <w:rPr>
          <w:noProof/>
        </w:rPr>
        <w:t>E</w:t>
      </w:r>
      <w:r w:rsidR="007F279E">
        <w:t>.</w:t>
      </w:r>
      <w:r w:rsidR="007F279E">
        <w:rPr>
          <w:noProof/>
        </w:rPr>
        <w:t>16</w:t>
      </w:r>
      <w:r w:rsidR="007F279E">
        <w:t>)</w:t>
      </w:r>
      <w:r w:rsidR="000216B4">
        <w:fldChar w:fldCharType="end"/>
      </w:r>
      <w:r w:rsidR="000216B4">
        <w:t xml:space="preserve"> reduces </w:t>
      </w:r>
      <w:proofErr w:type="gramStart"/>
      <w:r w:rsidR="000216B4">
        <w:t>to</w:t>
      </w:r>
      <w:proofErr w:type="gramEnd"/>
      <w:r w:rsidR="000216B4">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E828E1"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9</w:t>
              </w:r>
            </w:fldSimple>
            <w:r>
              <w:t>)</w:t>
            </w:r>
          </w:p>
        </w:tc>
      </w:tr>
    </w:tbl>
    <w:p w:rsidR="000216B4" w:rsidRDefault="009B4779" w:rsidP="009B4779">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7F279E">
        <w:t>(</w:t>
      </w:r>
      <w:r w:rsidR="007F279E">
        <w:rPr>
          <w:noProof/>
          <w:cs/>
        </w:rPr>
        <w:t>‎</w:t>
      </w:r>
      <w:r w:rsidR="007F279E">
        <w:rPr>
          <w:noProof/>
        </w:rPr>
        <w:t>E</w:t>
      </w:r>
      <w:r w:rsidR="007F279E">
        <w:t>.</w:t>
      </w:r>
      <w:r w:rsidR="007F279E">
        <w:rPr>
          <w:noProof/>
        </w:rPr>
        <w:t>17</w:t>
      </w:r>
      <w:r w:rsidR="007F279E">
        <w:t>)</w:t>
      </w:r>
      <w:r>
        <w:fldChar w:fldCharType="end"/>
      </w:r>
      <w:r>
        <w:t xml:space="preserve"> and Equation </w:t>
      </w:r>
      <w:r>
        <w:fldChar w:fldCharType="begin"/>
      </w:r>
      <w:r>
        <w:instrText xml:space="preserve"> REF _Ref489696403 \h </w:instrText>
      </w:r>
      <w:r>
        <w:fldChar w:fldCharType="separate"/>
      </w:r>
      <w:r w:rsidR="007F279E">
        <w:t>(</w:t>
      </w:r>
      <w:r w:rsidR="007F279E">
        <w:rPr>
          <w:noProof/>
          <w:cs/>
        </w:rPr>
        <w:t>‎</w:t>
      </w:r>
      <w:r w:rsidR="007F279E">
        <w:rPr>
          <w:noProof/>
        </w:rPr>
        <w:t>E</w:t>
      </w:r>
      <w:r w:rsidR="007F279E">
        <w:t>.</w:t>
      </w:r>
      <w:r w:rsidR="007F279E">
        <w:rPr>
          <w:noProof/>
        </w:rPr>
        <w:t>18</w:t>
      </w:r>
      <w:r w:rsidR="007F279E">
        <w:t>)</w:t>
      </w:r>
      <w:r>
        <w:fldChar w:fldCharType="end"/>
      </w:r>
      <w:r>
        <w:t xml:space="preserve"> </w:t>
      </w:r>
      <w:proofErr w:type="gramStart"/>
      <w:r>
        <w:t>can be neglected</w:t>
      </w:r>
      <w:proofErr w:type="gramEnd"/>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E828E1"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E828E1"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0</w:t>
              </w:r>
            </w:fldSimple>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E828E1"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E828E1"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73" w:name="_Ref489711640"/>
            <w:r>
              <w:t>(</w:t>
            </w:r>
            <w:fldSimple w:instr=" STYLEREF  \s &quot;Heading 1 App&quot; ">
              <w:r w:rsidR="008859F5">
                <w:rPr>
                  <w:noProof/>
                  <w:cs/>
                </w:rPr>
                <w:t>‎</w:t>
              </w:r>
              <w:r w:rsidR="008859F5">
                <w:rPr>
                  <w:noProof/>
                </w:rPr>
                <w:t>D</w:t>
              </w:r>
            </w:fldSimple>
            <w:r>
              <w:t>.</w:t>
            </w:r>
            <w:fldSimple w:instr=" SEQ Equation \* ARABIC \s 1 ">
              <w:r w:rsidR="007F279E">
                <w:rPr>
                  <w:noProof/>
                </w:rPr>
                <w:t>21</w:t>
              </w:r>
            </w:fldSimple>
            <w:r>
              <w:t>)</w:t>
            </w:r>
            <w:bookmarkEnd w:id="73"/>
          </w:p>
        </w:tc>
      </w:tr>
    </w:tbl>
    <w:p w:rsidR="002A4EEA" w:rsidRDefault="002A4EEA" w:rsidP="0017218B">
      <w:r>
        <w:t xml:space="preserve">A useful approximation that simplifies the analysis considerably is to </w:t>
      </w:r>
      <w:proofErr w:type="gramStart"/>
      <w:r>
        <w:t xml:space="preserve">assume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7F279E">
        <w:t>(</w:t>
      </w:r>
      <w:r w:rsidR="007F279E">
        <w:rPr>
          <w:noProof/>
          <w:cs/>
        </w:rPr>
        <w:t>‎</w:t>
      </w:r>
      <w:r w:rsidR="007F279E">
        <w:rPr>
          <w:noProof/>
        </w:rPr>
        <w:t>E</w:t>
      </w:r>
      <w:r w:rsidR="007F279E">
        <w:t>.</w:t>
      </w:r>
      <w:r w:rsidR="007F279E">
        <w:rPr>
          <w:noProof/>
        </w:rPr>
        <w:t>21</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E828E1"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E828E1"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74" w:name="_Ref489712058"/>
            <w:r>
              <w:t>(</w:t>
            </w:r>
            <w:fldSimple w:instr=" STYLEREF  \s &quot;Heading 1 App&quot; ">
              <w:r w:rsidR="008859F5">
                <w:rPr>
                  <w:noProof/>
                  <w:cs/>
                </w:rPr>
                <w:t>‎</w:t>
              </w:r>
              <w:r w:rsidR="008859F5">
                <w:rPr>
                  <w:noProof/>
                </w:rPr>
                <w:t>D</w:t>
              </w:r>
            </w:fldSimple>
            <w:r>
              <w:t>.</w:t>
            </w:r>
            <w:fldSimple w:instr=" SEQ Equation \* ARABIC \s 1 ">
              <w:r w:rsidR="007F279E">
                <w:rPr>
                  <w:noProof/>
                </w:rPr>
                <w:t>22</w:t>
              </w:r>
            </w:fldSimple>
            <w:r>
              <w:t>)</w:t>
            </w:r>
            <w:bookmarkEnd w:id="74"/>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rsidR="007F279E">
        <w:t>(</w:t>
      </w:r>
      <w:r w:rsidR="007F279E">
        <w:rPr>
          <w:noProof/>
          <w:cs/>
        </w:rPr>
        <w:t>‎</w:t>
      </w:r>
      <w:r w:rsidR="007F279E">
        <w:rPr>
          <w:noProof/>
        </w:rPr>
        <w:t>E</w:t>
      </w:r>
      <w:r w:rsidR="007F279E">
        <w:t>.</w:t>
      </w:r>
      <w:r w:rsidR="007F279E">
        <w:rPr>
          <w:noProof/>
        </w:rPr>
        <w:t>22</w:t>
      </w:r>
      <w:r w:rsidR="007F279E">
        <w:t>)</w:t>
      </w:r>
      <w:r>
        <w:fldChar w:fldCharType="end"/>
      </w:r>
      <w:r>
        <w:t xml:space="preserve"> demonstrates the behavior of the coupler under the matching approximation, while </w:t>
      </w:r>
      <w:proofErr w:type="gramStart"/>
      <w:r>
        <w:t xml:space="preserve">neglecting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w:t>
      </w:r>
      <w:proofErr w:type="gramStart"/>
      <w:r>
        <w:t xml:space="preserve">of </w:t>
      </w:r>
      <w:proofErr w:type="gramEnd"/>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w:t>
      </w:r>
      <w:proofErr w:type="gramStart"/>
      <w:r w:rsidR="00FE094E">
        <w:t>case</w:t>
      </w:r>
      <w:proofErr w:type="gramEnd"/>
      <w:r w:rsidR="00FE094E">
        <w:t xml:space="preserv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E828E1"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3</w:t>
              </w:r>
            </w:fldSimple>
            <w:r>
              <w:t>)</w:t>
            </w:r>
          </w:p>
        </w:tc>
      </w:tr>
    </w:tbl>
    <w:p w:rsidR="00F222A7" w:rsidRPr="009B3CAC" w:rsidRDefault="00F222A7" w:rsidP="00F222A7">
      <w:r>
        <w:t xml:space="preserve">In the limit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E828E1"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4</w:t>
              </w:r>
            </w:fldSimple>
            <w:r>
              <w:t>)</w:t>
            </w:r>
          </w:p>
        </w:tc>
      </w:tr>
    </w:tbl>
    <w:p w:rsidR="00D64B58" w:rsidRPr="00D64B58" w:rsidRDefault="00D64B58" w:rsidP="00AB7B79">
      <w:pPr>
        <w:pStyle w:val="Heading1"/>
        <w:numPr>
          <w:ilvl w:val="0"/>
          <w:numId w:val="0"/>
        </w:numPr>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28E1" w:rsidRDefault="00E828E1" w:rsidP="0020417A">
      <w:r>
        <w:separator/>
      </w:r>
    </w:p>
  </w:endnote>
  <w:endnote w:type="continuationSeparator" w:id="0">
    <w:p w:rsidR="00E828E1" w:rsidRDefault="00E828E1"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9288583"/>
      <w:docPartObj>
        <w:docPartGallery w:val="Page Numbers (Bottom of Page)"/>
        <w:docPartUnique/>
      </w:docPartObj>
    </w:sdtPr>
    <w:sdtEndPr>
      <w:rPr>
        <w:noProof/>
      </w:rPr>
    </w:sdtEndPr>
    <w:sdtContent>
      <w:p w:rsidR="004A166A" w:rsidRDefault="004A166A">
        <w:pPr>
          <w:pStyle w:val="Footer"/>
          <w:jc w:val="center"/>
        </w:pPr>
        <w:r>
          <w:fldChar w:fldCharType="begin"/>
        </w:r>
        <w:r w:rsidRPr="001F6458">
          <w:instrText xml:space="preserve"> PAGE   \* MERGEFORMAT </w:instrText>
        </w:r>
        <w:r>
          <w:fldChar w:fldCharType="separate"/>
        </w:r>
        <w:r w:rsidR="00011BB1">
          <w:rPr>
            <w:noProof/>
          </w:rPr>
          <w:t>12</w:t>
        </w:r>
        <w:r>
          <w:rPr>
            <w:noProof/>
          </w:rPr>
          <w:fldChar w:fldCharType="end"/>
        </w:r>
      </w:p>
    </w:sdtContent>
  </w:sdt>
  <w:p w:rsidR="004A166A" w:rsidRDefault="004A16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166A" w:rsidRDefault="004A166A">
    <w:pPr>
      <w:pStyle w:val="Footer"/>
      <w:jc w:val="center"/>
    </w:pPr>
  </w:p>
  <w:p w:rsidR="004A166A" w:rsidRDefault="004A16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293340"/>
      <w:docPartObj>
        <w:docPartGallery w:val="Page Numbers (Bottom of Page)"/>
        <w:docPartUnique/>
      </w:docPartObj>
    </w:sdtPr>
    <w:sdtEndPr>
      <w:rPr>
        <w:noProof/>
      </w:rPr>
    </w:sdtEndPr>
    <w:sdtContent>
      <w:p w:rsidR="004A166A" w:rsidRDefault="004A166A">
        <w:pPr>
          <w:pStyle w:val="Footer"/>
          <w:jc w:val="center"/>
        </w:pPr>
        <w:r>
          <w:fldChar w:fldCharType="begin"/>
        </w:r>
        <w:r w:rsidRPr="008D38F9">
          <w:instrText xml:space="preserve"> PAGE   \* MERGEFORMAT </w:instrText>
        </w:r>
        <w:r>
          <w:fldChar w:fldCharType="separate"/>
        </w:r>
        <w:r w:rsidR="00011BB1">
          <w:rPr>
            <w:noProof/>
          </w:rPr>
          <w:t>20</w:t>
        </w:r>
        <w:r>
          <w:rPr>
            <w:noProof/>
          </w:rPr>
          <w:fldChar w:fldCharType="end"/>
        </w:r>
      </w:p>
    </w:sdtContent>
  </w:sdt>
  <w:p w:rsidR="004A166A" w:rsidRDefault="004A16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28E1" w:rsidRDefault="00E828E1" w:rsidP="0020417A">
      <w:r>
        <w:separator/>
      </w:r>
    </w:p>
  </w:footnote>
  <w:footnote w:type="continuationSeparator" w:id="0">
    <w:p w:rsidR="00E828E1" w:rsidRDefault="00E828E1"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E3A6B"/>
    <w:multiLevelType w:val="multilevel"/>
    <w:tmpl w:val="0498A574"/>
    <w:numStyleLink w:val="AppendixStyle"/>
  </w:abstractNum>
  <w:abstractNum w:abstractNumId="1"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070A3F"/>
    <w:multiLevelType w:val="multilevel"/>
    <w:tmpl w:val="0498A574"/>
    <w:styleLink w:val="AppendixStyle"/>
    <w:lvl w:ilvl="0">
      <w:start w:val="1"/>
      <w:numFmt w:val="upperLetter"/>
      <w:pStyle w:val="Heading1App"/>
      <w:lvlText w:val="Appendix %1)"/>
      <w:lvlJc w:val="left"/>
      <w:pPr>
        <w:ind w:left="0" w:firstLine="0"/>
      </w:pPr>
      <w:rPr>
        <w:rFonts w:hint="default"/>
      </w:rPr>
    </w:lvl>
    <w:lvl w:ilvl="1">
      <w:start w:val="1"/>
      <w:numFmt w:val="decimal"/>
      <w:pStyle w:val="Heading2App"/>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5"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8AF7EAB"/>
    <w:multiLevelType w:val="multilevel"/>
    <w:tmpl w:val="0498A574"/>
    <w:numStyleLink w:val="AppendixStyle"/>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2CF77BB"/>
    <w:multiLevelType w:val="multilevel"/>
    <w:tmpl w:val="0498A574"/>
    <w:numStyleLink w:val="AppendixStyle"/>
  </w:abstractNum>
  <w:abstractNum w:abstractNumId="17"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17D1677"/>
    <w:multiLevelType w:val="multilevel"/>
    <w:tmpl w:val="0498A574"/>
    <w:numStyleLink w:val="AppendixStyle"/>
  </w:abstractNum>
  <w:abstractNum w:abstractNumId="19" w15:restartNumberingAfterBreak="0">
    <w:nsid w:val="73846CEC"/>
    <w:multiLevelType w:val="multilevel"/>
    <w:tmpl w:val="0498A574"/>
    <w:numStyleLink w:val="AppendixStyle"/>
  </w:abstractNum>
  <w:abstractNum w:abstractNumId="20"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14"/>
  </w:num>
  <w:num w:numId="4">
    <w:abstractNumId w:val="17"/>
  </w:num>
  <w:num w:numId="5">
    <w:abstractNumId w:val="1"/>
  </w:num>
  <w:num w:numId="6">
    <w:abstractNumId w:val="12"/>
  </w:num>
  <w:num w:numId="7">
    <w:abstractNumId w:val="9"/>
  </w:num>
  <w:num w:numId="8">
    <w:abstractNumId w:val="3"/>
  </w:num>
  <w:num w:numId="9">
    <w:abstractNumId w:val="5"/>
  </w:num>
  <w:num w:numId="10">
    <w:abstractNumId w:val="15"/>
  </w:num>
  <w:num w:numId="11">
    <w:abstractNumId w:val="10"/>
  </w:num>
  <w:num w:numId="12">
    <w:abstractNumId w:val="6"/>
  </w:num>
  <w:num w:numId="13">
    <w:abstractNumId w:val="20"/>
  </w:num>
  <w:num w:numId="14">
    <w:abstractNumId w:val="8"/>
  </w:num>
  <w:num w:numId="15">
    <w:abstractNumId w:val="13"/>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9"/>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7"/>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0"/>
  </w:num>
  <w:num w:numId="25">
    <w:abstractNumId w:val="1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6A98"/>
    <w:rsid w:val="00007766"/>
    <w:rsid w:val="000104F8"/>
    <w:rsid w:val="00010869"/>
    <w:rsid w:val="00011BB1"/>
    <w:rsid w:val="0001289F"/>
    <w:rsid w:val="000146B7"/>
    <w:rsid w:val="00015C36"/>
    <w:rsid w:val="00017118"/>
    <w:rsid w:val="00020FDF"/>
    <w:rsid w:val="000216B4"/>
    <w:rsid w:val="00021B0A"/>
    <w:rsid w:val="000244E0"/>
    <w:rsid w:val="00025914"/>
    <w:rsid w:val="00025D09"/>
    <w:rsid w:val="00025DB1"/>
    <w:rsid w:val="00026701"/>
    <w:rsid w:val="00027BF8"/>
    <w:rsid w:val="000303CB"/>
    <w:rsid w:val="0003191D"/>
    <w:rsid w:val="00031C26"/>
    <w:rsid w:val="0003301E"/>
    <w:rsid w:val="00034C0B"/>
    <w:rsid w:val="00040400"/>
    <w:rsid w:val="00042F28"/>
    <w:rsid w:val="0004531A"/>
    <w:rsid w:val="00045D15"/>
    <w:rsid w:val="00046126"/>
    <w:rsid w:val="00051E7B"/>
    <w:rsid w:val="00052ACA"/>
    <w:rsid w:val="00056AE4"/>
    <w:rsid w:val="00060C19"/>
    <w:rsid w:val="0006193A"/>
    <w:rsid w:val="00063296"/>
    <w:rsid w:val="00070314"/>
    <w:rsid w:val="000749E7"/>
    <w:rsid w:val="0007567D"/>
    <w:rsid w:val="00081ECB"/>
    <w:rsid w:val="0008289B"/>
    <w:rsid w:val="000831BB"/>
    <w:rsid w:val="000836DB"/>
    <w:rsid w:val="00090E11"/>
    <w:rsid w:val="000926E6"/>
    <w:rsid w:val="00093835"/>
    <w:rsid w:val="00093E27"/>
    <w:rsid w:val="000952A7"/>
    <w:rsid w:val="00095F79"/>
    <w:rsid w:val="000A0D3F"/>
    <w:rsid w:val="000A146A"/>
    <w:rsid w:val="000A181A"/>
    <w:rsid w:val="000A367B"/>
    <w:rsid w:val="000B2A86"/>
    <w:rsid w:val="000B4B2F"/>
    <w:rsid w:val="000B4B67"/>
    <w:rsid w:val="000B4BD5"/>
    <w:rsid w:val="000B65EB"/>
    <w:rsid w:val="000B7FC8"/>
    <w:rsid w:val="000C3860"/>
    <w:rsid w:val="000C571B"/>
    <w:rsid w:val="000C5A8F"/>
    <w:rsid w:val="000C5C22"/>
    <w:rsid w:val="000C65B8"/>
    <w:rsid w:val="000C68AF"/>
    <w:rsid w:val="000D27F1"/>
    <w:rsid w:val="000D362B"/>
    <w:rsid w:val="000D4103"/>
    <w:rsid w:val="000D5131"/>
    <w:rsid w:val="000D5B6D"/>
    <w:rsid w:val="000D635E"/>
    <w:rsid w:val="000D74CA"/>
    <w:rsid w:val="000E04CA"/>
    <w:rsid w:val="000E071F"/>
    <w:rsid w:val="000E27C3"/>
    <w:rsid w:val="000E4A16"/>
    <w:rsid w:val="000E5D62"/>
    <w:rsid w:val="000E5F04"/>
    <w:rsid w:val="000E6B43"/>
    <w:rsid w:val="000E7D92"/>
    <w:rsid w:val="000F01A7"/>
    <w:rsid w:val="000F093F"/>
    <w:rsid w:val="000F326E"/>
    <w:rsid w:val="000F4B7F"/>
    <w:rsid w:val="000F50BA"/>
    <w:rsid w:val="000F68F5"/>
    <w:rsid w:val="00102F8D"/>
    <w:rsid w:val="001034D3"/>
    <w:rsid w:val="00107154"/>
    <w:rsid w:val="00110A70"/>
    <w:rsid w:val="00110E3D"/>
    <w:rsid w:val="00113144"/>
    <w:rsid w:val="00114C1E"/>
    <w:rsid w:val="001176AE"/>
    <w:rsid w:val="00117898"/>
    <w:rsid w:val="001179B7"/>
    <w:rsid w:val="00121531"/>
    <w:rsid w:val="00121BAA"/>
    <w:rsid w:val="00126D5E"/>
    <w:rsid w:val="001279CB"/>
    <w:rsid w:val="00137E21"/>
    <w:rsid w:val="00137E2F"/>
    <w:rsid w:val="00140748"/>
    <w:rsid w:val="00142BC6"/>
    <w:rsid w:val="00144BD8"/>
    <w:rsid w:val="00145DB2"/>
    <w:rsid w:val="00145ED0"/>
    <w:rsid w:val="001465E4"/>
    <w:rsid w:val="00152DBE"/>
    <w:rsid w:val="00152E3D"/>
    <w:rsid w:val="001554EE"/>
    <w:rsid w:val="00155838"/>
    <w:rsid w:val="001623D0"/>
    <w:rsid w:val="0016240D"/>
    <w:rsid w:val="00163F32"/>
    <w:rsid w:val="00164CF7"/>
    <w:rsid w:val="00164EBD"/>
    <w:rsid w:val="00165169"/>
    <w:rsid w:val="001714C7"/>
    <w:rsid w:val="001714C9"/>
    <w:rsid w:val="00171964"/>
    <w:rsid w:val="0017218B"/>
    <w:rsid w:val="001771E9"/>
    <w:rsid w:val="001779BB"/>
    <w:rsid w:val="00182405"/>
    <w:rsid w:val="00183089"/>
    <w:rsid w:val="00190CA1"/>
    <w:rsid w:val="00191706"/>
    <w:rsid w:val="00195CEF"/>
    <w:rsid w:val="001967A5"/>
    <w:rsid w:val="00196857"/>
    <w:rsid w:val="00197F0B"/>
    <w:rsid w:val="001A017D"/>
    <w:rsid w:val="001A1589"/>
    <w:rsid w:val="001A3D4A"/>
    <w:rsid w:val="001B305A"/>
    <w:rsid w:val="001B373B"/>
    <w:rsid w:val="001B5112"/>
    <w:rsid w:val="001B5E56"/>
    <w:rsid w:val="001B762C"/>
    <w:rsid w:val="001C0CBE"/>
    <w:rsid w:val="001C17EF"/>
    <w:rsid w:val="001C21EB"/>
    <w:rsid w:val="001C2B02"/>
    <w:rsid w:val="001C43A8"/>
    <w:rsid w:val="001C75CA"/>
    <w:rsid w:val="001C7C42"/>
    <w:rsid w:val="001D5236"/>
    <w:rsid w:val="001D7D98"/>
    <w:rsid w:val="001E103B"/>
    <w:rsid w:val="001E1878"/>
    <w:rsid w:val="001E29F8"/>
    <w:rsid w:val="001E4B21"/>
    <w:rsid w:val="001E5714"/>
    <w:rsid w:val="001F22DD"/>
    <w:rsid w:val="001F6458"/>
    <w:rsid w:val="001F6D22"/>
    <w:rsid w:val="00201FA7"/>
    <w:rsid w:val="00202FF1"/>
    <w:rsid w:val="00203FBC"/>
    <w:rsid w:val="0020417A"/>
    <w:rsid w:val="00204200"/>
    <w:rsid w:val="00207747"/>
    <w:rsid w:val="00210F6E"/>
    <w:rsid w:val="0021181A"/>
    <w:rsid w:val="00212A90"/>
    <w:rsid w:val="00213AA6"/>
    <w:rsid w:val="00216129"/>
    <w:rsid w:val="002204F7"/>
    <w:rsid w:val="00220A80"/>
    <w:rsid w:val="0022265B"/>
    <w:rsid w:val="00226150"/>
    <w:rsid w:val="00230FC7"/>
    <w:rsid w:val="00234950"/>
    <w:rsid w:val="00234ABF"/>
    <w:rsid w:val="002360C5"/>
    <w:rsid w:val="0023706A"/>
    <w:rsid w:val="002413E7"/>
    <w:rsid w:val="00241941"/>
    <w:rsid w:val="00244DB8"/>
    <w:rsid w:val="00247680"/>
    <w:rsid w:val="002479C9"/>
    <w:rsid w:val="00250827"/>
    <w:rsid w:val="00252A7E"/>
    <w:rsid w:val="002549CE"/>
    <w:rsid w:val="00254C37"/>
    <w:rsid w:val="0026222D"/>
    <w:rsid w:val="002625F2"/>
    <w:rsid w:val="002634DC"/>
    <w:rsid w:val="00266580"/>
    <w:rsid w:val="00271F05"/>
    <w:rsid w:val="002726DC"/>
    <w:rsid w:val="0027371F"/>
    <w:rsid w:val="002746DB"/>
    <w:rsid w:val="00275322"/>
    <w:rsid w:val="00281C30"/>
    <w:rsid w:val="0028320A"/>
    <w:rsid w:val="002872F3"/>
    <w:rsid w:val="002912E2"/>
    <w:rsid w:val="00295EF6"/>
    <w:rsid w:val="00296947"/>
    <w:rsid w:val="002A05E9"/>
    <w:rsid w:val="002A0EE6"/>
    <w:rsid w:val="002A194F"/>
    <w:rsid w:val="002A4EEA"/>
    <w:rsid w:val="002A531E"/>
    <w:rsid w:val="002A7826"/>
    <w:rsid w:val="002B1918"/>
    <w:rsid w:val="002B23D7"/>
    <w:rsid w:val="002B2C5B"/>
    <w:rsid w:val="002B34D8"/>
    <w:rsid w:val="002B4172"/>
    <w:rsid w:val="002B6276"/>
    <w:rsid w:val="002B6F2F"/>
    <w:rsid w:val="002C0128"/>
    <w:rsid w:val="002C0BFC"/>
    <w:rsid w:val="002C1AD7"/>
    <w:rsid w:val="002C1E47"/>
    <w:rsid w:val="002C63C8"/>
    <w:rsid w:val="002C746D"/>
    <w:rsid w:val="002C77AB"/>
    <w:rsid w:val="002C79ED"/>
    <w:rsid w:val="002D0F8D"/>
    <w:rsid w:val="002D17DE"/>
    <w:rsid w:val="002D34A7"/>
    <w:rsid w:val="002D3553"/>
    <w:rsid w:val="002D384C"/>
    <w:rsid w:val="002D6C6B"/>
    <w:rsid w:val="002E48D0"/>
    <w:rsid w:val="002F5935"/>
    <w:rsid w:val="002F5C90"/>
    <w:rsid w:val="002F601F"/>
    <w:rsid w:val="002F626A"/>
    <w:rsid w:val="002F690F"/>
    <w:rsid w:val="003014CF"/>
    <w:rsid w:val="003027BC"/>
    <w:rsid w:val="0030385B"/>
    <w:rsid w:val="003055D0"/>
    <w:rsid w:val="0030645B"/>
    <w:rsid w:val="00310A6C"/>
    <w:rsid w:val="003111D6"/>
    <w:rsid w:val="003124C8"/>
    <w:rsid w:val="00314EFC"/>
    <w:rsid w:val="00316265"/>
    <w:rsid w:val="0031648C"/>
    <w:rsid w:val="00320424"/>
    <w:rsid w:val="003222B5"/>
    <w:rsid w:val="00324ABF"/>
    <w:rsid w:val="003253BA"/>
    <w:rsid w:val="00325790"/>
    <w:rsid w:val="0032739E"/>
    <w:rsid w:val="003321AE"/>
    <w:rsid w:val="00332E97"/>
    <w:rsid w:val="003347A6"/>
    <w:rsid w:val="00335023"/>
    <w:rsid w:val="0034034B"/>
    <w:rsid w:val="0034041E"/>
    <w:rsid w:val="00340A53"/>
    <w:rsid w:val="00342E43"/>
    <w:rsid w:val="00344037"/>
    <w:rsid w:val="0034515D"/>
    <w:rsid w:val="00345579"/>
    <w:rsid w:val="00362C47"/>
    <w:rsid w:val="003634FF"/>
    <w:rsid w:val="00364051"/>
    <w:rsid w:val="00367B52"/>
    <w:rsid w:val="00370688"/>
    <w:rsid w:val="003711D5"/>
    <w:rsid w:val="003719AA"/>
    <w:rsid w:val="00372EDB"/>
    <w:rsid w:val="003765D9"/>
    <w:rsid w:val="00376E75"/>
    <w:rsid w:val="003776C4"/>
    <w:rsid w:val="003800CF"/>
    <w:rsid w:val="00381C7C"/>
    <w:rsid w:val="0038205F"/>
    <w:rsid w:val="003822B6"/>
    <w:rsid w:val="00382948"/>
    <w:rsid w:val="00384A49"/>
    <w:rsid w:val="003910AB"/>
    <w:rsid w:val="0039157D"/>
    <w:rsid w:val="00393A69"/>
    <w:rsid w:val="00395BC0"/>
    <w:rsid w:val="00396BC1"/>
    <w:rsid w:val="00397AC5"/>
    <w:rsid w:val="003A3A96"/>
    <w:rsid w:val="003A5315"/>
    <w:rsid w:val="003A649D"/>
    <w:rsid w:val="003A75DB"/>
    <w:rsid w:val="003B1ACF"/>
    <w:rsid w:val="003B1FAB"/>
    <w:rsid w:val="003B2A62"/>
    <w:rsid w:val="003B2D94"/>
    <w:rsid w:val="003B3057"/>
    <w:rsid w:val="003B5903"/>
    <w:rsid w:val="003B6E10"/>
    <w:rsid w:val="003B7113"/>
    <w:rsid w:val="003C257B"/>
    <w:rsid w:val="003C59C3"/>
    <w:rsid w:val="003C697B"/>
    <w:rsid w:val="003C704F"/>
    <w:rsid w:val="003D0567"/>
    <w:rsid w:val="003D1353"/>
    <w:rsid w:val="003D2068"/>
    <w:rsid w:val="003D59B7"/>
    <w:rsid w:val="003D6449"/>
    <w:rsid w:val="003D69D9"/>
    <w:rsid w:val="003D7A13"/>
    <w:rsid w:val="003E20CF"/>
    <w:rsid w:val="003E4934"/>
    <w:rsid w:val="003E56F7"/>
    <w:rsid w:val="003E63BB"/>
    <w:rsid w:val="003F456F"/>
    <w:rsid w:val="003F512C"/>
    <w:rsid w:val="003F6B49"/>
    <w:rsid w:val="00402630"/>
    <w:rsid w:val="0040452F"/>
    <w:rsid w:val="00405D8B"/>
    <w:rsid w:val="004067F0"/>
    <w:rsid w:val="004108A0"/>
    <w:rsid w:val="00411696"/>
    <w:rsid w:val="00412366"/>
    <w:rsid w:val="00413D5F"/>
    <w:rsid w:val="00416BBF"/>
    <w:rsid w:val="00417028"/>
    <w:rsid w:val="00420643"/>
    <w:rsid w:val="00425DAF"/>
    <w:rsid w:val="00425F15"/>
    <w:rsid w:val="00426B6E"/>
    <w:rsid w:val="00427CAF"/>
    <w:rsid w:val="004308B0"/>
    <w:rsid w:val="00430D17"/>
    <w:rsid w:val="00432321"/>
    <w:rsid w:val="004331BB"/>
    <w:rsid w:val="00434042"/>
    <w:rsid w:val="0043469A"/>
    <w:rsid w:val="00434DE9"/>
    <w:rsid w:val="00442467"/>
    <w:rsid w:val="0044672E"/>
    <w:rsid w:val="0044680D"/>
    <w:rsid w:val="0044798E"/>
    <w:rsid w:val="004502FA"/>
    <w:rsid w:val="0045318D"/>
    <w:rsid w:val="004559E7"/>
    <w:rsid w:val="004566EE"/>
    <w:rsid w:val="00457F46"/>
    <w:rsid w:val="00462E86"/>
    <w:rsid w:val="00462EF4"/>
    <w:rsid w:val="0046579B"/>
    <w:rsid w:val="00466524"/>
    <w:rsid w:val="00466715"/>
    <w:rsid w:val="00467C2D"/>
    <w:rsid w:val="004701E1"/>
    <w:rsid w:val="0047293C"/>
    <w:rsid w:val="00473442"/>
    <w:rsid w:val="00473473"/>
    <w:rsid w:val="0048037C"/>
    <w:rsid w:val="00482C9F"/>
    <w:rsid w:val="00485B2D"/>
    <w:rsid w:val="00485C9C"/>
    <w:rsid w:val="00486165"/>
    <w:rsid w:val="00496FBE"/>
    <w:rsid w:val="004A166A"/>
    <w:rsid w:val="004A2A5D"/>
    <w:rsid w:val="004A4501"/>
    <w:rsid w:val="004A7FA6"/>
    <w:rsid w:val="004B086A"/>
    <w:rsid w:val="004B1C44"/>
    <w:rsid w:val="004B400B"/>
    <w:rsid w:val="004C0215"/>
    <w:rsid w:val="004C1E60"/>
    <w:rsid w:val="004C34A8"/>
    <w:rsid w:val="004C4D04"/>
    <w:rsid w:val="004C618A"/>
    <w:rsid w:val="004C6CD5"/>
    <w:rsid w:val="004D1B91"/>
    <w:rsid w:val="004D30B6"/>
    <w:rsid w:val="004D3A95"/>
    <w:rsid w:val="004D3C78"/>
    <w:rsid w:val="004D425E"/>
    <w:rsid w:val="004D5766"/>
    <w:rsid w:val="004D66A1"/>
    <w:rsid w:val="004D7823"/>
    <w:rsid w:val="004E1B7B"/>
    <w:rsid w:val="004E2D7C"/>
    <w:rsid w:val="004E6DC6"/>
    <w:rsid w:val="004F2BFA"/>
    <w:rsid w:val="005012EA"/>
    <w:rsid w:val="00502DD0"/>
    <w:rsid w:val="00505DE8"/>
    <w:rsid w:val="0050608B"/>
    <w:rsid w:val="00506C4E"/>
    <w:rsid w:val="00507147"/>
    <w:rsid w:val="00507B62"/>
    <w:rsid w:val="005112E9"/>
    <w:rsid w:val="00511C8A"/>
    <w:rsid w:val="00512158"/>
    <w:rsid w:val="0051274F"/>
    <w:rsid w:val="00526882"/>
    <w:rsid w:val="00527446"/>
    <w:rsid w:val="00530735"/>
    <w:rsid w:val="00531E27"/>
    <w:rsid w:val="00533394"/>
    <w:rsid w:val="005426B4"/>
    <w:rsid w:val="00542EEF"/>
    <w:rsid w:val="00546D97"/>
    <w:rsid w:val="005502B4"/>
    <w:rsid w:val="00553DE1"/>
    <w:rsid w:val="005540EF"/>
    <w:rsid w:val="00555757"/>
    <w:rsid w:val="00557286"/>
    <w:rsid w:val="00563667"/>
    <w:rsid w:val="00563857"/>
    <w:rsid w:val="00565C86"/>
    <w:rsid w:val="005663AD"/>
    <w:rsid w:val="00567668"/>
    <w:rsid w:val="00570BCA"/>
    <w:rsid w:val="00570CF8"/>
    <w:rsid w:val="0057230E"/>
    <w:rsid w:val="0057340A"/>
    <w:rsid w:val="00577A2E"/>
    <w:rsid w:val="00581774"/>
    <w:rsid w:val="00582F29"/>
    <w:rsid w:val="00583390"/>
    <w:rsid w:val="00583EAF"/>
    <w:rsid w:val="00590755"/>
    <w:rsid w:val="00593449"/>
    <w:rsid w:val="00594D04"/>
    <w:rsid w:val="00595AD2"/>
    <w:rsid w:val="00596AF6"/>
    <w:rsid w:val="00596B6B"/>
    <w:rsid w:val="005A19B4"/>
    <w:rsid w:val="005A5660"/>
    <w:rsid w:val="005A77AB"/>
    <w:rsid w:val="005B0C5B"/>
    <w:rsid w:val="005B44BE"/>
    <w:rsid w:val="005B4ADB"/>
    <w:rsid w:val="005B6603"/>
    <w:rsid w:val="005B6B9D"/>
    <w:rsid w:val="005B6D00"/>
    <w:rsid w:val="005B6EFF"/>
    <w:rsid w:val="005C16F4"/>
    <w:rsid w:val="005C28C1"/>
    <w:rsid w:val="005C4E33"/>
    <w:rsid w:val="005C74FB"/>
    <w:rsid w:val="005C7635"/>
    <w:rsid w:val="005C7B00"/>
    <w:rsid w:val="005D0DF5"/>
    <w:rsid w:val="005D58C4"/>
    <w:rsid w:val="005D6A37"/>
    <w:rsid w:val="005E0235"/>
    <w:rsid w:val="005E13CE"/>
    <w:rsid w:val="005E5597"/>
    <w:rsid w:val="005E5780"/>
    <w:rsid w:val="005E5A66"/>
    <w:rsid w:val="005E7C77"/>
    <w:rsid w:val="005F04EF"/>
    <w:rsid w:val="005F4E90"/>
    <w:rsid w:val="005F5DBD"/>
    <w:rsid w:val="005F6ED1"/>
    <w:rsid w:val="00600DC3"/>
    <w:rsid w:val="00604794"/>
    <w:rsid w:val="00604C2E"/>
    <w:rsid w:val="006067CF"/>
    <w:rsid w:val="0060795C"/>
    <w:rsid w:val="00611665"/>
    <w:rsid w:val="00616D9A"/>
    <w:rsid w:val="00620813"/>
    <w:rsid w:val="00622FFA"/>
    <w:rsid w:val="00624B92"/>
    <w:rsid w:val="00624E6F"/>
    <w:rsid w:val="00625A91"/>
    <w:rsid w:val="006262E7"/>
    <w:rsid w:val="00627473"/>
    <w:rsid w:val="0063148E"/>
    <w:rsid w:val="006319F3"/>
    <w:rsid w:val="00632C08"/>
    <w:rsid w:val="006331CC"/>
    <w:rsid w:val="006379BE"/>
    <w:rsid w:val="0064197A"/>
    <w:rsid w:val="00643C41"/>
    <w:rsid w:val="00645255"/>
    <w:rsid w:val="00645704"/>
    <w:rsid w:val="00646A74"/>
    <w:rsid w:val="00647767"/>
    <w:rsid w:val="00647A14"/>
    <w:rsid w:val="00651B7C"/>
    <w:rsid w:val="006523DF"/>
    <w:rsid w:val="006544EA"/>
    <w:rsid w:val="00655CF0"/>
    <w:rsid w:val="006575A4"/>
    <w:rsid w:val="006620BF"/>
    <w:rsid w:val="006623AA"/>
    <w:rsid w:val="00663457"/>
    <w:rsid w:val="00665840"/>
    <w:rsid w:val="00665DAB"/>
    <w:rsid w:val="00667487"/>
    <w:rsid w:val="00667F49"/>
    <w:rsid w:val="0067195B"/>
    <w:rsid w:val="006749AB"/>
    <w:rsid w:val="00676DE3"/>
    <w:rsid w:val="00677CDA"/>
    <w:rsid w:val="006819E2"/>
    <w:rsid w:val="006863AE"/>
    <w:rsid w:val="00693A95"/>
    <w:rsid w:val="00694FAF"/>
    <w:rsid w:val="006968D0"/>
    <w:rsid w:val="00697B88"/>
    <w:rsid w:val="006A0D26"/>
    <w:rsid w:val="006A1126"/>
    <w:rsid w:val="006B24C7"/>
    <w:rsid w:val="006B2ACD"/>
    <w:rsid w:val="006B65CA"/>
    <w:rsid w:val="006C2793"/>
    <w:rsid w:val="006C2CE4"/>
    <w:rsid w:val="006C4ACC"/>
    <w:rsid w:val="006C521A"/>
    <w:rsid w:val="006C573A"/>
    <w:rsid w:val="006C71CC"/>
    <w:rsid w:val="006C7CA7"/>
    <w:rsid w:val="006D0787"/>
    <w:rsid w:val="006D0AE4"/>
    <w:rsid w:val="006D3AB4"/>
    <w:rsid w:val="006D3C6A"/>
    <w:rsid w:val="006D415C"/>
    <w:rsid w:val="006D48AC"/>
    <w:rsid w:val="006E11D5"/>
    <w:rsid w:val="006E13D8"/>
    <w:rsid w:val="006E1644"/>
    <w:rsid w:val="006E1D66"/>
    <w:rsid w:val="006E1F9A"/>
    <w:rsid w:val="006E3AAE"/>
    <w:rsid w:val="006E406C"/>
    <w:rsid w:val="006E421D"/>
    <w:rsid w:val="006F1135"/>
    <w:rsid w:val="006F556F"/>
    <w:rsid w:val="006F61F7"/>
    <w:rsid w:val="0070373F"/>
    <w:rsid w:val="0070485D"/>
    <w:rsid w:val="00705E86"/>
    <w:rsid w:val="00710B91"/>
    <w:rsid w:val="00711B5B"/>
    <w:rsid w:val="00714E2D"/>
    <w:rsid w:val="0071528D"/>
    <w:rsid w:val="007157D7"/>
    <w:rsid w:val="0071682E"/>
    <w:rsid w:val="007212F4"/>
    <w:rsid w:val="007234FA"/>
    <w:rsid w:val="007258E7"/>
    <w:rsid w:val="00727B3A"/>
    <w:rsid w:val="007322B8"/>
    <w:rsid w:val="0073258B"/>
    <w:rsid w:val="00733098"/>
    <w:rsid w:val="0073489E"/>
    <w:rsid w:val="0073572B"/>
    <w:rsid w:val="007369FF"/>
    <w:rsid w:val="00741414"/>
    <w:rsid w:val="0074156A"/>
    <w:rsid w:val="00751120"/>
    <w:rsid w:val="00751D1C"/>
    <w:rsid w:val="00752EC4"/>
    <w:rsid w:val="007530D1"/>
    <w:rsid w:val="007531F9"/>
    <w:rsid w:val="00753965"/>
    <w:rsid w:val="00755453"/>
    <w:rsid w:val="00755BE5"/>
    <w:rsid w:val="007564A0"/>
    <w:rsid w:val="00756E8C"/>
    <w:rsid w:val="00761D25"/>
    <w:rsid w:val="00763321"/>
    <w:rsid w:val="00771233"/>
    <w:rsid w:val="00771A9D"/>
    <w:rsid w:val="00774229"/>
    <w:rsid w:val="007742FE"/>
    <w:rsid w:val="00774915"/>
    <w:rsid w:val="007750BE"/>
    <w:rsid w:val="00776D3F"/>
    <w:rsid w:val="007831CD"/>
    <w:rsid w:val="0079393F"/>
    <w:rsid w:val="007954A9"/>
    <w:rsid w:val="00795535"/>
    <w:rsid w:val="007975D4"/>
    <w:rsid w:val="007A244A"/>
    <w:rsid w:val="007A2852"/>
    <w:rsid w:val="007B02FD"/>
    <w:rsid w:val="007B065F"/>
    <w:rsid w:val="007B557E"/>
    <w:rsid w:val="007C4B62"/>
    <w:rsid w:val="007D5E3D"/>
    <w:rsid w:val="007D7955"/>
    <w:rsid w:val="007E0DC0"/>
    <w:rsid w:val="007E23A1"/>
    <w:rsid w:val="007E570F"/>
    <w:rsid w:val="007E718E"/>
    <w:rsid w:val="007F279E"/>
    <w:rsid w:val="007F6967"/>
    <w:rsid w:val="00801CAE"/>
    <w:rsid w:val="00805F5F"/>
    <w:rsid w:val="008111A6"/>
    <w:rsid w:val="008121D1"/>
    <w:rsid w:val="008124F4"/>
    <w:rsid w:val="0081390C"/>
    <w:rsid w:val="00815679"/>
    <w:rsid w:val="00817BF0"/>
    <w:rsid w:val="008229CB"/>
    <w:rsid w:val="00822C7D"/>
    <w:rsid w:val="0082609A"/>
    <w:rsid w:val="008262F0"/>
    <w:rsid w:val="00834968"/>
    <w:rsid w:val="008358F0"/>
    <w:rsid w:val="0084364A"/>
    <w:rsid w:val="00843DD1"/>
    <w:rsid w:val="00851E30"/>
    <w:rsid w:val="00853822"/>
    <w:rsid w:val="00853D4D"/>
    <w:rsid w:val="008712E5"/>
    <w:rsid w:val="00872096"/>
    <w:rsid w:val="008752A7"/>
    <w:rsid w:val="00877903"/>
    <w:rsid w:val="00880226"/>
    <w:rsid w:val="008835D6"/>
    <w:rsid w:val="008859F5"/>
    <w:rsid w:val="00887FBB"/>
    <w:rsid w:val="008A28EB"/>
    <w:rsid w:val="008A38B2"/>
    <w:rsid w:val="008A5E66"/>
    <w:rsid w:val="008A672D"/>
    <w:rsid w:val="008B005E"/>
    <w:rsid w:val="008B0FF3"/>
    <w:rsid w:val="008B2481"/>
    <w:rsid w:val="008B2D87"/>
    <w:rsid w:val="008B31EF"/>
    <w:rsid w:val="008B3B1F"/>
    <w:rsid w:val="008B3F74"/>
    <w:rsid w:val="008B553E"/>
    <w:rsid w:val="008C27E2"/>
    <w:rsid w:val="008C4BF2"/>
    <w:rsid w:val="008C69C0"/>
    <w:rsid w:val="008D14AA"/>
    <w:rsid w:val="008D38F9"/>
    <w:rsid w:val="008D6FDC"/>
    <w:rsid w:val="008E53FA"/>
    <w:rsid w:val="008E5A8E"/>
    <w:rsid w:val="008E7455"/>
    <w:rsid w:val="008F16C4"/>
    <w:rsid w:val="008F31FD"/>
    <w:rsid w:val="008F3A1C"/>
    <w:rsid w:val="008F3F6B"/>
    <w:rsid w:val="008F4267"/>
    <w:rsid w:val="008F62A8"/>
    <w:rsid w:val="00900CF2"/>
    <w:rsid w:val="00906CE6"/>
    <w:rsid w:val="00906D95"/>
    <w:rsid w:val="00912A61"/>
    <w:rsid w:val="00912B26"/>
    <w:rsid w:val="009134F4"/>
    <w:rsid w:val="0091392D"/>
    <w:rsid w:val="00914A68"/>
    <w:rsid w:val="00915CB2"/>
    <w:rsid w:val="00916E61"/>
    <w:rsid w:val="00920B08"/>
    <w:rsid w:val="009233AB"/>
    <w:rsid w:val="00923B48"/>
    <w:rsid w:val="00927017"/>
    <w:rsid w:val="009300D9"/>
    <w:rsid w:val="00930751"/>
    <w:rsid w:val="00931C2E"/>
    <w:rsid w:val="00931FA6"/>
    <w:rsid w:val="009338CF"/>
    <w:rsid w:val="00934BB9"/>
    <w:rsid w:val="00935FF9"/>
    <w:rsid w:val="009360DA"/>
    <w:rsid w:val="009368C8"/>
    <w:rsid w:val="00940AFD"/>
    <w:rsid w:val="0094117E"/>
    <w:rsid w:val="00942FF4"/>
    <w:rsid w:val="00943E6C"/>
    <w:rsid w:val="00944604"/>
    <w:rsid w:val="009461C1"/>
    <w:rsid w:val="00947066"/>
    <w:rsid w:val="009518F8"/>
    <w:rsid w:val="00952309"/>
    <w:rsid w:val="00955CDE"/>
    <w:rsid w:val="00956A55"/>
    <w:rsid w:val="00957A87"/>
    <w:rsid w:val="00961EFB"/>
    <w:rsid w:val="009630E7"/>
    <w:rsid w:val="00970276"/>
    <w:rsid w:val="00972541"/>
    <w:rsid w:val="009813DE"/>
    <w:rsid w:val="00982448"/>
    <w:rsid w:val="0098324C"/>
    <w:rsid w:val="00983A32"/>
    <w:rsid w:val="00984FB2"/>
    <w:rsid w:val="00991EEB"/>
    <w:rsid w:val="00996372"/>
    <w:rsid w:val="00997066"/>
    <w:rsid w:val="009973D9"/>
    <w:rsid w:val="009A20B5"/>
    <w:rsid w:val="009A25EE"/>
    <w:rsid w:val="009A4AD4"/>
    <w:rsid w:val="009A6624"/>
    <w:rsid w:val="009A6636"/>
    <w:rsid w:val="009A6F1A"/>
    <w:rsid w:val="009A7F78"/>
    <w:rsid w:val="009B15DF"/>
    <w:rsid w:val="009B1A37"/>
    <w:rsid w:val="009B3CAC"/>
    <w:rsid w:val="009B41DD"/>
    <w:rsid w:val="009B4779"/>
    <w:rsid w:val="009C4448"/>
    <w:rsid w:val="009C7066"/>
    <w:rsid w:val="009D1275"/>
    <w:rsid w:val="009D2898"/>
    <w:rsid w:val="009E34B9"/>
    <w:rsid w:val="009E5488"/>
    <w:rsid w:val="009E5C72"/>
    <w:rsid w:val="009E5FE1"/>
    <w:rsid w:val="009F1C3D"/>
    <w:rsid w:val="009F2AC2"/>
    <w:rsid w:val="009F2E33"/>
    <w:rsid w:val="009F5012"/>
    <w:rsid w:val="009F54B8"/>
    <w:rsid w:val="009F6311"/>
    <w:rsid w:val="00A046BC"/>
    <w:rsid w:val="00A068D7"/>
    <w:rsid w:val="00A10523"/>
    <w:rsid w:val="00A125B9"/>
    <w:rsid w:val="00A1321C"/>
    <w:rsid w:val="00A146C1"/>
    <w:rsid w:val="00A1653B"/>
    <w:rsid w:val="00A24EFB"/>
    <w:rsid w:val="00A251BC"/>
    <w:rsid w:val="00A253A7"/>
    <w:rsid w:val="00A27AB9"/>
    <w:rsid w:val="00A30247"/>
    <w:rsid w:val="00A30B73"/>
    <w:rsid w:val="00A3431B"/>
    <w:rsid w:val="00A42378"/>
    <w:rsid w:val="00A426BC"/>
    <w:rsid w:val="00A42BF2"/>
    <w:rsid w:val="00A44963"/>
    <w:rsid w:val="00A463D1"/>
    <w:rsid w:val="00A4738F"/>
    <w:rsid w:val="00A5459B"/>
    <w:rsid w:val="00A553CF"/>
    <w:rsid w:val="00A571BC"/>
    <w:rsid w:val="00A61FC8"/>
    <w:rsid w:val="00A6704F"/>
    <w:rsid w:val="00A67D28"/>
    <w:rsid w:val="00A75322"/>
    <w:rsid w:val="00A764EE"/>
    <w:rsid w:val="00A76649"/>
    <w:rsid w:val="00A803C7"/>
    <w:rsid w:val="00A8302B"/>
    <w:rsid w:val="00A8654D"/>
    <w:rsid w:val="00A86CFE"/>
    <w:rsid w:val="00A87851"/>
    <w:rsid w:val="00A90305"/>
    <w:rsid w:val="00A90FF8"/>
    <w:rsid w:val="00A9101C"/>
    <w:rsid w:val="00A92BD2"/>
    <w:rsid w:val="00A96F60"/>
    <w:rsid w:val="00AA08C6"/>
    <w:rsid w:val="00AA450D"/>
    <w:rsid w:val="00AB01C1"/>
    <w:rsid w:val="00AB2C60"/>
    <w:rsid w:val="00AB7B79"/>
    <w:rsid w:val="00AC0F9A"/>
    <w:rsid w:val="00AC3291"/>
    <w:rsid w:val="00AC337E"/>
    <w:rsid w:val="00AC5EAD"/>
    <w:rsid w:val="00AD130C"/>
    <w:rsid w:val="00AD152A"/>
    <w:rsid w:val="00AD1A71"/>
    <w:rsid w:val="00AD2C5E"/>
    <w:rsid w:val="00AD3C9D"/>
    <w:rsid w:val="00AD4158"/>
    <w:rsid w:val="00AE037B"/>
    <w:rsid w:val="00AE160D"/>
    <w:rsid w:val="00AE1A31"/>
    <w:rsid w:val="00AE2C60"/>
    <w:rsid w:val="00AE3441"/>
    <w:rsid w:val="00AE3C84"/>
    <w:rsid w:val="00AE48D4"/>
    <w:rsid w:val="00AE7C84"/>
    <w:rsid w:val="00AF24FF"/>
    <w:rsid w:val="00AF36E7"/>
    <w:rsid w:val="00AF37C1"/>
    <w:rsid w:val="00AF4817"/>
    <w:rsid w:val="00AF48CC"/>
    <w:rsid w:val="00AF50BB"/>
    <w:rsid w:val="00B01CA6"/>
    <w:rsid w:val="00B06651"/>
    <w:rsid w:val="00B06C43"/>
    <w:rsid w:val="00B11D89"/>
    <w:rsid w:val="00B11E82"/>
    <w:rsid w:val="00B171AB"/>
    <w:rsid w:val="00B2162C"/>
    <w:rsid w:val="00B2213A"/>
    <w:rsid w:val="00B22812"/>
    <w:rsid w:val="00B236D7"/>
    <w:rsid w:val="00B24515"/>
    <w:rsid w:val="00B246FD"/>
    <w:rsid w:val="00B26376"/>
    <w:rsid w:val="00B30109"/>
    <w:rsid w:val="00B30D32"/>
    <w:rsid w:val="00B340B4"/>
    <w:rsid w:val="00B34BCA"/>
    <w:rsid w:val="00B36312"/>
    <w:rsid w:val="00B41638"/>
    <w:rsid w:val="00B419E3"/>
    <w:rsid w:val="00B44011"/>
    <w:rsid w:val="00B46E51"/>
    <w:rsid w:val="00B47422"/>
    <w:rsid w:val="00B47A22"/>
    <w:rsid w:val="00B53F5D"/>
    <w:rsid w:val="00B60E54"/>
    <w:rsid w:val="00B63480"/>
    <w:rsid w:val="00B64492"/>
    <w:rsid w:val="00B65388"/>
    <w:rsid w:val="00B66FD9"/>
    <w:rsid w:val="00B72C7A"/>
    <w:rsid w:val="00B73C40"/>
    <w:rsid w:val="00B766CE"/>
    <w:rsid w:val="00B7729E"/>
    <w:rsid w:val="00B80219"/>
    <w:rsid w:val="00B82856"/>
    <w:rsid w:val="00B8413B"/>
    <w:rsid w:val="00B849B7"/>
    <w:rsid w:val="00B90F97"/>
    <w:rsid w:val="00B9352D"/>
    <w:rsid w:val="00BA00E5"/>
    <w:rsid w:val="00BA0307"/>
    <w:rsid w:val="00BA0E45"/>
    <w:rsid w:val="00BA45DC"/>
    <w:rsid w:val="00BA4969"/>
    <w:rsid w:val="00BA496B"/>
    <w:rsid w:val="00BA7780"/>
    <w:rsid w:val="00BB09BB"/>
    <w:rsid w:val="00BB10DC"/>
    <w:rsid w:val="00BB312A"/>
    <w:rsid w:val="00BB34F2"/>
    <w:rsid w:val="00BB3A9B"/>
    <w:rsid w:val="00BB55FD"/>
    <w:rsid w:val="00BC4066"/>
    <w:rsid w:val="00BC4C90"/>
    <w:rsid w:val="00BC6B39"/>
    <w:rsid w:val="00BD346F"/>
    <w:rsid w:val="00BD73A6"/>
    <w:rsid w:val="00BD77B0"/>
    <w:rsid w:val="00BE052D"/>
    <w:rsid w:val="00BE083A"/>
    <w:rsid w:val="00BE6BB9"/>
    <w:rsid w:val="00BE6BDC"/>
    <w:rsid w:val="00BF1900"/>
    <w:rsid w:val="00BF2225"/>
    <w:rsid w:val="00BF38B3"/>
    <w:rsid w:val="00BF5177"/>
    <w:rsid w:val="00BF667D"/>
    <w:rsid w:val="00C00167"/>
    <w:rsid w:val="00C03EC6"/>
    <w:rsid w:val="00C041CE"/>
    <w:rsid w:val="00C06C40"/>
    <w:rsid w:val="00C07D0F"/>
    <w:rsid w:val="00C07EE4"/>
    <w:rsid w:val="00C10203"/>
    <w:rsid w:val="00C1144D"/>
    <w:rsid w:val="00C129C2"/>
    <w:rsid w:val="00C13000"/>
    <w:rsid w:val="00C1462C"/>
    <w:rsid w:val="00C14E9E"/>
    <w:rsid w:val="00C2500F"/>
    <w:rsid w:val="00C273D7"/>
    <w:rsid w:val="00C3464F"/>
    <w:rsid w:val="00C350CC"/>
    <w:rsid w:val="00C35C7F"/>
    <w:rsid w:val="00C40833"/>
    <w:rsid w:val="00C4301D"/>
    <w:rsid w:val="00C4448D"/>
    <w:rsid w:val="00C4551F"/>
    <w:rsid w:val="00C54190"/>
    <w:rsid w:val="00C55BD1"/>
    <w:rsid w:val="00C573C7"/>
    <w:rsid w:val="00C57444"/>
    <w:rsid w:val="00C60C80"/>
    <w:rsid w:val="00C66964"/>
    <w:rsid w:val="00C66F19"/>
    <w:rsid w:val="00C67AAB"/>
    <w:rsid w:val="00C81227"/>
    <w:rsid w:val="00C8146C"/>
    <w:rsid w:val="00C8201B"/>
    <w:rsid w:val="00C8244D"/>
    <w:rsid w:val="00C826B9"/>
    <w:rsid w:val="00C834E6"/>
    <w:rsid w:val="00C83DC0"/>
    <w:rsid w:val="00C84DA5"/>
    <w:rsid w:val="00C905F9"/>
    <w:rsid w:val="00C92CFB"/>
    <w:rsid w:val="00C94147"/>
    <w:rsid w:val="00CA0C9F"/>
    <w:rsid w:val="00CA159A"/>
    <w:rsid w:val="00CA15D8"/>
    <w:rsid w:val="00CA349D"/>
    <w:rsid w:val="00CA3D7E"/>
    <w:rsid w:val="00CA5D7B"/>
    <w:rsid w:val="00CA61D3"/>
    <w:rsid w:val="00CB1538"/>
    <w:rsid w:val="00CB26EA"/>
    <w:rsid w:val="00CB2BA9"/>
    <w:rsid w:val="00CB4E68"/>
    <w:rsid w:val="00CB6CDE"/>
    <w:rsid w:val="00CC0AB0"/>
    <w:rsid w:val="00CC0D84"/>
    <w:rsid w:val="00CC3472"/>
    <w:rsid w:val="00CC550A"/>
    <w:rsid w:val="00CC567F"/>
    <w:rsid w:val="00CD40F6"/>
    <w:rsid w:val="00CD5026"/>
    <w:rsid w:val="00CD6801"/>
    <w:rsid w:val="00CD7E10"/>
    <w:rsid w:val="00CE0147"/>
    <w:rsid w:val="00CE2908"/>
    <w:rsid w:val="00CE6343"/>
    <w:rsid w:val="00CE7931"/>
    <w:rsid w:val="00CE7D57"/>
    <w:rsid w:val="00CF439C"/>
    <w:rsid w:val="00CF4B11"/>
    <w:rsid w:val="00CF4F90"/>
    <w:rsid w:val="00D000D4"/>
    <w:rsid w:val="00D00DA9"/>
    <w:rsid w:val="00D055B8"/>
    <w:rsid w:val="00D06BE4"/>
    <w:rsid w:val="00D070F4"/>
    <w:rsid w:val="00D10442"/>
    <w:rsid w:val="00D11996"/>
    <w:rsid w:val="00D14051"/>
    <w:rsid w:val="00D15E0F"/>
    <w:rsid w:val="00D20D10"/>
    <w:rsid w:val="00D22F4D"/>
    <w:rsid w:val="00D22F71"/>
    <w:rsid w:val="00D23311"/>
    <w:rsid w:val="00D24F8C"/>
    <w:rsid w:val="00D3040A"/>
    <w:rsid w:val="00D3087D"/>
    <w:rsid w:val="00D3125C"/>
    <w:rsid w:val="00D31BDA"/>
    <w:rsid w:val="00D33F64"/>
    <w:rsid w:val="00D3667D"/>
    <w:rsid w:val="00D4012A"/>
    <w:rsid w:val="00D41E48"/>
    <w:rsid w:val="00D50378"/>
    <w:rsid w:val="00D51D9A"/>
    <w:rsid w:val="00D52B06"/>
    <w:rsid w:val="00D53E7A"/>
    <w:rsid w:val="00D56898"/>
    <w:rsid w:val="00D60E7D"/>
    <w:rsid w:val="00D61AC2"/>
    <w:rsid w:val="00D61E3E"/>
    <w:rsid w:val="00D64B58"/>
    <w:rsid w:val="00D67003"/>
    <w:rsid w:val="00D71693"/>
    <w:rsid w:val="00D720AD"/>
    <w:rsid w:val="00D74CAE"/>
    <w:rsid w:val="00D80602"/>
    <w:rsid w:val="00D81387"/>
    <w:rsid w:val="00D81804"/>
    <w:rsid w:val="00D81F59"/>
    <w:rsid w:val="00D85F80"/>
    <w:rsid w:val="00D86AD1"/>
    <w:rsid w:val="00D900F8"/>
    <w:rsid w:val="00D97488"/>
    <w:rsid w:val="00DA4D1F"/>
    <w:rsid w:val="00DA5B12"/>
    <w:rsid w:val="00DA61C8"/>
    <w:rsid w:val="00DB0374"/>
    <w:rsid w:val="00DB3D4E"/>
    <w:rsid w:val="00DB4A23"/>
    <w:rsid w:val="00DB7D1D"/>
    <w:rsid w:val="00DD10E4"/>
    <w:rsid w:val="00DD2C3C"/>
    <w:rsid w:val="00DD3448"/>
    <w:rsid w:val="00DD3E96"/>
    <w:rsid w:val="00DE0E79"/>
    <w:rsid w:val="00DE2288"/>
    <w:rsid w:val="00DE2540"/>
    <w:rsid w:val="00DE51B2"/>
    <w:rsid w:val="00DE6E10"/>
    <w:rsid w:val="00DF0FF9"/>
    <w:rsid w:val="00DF11C8"/>
    <w:rsid w:val="00DF1C71"/>
    <w:rsid w:val="00DF60B3"/>
    <w:rsid w:val="00E0078A"/>
    <w:rsid w:val="00E00C2E"/>
    <w:rsid w:val="00E036A6"/>
    <w:rsid w:val="00E04CDC"/>
    <w:rsid w:val="00E11490"/>
    <w:rsid w:val="00E11BE8"/>
    <w:rsid w:val="00E11D10"/>
    <w:rsid w:val="00E14831"/>
    <w:rsid w:val="00E16CAB"/>
    <w:rsid w:val="00E21D8C"/>
    <w:rsid w:val="00E21E41"/>
    <w:rsid w:val="00E34E69"/>
    <w:rsid w:val="00E35426"/>
    <w:rsid w:val="00E417FD"/>
    <w:rsid w:val="00E42D5A"/>
    <w:rsid w:val="00E43F91"/>
    <w:rsid w:val="00E4445B"/>
    <w:rsid w:val="00E46C40"/>
    <w:rsid w:val="00E471CE"/>
    <w:rsid w:val="00E47B79"/>
    <w:rsid w:val="00E5279D"/>
    <w:rsid w:val="00E561E7"/>
    <w:rsid w:val="00E571AD"/>
    <w:rsid w:val="00E57F45"/>
    <w:rsid w:val="00E612D2"/>
    <w:rsid w:val="00E63B69"/>
    <w:rsid w:val="00E647EB"/>
    <w:rsid w:val="00E65C1A"/>
    <w:rsid w:val="00E72EEE"/>
    <w:rsid w:val="00E745C7"/>
    <w:rsid w:val="00E747DA"/>
    <w:rsid w:val="00E803DD"/>
    <w:rsid w:val="00E828E1"/>
    <w:rsid w:val="00E840B6"/>
    <w:rsid w:val="00E85894"/>
    <w:rsid w:val="00E85CE8"/>
    <w:rsid w:val="00E8688A"/>
    <w:rsid w:val="00E9306B"/>
    <w:rsid w:val="00E94B83"/>
    <w:rsid w:val="00E95D62"/>
    <w:rsid w:val="00E97381"/>
    <w:rsid w:val="00EA0418"/>
    <w:rsid w:val="00EA1802"/>
    <w:rsid w:val="00EA1C77"/>
    <w:rsid w:val="00EA4B5D"/>
    <w:rsid w:val="00EA50CD"/>
    <w:rsid w:val="00EA7D6F"/>
    <w:rsid w:val="00EB2546"/>
    <w:rsid w:val="00EB36E8"/>
    <w:rsid w:val="00EB3965"/>
    <w:rsid w:val="00EB3DBB"/>
    <w:rsid w:val="00EC037E"/>
    <w:rsid w:val="00EC45ED"/>
    <w:rsid w:val="00EC7683"/>
    <w:rsid w:val="00ED7405"/>
    <w:rsid w:val="00ED76A7"/>
    <w:rsid w:val="00EE0FD9"/>
    <w:rsid w:val="00EE2351"/>
    <w:rsid w:val="00EE3FA2"/>
    <w:rsid w:val="00EE5477"/>
    <w:rsid w:val="00EF3B9E"/>
    <w:rsid w:val="00EF5819"/>
    <w:rsid w:val="00EF608D"/>
    <w:rsid w:val="00F00E34"/>
    <w:rsid w:val="00F02F66"/>
    <w:rsid w:val="00F05765"/>
    <w:rsid w:val="00F10D9E"/>
    <w:rsid w:val="00F11577"/>
    <w:rsid w:val="00F115A7"/>
    <w:rsid w:val="00F115DB"/>
    <w:rsid w:val="00F1424C"/>
    <w:rsid w:val="00F15B30"/>
    <w:rsid w:val="00F17970"/>
    <w:rsid w:val="00F201B2"/>
    <w:rsid w:val="00F20C05"/>
    <w:rsid w:val="00F22025"/>
    <w:rsid w:val="00F222A7"/>
    <w:rsid w:val="00F245B9"/>
    <w:rsid w:val="00F24C72"/>
    <w:rsid w:val="00F26387"/>
    <w:rsid w:val="00F27955"/>
    <w:rsid w:val="00F27A4A"/>
    <w:rsid w:val="00F310E5"/>
    <w:rsid w:val="00F31958"/>
    <w:rsid w:val="00F47C0C"/>
    <w:rsid w:val="00F5028A"/>
    <w:rsid w:val="00F55A4F"/>
    <w:rsid w:val="00F6371D"/>
    <w:rsid w:val="00F65289"/>
    <w:rsid w:val="00F66CFC"/>
    <w:rsid w:val="00F763E5"/>
    <w:rsid w:val="00F776D9"/>
    <w:rsid w:val="00F80F6F"/>
    <w:rsid w:val="00F849A6"/>
    <w:rsid w:val="00F86F38"/>
    <w:rsid w:val="00F87818"/>
    <w:rsid w:val="00F90798"/>
    <w:rsid w:val="00F907C7"/>
    <w:rsid w:val="00F91D64"/>
    <w:rsid w:val="00F929B9"/>
    <w:rsid w:val="00F93E78"/>
    <w:rsid w:val="00F964CD"/>
    <w:rsid w:val="00FA0D4E"/>
    <w:rsid w:val="00FA4ED6"/>
    <w:rsid w:val="00FA61B0"/>
    <w:rsid w:val="00FB26B0"/>
    <w:rsid w:val="00FB4314"/>
    <w:rsid w:val="00FB52BB"/>
    <w:rsid w:val="00FB5998"/>
    <w:rsid w:val="00FB6DFE"/>
    <w:rsid w:val="00FC05BD"/>
    <w:rsid w:val="00FC23C6"/>
    <w:rsid w:val="00FC3DBF"/>
    <w:rsid w:val="00FC5BEA"/>
    <w:rsid w:val="00FC775E"/>
    <w:rsid w:val="00FD0172"/>
    <w:rsid w:val="00FD0F31"/>
    <w:rsid w:val="00FD2936"/>
    <w:rsid w:val="00FD2A2C"/>
    <w:rsid w:val="00FD2E50"/>
    <w:rsid w:val="00FE02D9"/>
    <w:rsid w:val="00FE05D7"/>
    <w:rsid w:val="00FE094E"/>
    <w:rsid w:val="00FE3F7D"/>
    <w:rsid w:val="00FE3F96"/>
    <w:rsid w:val="00FE7ACC"/>
    <w:rsid w:val="00FF3CD7"/>
    <w:rsid w:val="00FF427F"/>
    <w:rsid w:val="00FF4A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BAD287"/>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04CA"/>
    <w:pPr>
      <w:spacing w:after="120"/>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002B29"/>
    <w:pPr>
      <w:numPr>
        <w:numId w:val="25"/>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002B29"/>
    <w:rPr>
      <w:rFonts w:asciiTheme="majorBidi" w:hAnsiTheme="majorBidi" w:cs="Arial"/>
      <w:sz w:val="52"/>
    </w:rPr>
  </w:style>
  <w:style w:type="numbering" w:customStyle="1" w:styleId="AppendixStyle">
    <w:name w:val="Appendix Style"/>
    <w:rsid w:val="003111D6"/>
    <w:pPr>
      <w:numPr>
        <w:numId w:val="1"/>
      </w:numPr>
    </w:p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50608B"/>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5"/>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jpeg"/><Relationship Id="rId55" Type="http://schemas.openxmlformats.org/officeDocument/2006/relationships/image" Target="media/image45.jpe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7" Type="http://schemas.openxmlformats.org/officeDocument/2006/relationships/endnotes" Target="endnotes.xml"/><Relationship Id="rId71"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eg"/><Relationship Id="rId74" Type="http://schemas.openxmlformats.org/officeDocument/2006/relationships/image" Target="media/image64.jpeg"/><Relationship Id="rId79" Type="http://schemas.openxmlformats.org/officeDocument/2006/relationships/image" Target="media/image69.png"/><Relationship Id="rId5" Type="http://schemas.openxmlformats.org/officeDocument/2006/relationships/webSettings" Target="webSettings.xml"/><Relationship Id="rId61" Type="http://schemas.openxmlformats.org/officeDocument/2006/relationships/image" Target="media/image51.jpeg"/><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jpeg"/><Relationship Id="rId20" Type="http://schemas.openxmlformats.org/officeDocument/2006/relationships/image" Target="media/image10.png"/><Relationship Id="rId41" Type="http://schemas.openxmlformats.org/officeDocument/2006/relationships/image" Target="media/image31.jpeg"/><Relationship Id="rId54" Type="http://schemas.openxmlformats.org/officeDocument/2006/relationships/image" Target="media/image44.jpe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7DA23-220F-40B3-96B3-3673E9F05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1</TotalTime>
  <Pages>64</Pages>
  <Words>109452</Words>
  <Characters>623877</Characters>
  <Application>Microsoft Office Word</Application>
  <DocSecurity>0</DocSecurity>
  <Lines>5198</Lines>
  <Paragraphs>1463</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731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med Darwish</cp:lastModifiedBy>
  <cp:revision>966</cp:revision>
  <cp:lastPrinted>2017-08-07T16:42:00Z</cp:lastPrinted>
  <dcterms:created xsi:type="dcterms:W3CDTF">2017-07-25T04:15:00Z</dcterms:created>
  <dcterms:modified xsi:type="dcterms:W3CDTF">2017-08-11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